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776D8D01" w14:textId="3B63B347" w:rsidR="00E8288A" w:rsidRDefault="00E8288A" w:rsidP="00D40B59">
      <w:pPr>
        <w:spacing w:after="0" w:line="276" w:lineRule="auto"/>
        <w:jc w:val="center"/>
        <w:rPr>
          <w:rFonts w:ascii="Times New Roman" w:hAnsi="Times New Roman" w:cs="Times New Roman"/>
          <w:b/>
          <w:bCs/>
          <w:sz w:val="28"/>
          <w:szCs w:val="28"/>
        </w:rPr>
      </w:pPr>
    </w:p>
    <w:p w14:paraId="7AE175DE" w14:textId="4C4E3C82" w:rsidR="003041D8" w:rsidRDefault="003041D8" w:rsidP="00D40B59">
      <w:pPr>
        <w:spacing w:after="0" w:line="276" w:lineRule="auto"/>
        <w:jc w:val="center"/>
        <w:rPr>
          <w:rFonts w:ascii="Times New Roman" w:hAnsi="Times New Roman" w:cs="Times New Roman"/>
          <w:b/>
          <w:bCs/>
          <w:sz w:val="28"/>
          <w:szCs w:val="28"/>
        </w:rPr>
      </w:pPr>
    </w:p>
    <w:p w14:paraId="70741659" w14:textId="308A4D58" w:rsidR="008B1379" w:rsidRDefault="008B1379" w:rsidP="00D40B59">
      <w:pPr>
        <w:spacing w:after="0" w:line="276" w:lineRule="auto"/>
        <w:jc w:val="center"/>
        <w:rPr>
          <w:rFonts w:ascii="Times New Roman" w:hAnsi="Times New Roman" w:cs="Times New Roman"/>
          <w:b/>
          <w:bCs/>
          <w:sz w:val="28"/>
          <w:szCs w:val="28"/>
        </w:rPr>
      </w:pPr>
    </w:p>
    <w:p w14:paraId="44C5E9EE" w14:textId="77777777" w:rsidR="008B1379" w:rsidRDefault="008B1379"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1CB837A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65AC2DC6" w14:textId="77777777" w:rsidR="001118B6" w:rsidRDefault="001118B6" w:rsidP="00B533C0">
      <w:pPr>
        <w:spacing w:after="0" w:line="276" w:lineRule="auto"/>
        <w:jc w:val="center"/>
        <w:rPr>
          <w:rFonts w:ascii="Times New Roman" w:hAnsi="Times New Roman" w:cs="Times New Roman"/>
          <w:b/>
          <w:bCs/>
          <w:sz w:val="28"/>
          <w:szCs w:val="28"/>
        </w:rPr>
        <w:sectPr w:rsidR="001118B6" w:rsidSect="006D05B1">
          <w:footerReference w:type="default" r:id="rId9"/>
          <w:pgSz w:w="11906" w:h="16838" w:code="9"/>
          <w:pgMar w:top="1701" w:right="1418" w:bottom="1418" w:left="1701" w:header="720" w:footer="720" w:gutter="0"/>
          <w:cols w:space="720"/>
          <w:docGrid w:linePitch="360"/>
        </w:sectPr>
      </w:pPr>
    </w:p>
    <w:p w14:paraId="362C6011" w14:textId="77777777" w:rsidR="00B533C0" w:rsidRDefault="00B533C0" w:rsidP="00B533C0">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Prediksi Penyakit Jantung dengan Menggunakan Algoritma XgBoost dan Randomized Search Optimizer</w:t>
      </w:r>
    </w:p>
    <w:p w14:paraId="5F6E2F03" w14:textId="77777777" w:rsidR="00B533C0" w:rsidRDefault="00B533C0" w:rsidP="00B533C0">
      <w:pPr>
        <w:spacing w:after="0" w:line="276" w:lineRule="auto"/>
        <w:jc w:val="center"/>
        <w:rPr>
          <w:rFonts w:ascii="Times New Roman" w:hAnsi="Times New Roman" w:cs="Times New Roman"/>
          <w:b/>
          <w:bCs/>
          <w:sz w:val="28"/>
          <w:szCs w:val="28"/>
        </w:rPr>
      </w:pPr>
    </w:p>
    <w:p w14:paraId="210E60D5" w14:textId="77777777" w:rsidR="00B533C0" w:rsidRDefault="00B533C0" w:rsidP="00B533C0">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Tugas Akhir</w:t>
      </w:r>
    </w:p>
    <w:p w14:paraId="3FA57D95" w14:textId="77777777" w:rsidR="00B533C0" w:rsidRDefault="00B533C0" w:rsidP="00B533C0">
      <w:pPr>
        <w:spacing w:after="0" w:line="276" w:lineRule="auto"/>
        <w:jc w:val="center"/>
        <w:rPr>
          <w:rFonts w:ascii="Times New Roman" w:hAnsi="Times New Roman" w:cs="Times New Roman"/>
          <w:sz w:val="24"/>
          <w:szCs w:val="24"/>
        </w:rPr>
      </w:pPr>
    </w:p>
    <w:p w14:paraId="1724CDAF" w14:textId="7A63EC78" w:rsidR="00B533C0" w:rsidRDefault="00B533C0" w:rsidP="004754C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Sebagai syarat untuk memperoleh gelar sarjana</w:t>
      </w:r>
      <w:r w:rsidR="004754CB">
        <w:rPr>
          <w:rFonts w:ascii="Times New Roman" w:hAnsi="Times New Roman" w:cs="Times New Roman"/>
          <w:sz w:val="24"/>
          <w:szCs w:val="24"/>
        </w:rPr>
        <w:t xml:space="preserve"> S-1 di Program Studi Informatika, Jurusan Teknik Informatika, Fakultas</w:t>
      </w:r>
      <w:r w:rsidR="00BE59C6">
        <w:rPr>
          <w:rFonts w:ascii="Times New Roman" w:hAnsi="Times New Roman" w:cs="Times New Roman"/>
          <w:sz w:val="24"/>
          <w:szCs w:val="24"/>
        </w:rPr>
        <w:t xml:space="preserve"> Teknik</w:t>
      </w:r>
      <w:r w:rsidR="004754CB">
        <w:rPr>
          <w:rFonts w:ascii="Times New Roman" w:hAnsi="Times New Roman" w:cs="Times New Roman"/>
          <w:sz w:val="24"/>
          <w:szCs w:val="24"/>
        </w:rPr>
        <w:t xml:space="preserve"> Industri, Universitas Pembangunan Nasional “Veteran” Yogyakarta</w:t>
      </w:r>
    </w:p>
    <w:p w14:paraId="79F37A6D" w14:textId="77777777" w:rsidR="00B533C0" w:rsidRDefault="00B533C0" w:rsidP="00B533C0">
      <w:pPr>
        <w:spacing w:after="0" w:line="276" w:lineRule="auto"/>
        <w:jc w:val="center"/>
        <w:rPr>
          <w:rFonts w:ascii="Times New Roman" w:hAnsi="Times New Roman" w:cs="Times New Roman"/>
          <w:sz w:val="24"/>
          <w:szCs w:val="24"/>
        </w:rPr>
      </w:pPr>
    </w:p>
    <w:p w14:paraId="0CACAF39" w14:textId="77777777" w:rsidR="00B533C0" w:rsidRDefault="00B533C0" w:rsidP="00B533C0">
      <w:pPr>
        <w:spacing w:after="0" w:line="276" w:lineRule="auto"/>
        <w:jc w:val="center"/>
        <w:rPr>
          <w:rFonts w:ascii="Times New Roman" w:hAnsi="Times New Roman" w:cs="Times New Roman"/>
          <w:sz w:val="24"/>
          <w:szCs w:val="24"/>
        </w:rPr>
      </w:pPr>
    </w:p>
    <w:p w14:paraId="1FB8B200" w14:textId="5C922D5D" w:rsidR="00B533C0" w:rsidRDefault="00B533C0" w:rsidP="00E35C23">
      <w:pPr>
        <w:spacing w:after="0" w:line="276" w:lineRule="auto"/>
        <w:rPr>
          <w:rFonts w:ascii="Times New Roman" w:hAnsi="Times New Roman" w:cs="Times New Roman"/>
          <w:sz w:val="24"/>
          <w:szCs w:val="24"/>
        </w:rPr>
      </w:pPr>
    </w:p>
    <w:p w14:paraId="6EE33009" w14:textId="77777777" w:rsidR="00E35C23" w:rsidRDefault="00E35C23" w:rsidP="00E35C23">
      <w:pPr>
        <w:spacing w:after="0" w:line="276" w:lineRule="auto"/>
        <w:rPr>
          <w:rFonts w:ascii="Times New Roman" w:hAnsi="Times New Roman" w:cs="Times New Roman"/>
          <w:sz w:val="24"/>
          <w:szCs w:val="24"/>
        </w:rPr>
      </w:pPr>
    </w:p>
    <w:p w14:paraId="0B916845" w14:textId="77777777" w:rsidR="00B533C0" w:rsidRDefault="00B533C0" w:rsidP="00B533C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21582D" wp14:editId="16409224">
            <wp:extent cx="2183381" cy="2136371"/>
            <wp:effectExtent l="0" t="0" r="7620" b="0"/>
            <wp:docPr id="65" name="Picture 65"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6459D05E" w14:textId="77777777" w:rsidR="00B533C0" w:rsidRDefault="00B533C0" w:rsidP="00B533C0">
      <w:pPr>
        <w:spacing w:after="0" w:line="276" w:lineRule="auto"/>
        <w:jc w:val="center"/>
        <w:rPr>
          <w:rFonts w:ascii="Times New Roman" w:hAnsi="Times New Roman" w:cs="Times New Roman"/>
          <w:sz w:val="24"/>
          <w:szCs w:val="24"/>
        </w:rPr>
      </w:pPr>
    </w:p>
    <w:p w14:paraId="649B93EB" w14:textId="77777777" w:rsidR="00B533C0" w:rsidRDefault="00B533C0" w:rsidP="00B533C0">
      <w:pPr>
        <w:spacing w:after="0" w:line="276" w:lineRule="auto"/>
        <w:jc w:val="center"/>
        <w:rPr>
          <w:rFonts w:ascii="Times New Roman" w:hAnsi="Times New Roman" w:cs="Times New Roman"/>
          <w:sz w:val="24"/>
          <w:szCs w:val="24"/>
        </w:rPr>
      </w:pPr>
    </w:p>
    <w:p w14:paraId="3F867C2F" w14:textId="77777777" w:rsidR="00B533C0" w:rsidRPr="008425A3" w:rsidRDefault="00B533C0" w:rsidP="00B533C0">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2556DA70" w14:textId="77777777" w:rsidR="00B533C0" w:rsidRPr="008425A3" w:rsidRDefault="00B533C0" w:rsidP="00B533C0">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1006B97B" w14:textId="77777777" w:rsidR="00B533C0" w:rsidRPr="008425A3" w:rsidRDefault="00B533C0" w:rsidP="00B533C0">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6D065F66" w14:textId="77777777" w:rsidR="00B533C0" w:rsidRDefault="00B533C0" w:rsidP="00B533C0">
      <w:pPr>
        <w:spacing w:after="0" w:line="276" w:lineRule="auto"/>
        <w:jc w:val="center"/>
        <w:rPr>
          <w:rFonts w:ascii="Times New Roman" w:hAnsi="Times New Roman" w:cs="Times New Roman"/>
          <w:sz w:val="28"/>
          <w:szCs w:val="28"/>
        </w:rPr>
      </w:pPr>
    </w:p>
    <w:p w14:paraId="2886C358" w14:textId="77777777" w:rsidR="00B533C0" w:rsidRDefault="00B533C0" w:rsidP="00B533C0">
      <w:pPr>
        <w:spacing w:after="0" w:line="276" w:lineRule="auto"/>
        <w:jc w:val="center"/>
        <w:rPr>
          <w:rFonts w:ascii="Times New Roman" w:hAnsi="Times New Roman" w:cs="Times New Roman"/>
          <w:sz w:val="28"/>
          <w:szCs w:val="28"/>
        </w:rPr>
      </w:pPr>
    </w:p>
    <w:p w14:paraId="5500C10A" w14:textId="77777777" w:rsidR="00B533C0" w:rsidRDefault="00B533C0" w:rsidP="00B533C0">
      <w:pPr>
        <w:spacing w:after="0" w:line="276" w:lineRule="auto"/>
        <w:jc w:val="center"/>
        <w:rPr>
          <w:rFonts w:ascii="Times New Roman" w:hAnsi="Times New Roman" w:cs="Times New Roman"/>
          <w:sz w:val="28"/>
          <w:szCs w:val="28"/>
        </w:rPr>
      </w:pPr>
    </w:p>
    <w:p w14:paraId="18FA6DB5" w14:textId="77777777" w:rsidR="00B533C0" w:rsidRDefault="00B533C0" w:rsidP="00B533C0">
      <w:pPr>
        <w:spacing w:after="0" w:line="276" w:lineRule="auto"/>
        <w:jc w:val="center"/>
        <w:rPr>
          <w:rFonts w:ascii="Times New Roman" w:hAnsi="Times New Roman" w:cs="Times New Roman"/>
          <w:sz w:val="28"/>
          <w:szCs w:val="28"/>
        </w:rPr>
      </w:pPr>
    </w:p>
    <w:p w14:paraId="5A4F80C2" w14:textId="77777777" w:rsidR="00B533C0" w:rsidRPr="008425A3" w:rsidRDefault="00B533C0" w:rsidP="00B533C0">
      <w:pPr>
        <w:spacing w:after="0" w:line="276" w:lineRule="auto"/>
        <w:jc w:val="center"/>
        <w:rPr>
          <w:rFonts w:ascii="Times New Roman" w:hAnsi="Times New Roman" w:cs="Times New Roman"/>
          <w:sz w:val="28"/>
          <w:szCs w:val="28"/>
        </w:rPr>
      </w:pPr>
    </w:p>
    <w:p w14:paraId="370B81AC"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4F7A6C3D"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6974850"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14BDEAF9"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54EC17FD" w14:textId="77777777" w:rsidR="00B533C0" w:rsidRPr="00E8288A"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623B3D68" w14:textId="46331E22" w:rsidR="000C613B" w:rsidRDefault="00B533C0" w:rsidP="00B533C0">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9935535"/>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4E525344"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w:t>
      </w:r>
      <w:r w:rsidR="00DA01FD">
        <w:rPr>
          <w:rFonts w:ascii="Times New Roman" w:hAnsi="Times New Roman" w:cs="Times New Roman"/>
          <w:sz w:val="24"/>
          <w:szCs w:val="24"/>
        </w:rPr>
        <w:t>uji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3A69027C"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65C4A9D1"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 xml:space="preserve">Dr. </w:t>
      </w:r>
      <w:r w:rsidR="002540FE">
        <w:rPr>
          <w:rFonts w:ascii="Times New Roman" w:hAnsi="Times New Roman" w:cs="Times New Roman"/>
          <w:sz w:val="24"/>
          <w:szCs w:val="24"/>
          <w:u w:val="single"/>
        </w:rPr>
        <w:t>Heriyanto</w:t>
      </w:r>
      <w:r w:rsidRPr="00F03558">
        <w:rPr>
          <w:rFonts w:ascii="Times New Roman" w:hAnsi="Times New Roman" w:cs="Times New Roman"/>
          <w:sz w:val="24"/>
          <w:szCs w:val="24"/>
          <w:u w:val="single"/>
        </w:rPr>
        <w:t>,</w:t>
      </w:r>
      <w:r w:rsidR="002540FE">
        <w:rPr>
          <w:rFonts w:ascii="Times New Roman" w:hAnsi="Times New Roman" w:cs="Times New Roman"/>
          <w:sz w:val="24"/>
          <w:szCs w:val="24"/>
          <w:u w:val="single"/>
        </w:rPr>
        <w:t xml:space="preserve"> A.Md.,</w:t>
      </w:r>
      <w:r w:rsidRPr="00F03558">
        <w:rPr>
          <w:rFonts w:ascii="Times New Roman" w:hAnsi="Times New Roman" w:cs="Times New Roman"/>
          <w:sz w:val="24"/>
          <w:szCs w:val="24"/>
          <w:u w:val="single"/>
        </w:rPr>
        <w:t xml:space="preserve"> S.</w:t>
      </w:r>
      <w:r w:rsidR="002540FE">
        <w:rPr>
          <w:rFonts w:ascii="Times New Roman" w:hAnsi="Times New Roman" w:cs="Times New Roman"/>
          <w:sz w:val="24"/>
          <w:szCs w:val="24"/>
          <w:u w:val="single"/>
        </w:rPr>
        <w:t>Kom</w:t>
      </w:r>
      <w:r w:rsidRPr="00F03558">
        <w:rPr>
          <w:rFonts w:ascii="Times New Roman" w:hAnsi="Times New Roman" w:cs="Times New Roman"/>
          <w:sz w:val="24"/>
          <w:szCs w:val="24"/>
          <w:u w:val="single"/>
        </w:rPr>
        <w:t>., M.</w:t>
      </w:r>
      <w:r w:rsidR="002540FE">
        <w:rPr>
          <w:rFonts w:ascii="Times New Roman" w:hAnsi="Times New Roman" w:cs="Times New Roman"/>
          <w:sz w:val="24"/>
          <w:szCs w:val="24"/>
          <w:u w:val="single"/>
        </w:rPr>
        <w:t>Cs</w:t>
      </w:r>
    </w:p>
    <w:p w14:paraId="1935C5BE" w14:textId="3F1666B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8C5AF1">
        <w:rPr>
          <w:rFonts w:ascii="Times New Roman" w:hAnsi="Times New Roman" w:cs="Times New Roman"/>
          <w:sz w:val="24"/>
          <w:szCs w:val="24"/>
        </w:rPr>
        <w:t>K</w:t>
      </w:r>
      <w:r>
        <w:rPr>
          <w:rFonts w:ascii="Times New Roman" w:hAnsi="Times New Roman" w:cs="Times New Roman"/>
          <w:sz w:val="24"/>
          <w:szCs w:val="24"/>
        </w:rPr>
        <w:t xml:space="preserve">. </w:t>
      </w:r>
      <w:r w:rsidR="005F09FE">
        <w:rPr>
          <w:rFonts w:ascii="Times New Roman" w:hAnsi="Times New Roman" w:cs="Times New Roman"/>
          <w:sz w:val="24"/>
          <w:szCs w:val="24"/>
        </w:rPr>
        <w:t>2</w:t>
      </w:r>
      <w:r>
        <w:rPr>
          <w:rFonts w:ascii="Times New Roman" w:hAnsi="Times New Roman" w:cs="Times New Roman"/>
          <w:sz w:val="24"/>
          <w:szCs w:val="24"/>
        </w:rPr>
        <w:t xml:space="preserve"> </w:t>
      </w:r>
      <w:r w:rsidR="005F09FE">
        <w:rPr>
          <w:rFonts w:ascii="Times New Roman" w:hAnsi="Times New Roman" w:cs="Times New Roman"/>
          <w:sz w:val="24"/>
          <w:szCs w:val="24"/>
        </w:rPr>
        <w:t>7706</w:t>
      </w:r>
      <w:r>
        <w:rPr>
          <w:rFonts w:ascii="Times New Roman" w:hAnsi="Times New Roman" w:cs="Times New Roman"/>
          <w:sz w:val="24"/>
          <w:szCs w:val="24"/>
        </w:rPr>
        <w:t xml:space="preserve"> </w:t>
      </w:r>
      <w:r w:rsidR="005F09FE">
        <w:rPr>
          <w:rFonts w:ascii="Times New Roman" w:hAnsi="Times New Roman" w:cs="Times New Roman"/>
          <w:sz w:val="24"/>
          <w:szCs w:val="24"/>
        </w:rPr>
        <w:t>11</w:t>
      </w:r>
      <w:r>
        <w:rPr>
          <w:rFonts w:ascii="Times New Roman" w:hAnsi="Times New Roman" w:cs="Times New Roman"/>
          <w:sz w:val="24"/>
          <w:szCs w:val="24"/>
        </w:rPr>
        <w:t xml:space="preserve"> </w:t>
      </w:r>
      <w:r w:rsidR="005F09FE">
        <w:rPr>
          <w:rFonts w:ascii="Times New Roman" w:hAnsi="Times New Roman" w:cs="Times New Roman"/>
          <w:sz w:val="24"/>
          <w:szCs w:val="24"/>
        </w:rPr>
        <w:t>0301</w:t>
      </w:r>
      <w:r>
        <w:rPr>
          <w:rFonts w:ascii="Times New Roman" w:hAnsi="Times New Roman" w:cs="Times New Roman"/>
          <w:sz w:val="24"/>
          <w:szCs w:val="24"/>
        </w:rPr>
        <w:t xml:space="preserve"> 1</w:t>
      </w:r>
    </w:p>
    <w:p w14:paraId="241EDFD0" w14:textId="77777777" w:rsidR="00453D0A" w:rsidRDefault="00453D0A" w:rsidP="00D71D7B">
      <w:pPr>
        <w:spacing w:after="0" w:line="276" w:lineRule="auto"/>
        <w:jc w:val="center"/>
        <w:rPr>
          <w:rFonts w:ascii="Times New Roman" w:hAnsi="Times New Roman" w:cs="Times New Roman"/>
          <w:sz w:val="24"/>
          <w:szCs w:val="24"/>
        </w:rPr>
      </w:pPr>
    </w:p>
    <w:p w14:paraId="0A3C8EA8" w14:textId="77777777" w:rsidR="00453D0A" w:rsidRDefault="00453D0A" w:rsidP="00D71D7B">
      <w:pPr>
        <w:spacing w:after="0" w:line="276" w:lineRule="auto"/>
        <w:jc w:val="center"/>
        <w:rPr>
          <w:rFonts w:ascii="Times New Roman" w:hAnsi="Times New Roman" w:cs="Times New Roman"/>
          <w:sz w:val="24"/>
          <w:szCs w:val="24"/>
        </w:rPr>
      </w:pPr>
    </w:p>
    <w:p w14:paraId="454264E5" w14:textId="77777777" w:rsidR="00453D0A" w:rsidRDefault="00453D0A" w:rsidP="00D71D7B">
      <w:pPr>
        <w:spacing w:after="0" w:line="276" w:lineRule="auto"/>
        <w:jc w:val="center"/>
        <w:rPr>
          <w:rFonts w:ascii="Times New Roman" w:hAnsi="Times New Roman" w:cs="Times New Roman"/>
          <w:sz w:val="24"/>
          <w:szCs w:val="24"/>
        </w:rPr>
      </w:pPr>
    </w:p>
    <w:p w14:paraId="7A1D2361" w14:textId="77777777" w:rsidR="00453D0A" w:rsidRDefault="00453D0A" w:rsidP="00D71D7B">
      <w:pPr>
        <w:spacing w:after="0" w:line="276" w:lineRule="auto"/>
        <w:jc w:val="center"/>
        <w:rPr>
          <w:rFonts w:ascii="Times New Roman" w:hAnsi="Times New Roman" w:cs="Times New Roman"/>
          <w:sz w:val="24"/>
          <w:szCs w:val="24"/>
        </w:rPr>
      </w:pPr>
    </w:p>
    <w:p w14:paraId="2A77124F" w14:textId="77777777" w:rsidR="00453D0A" w:rsidRDefault="00453D0A" w:rsidP="00401A99">
      <w:pPr>
        <w:spacing w:after="0" w:line="276" w:lineRule="auto"/>
        <w:rPr>
          <w:rFonts w:ascii="Times New Roman" w:hAnsi="Times New Roman" w:cs="Times New Roman"/>
          <w:sz w:val="24"/>
          <w:szCs w:val="24"/>
        </w:rPr>
      </w:pPr>
    </w:p>
    <w:p w14:paraId="7CE79E06" w14:textId="77777777" w:rsidR="009D622C" w:rsidRDefault="009D622C" w:rsidP="00D71D7B">
      <w:pPr>
        <w:spacing w:after="0" w:line="276" w:lineRule="auto"/>
        <w:jc w:val="center"/>
        <w:rPr>
          <w:rFonts w:ascii="Times New Roman" w:hAnsi="Times New Roman" w:cs="Times New Roman"/>
          <w:sz w:val="24"/>
          <w:szCs w:val="24"/>
        </w:rPr>
        <w:sectPr w:rsidR="009D622C" w:rsidSect="00176385">
          <w:footerReference w:type="default" r:id="rId12"/>
          <w:pgSz w:w="11906" w:h="16838" w:code="9"/>
          <w:pgMar w:top="1701" w:right="1418" w:bottom="1418" w:left="1701" w:header="720" w:footer="720" w:gutter="0"/>
          <w:pgNumType w:fmt="lowerRoman" w:start="2"/>
          <w:cols w:space="720"/>
          <w:docGrid w:linePitch="360"/>
        </w:sectPr>
      </w:pPr>
    </w:p>
    <w:p w14:paraId="217BBA17" w14:textId="394C146C" w:rsidR="00532BBB" w:rsidRPr="00107599" w:rsidRDefault="00532BBB" w:rsidP="00107599">
      <w:pPr>
        <w:pStyle w:val="Heading1"/>
        <w:spacing w:before="0" w:line="276" w:lineRule="auto"/>
        <w:jc w:val="center"/>
        <w:rPr>
          <w:rFonts w:ascii="Times New Roman" w:hAnsi="Times New Roman" w:cs="Times New Roman"/>
          <w:b/>
          <w:bCs/>
          <w:color w:val="auto"/>
          <w:sz w:val="28"/>
          <w:szCs w:val="28"/>
        </w:rPr>
      </w:pPr>
      <w:bookmarkStart w:id="1" w:name="_Toc89935536"/>
      <w:r w:rsidRPr="00107599">
        <w:rPr>
          <w:rFonts w:ascii="Times New Roman" w:hAnsi="Times New Roman" w:cs="Times New Roman"/>
          <w:b/>
          <w:bCs/>
          <w:color w:val="auto"/>
          <w:sz w:val="28"/>
          <w:szCs w:val="28"/>
        </w:rPr>
        <w:lastRenderedPageBreak/>
        <w:t>Halaman Pengesahan Penguji</w:t>
      </w:r>
      <w:bookmarkEnd w:id="1"/>
    </w:p>
    <w:p w14:paraId="36B84FD9" w14:textId="7BB5CA50" w:rsidR="002B61F5" w:rsidRDefault="002B61F5" w:rsidP="00D71D7B">
      <w:pPr>
        <w:spacing w:after="0" w:line="276" w:lineRule="auto"/>
        <w:jc w:val="center"/>
        <w:rPr>
          <w:rFonts w:ascii="Times New Roman" w:hAnsi="Times New Roman" w:cs="Times New Roman"/>
          <w:sz w:val="24"/>
          <w:szCs w:val="24"/>
        </w:rPr>
      </w:pPr>
    </w:p>
    <w:p w14:paraId="081F6590" w14:textId="77777777" w:rsidR="00CD2CB5" w:rsidRDefault="00CD2CB5" w:rsidP="00D71D7B">
      <w:pPr>
        <w:spacing w:after="0" w:line="276" w:lineRule="auto"/>
        <w:jc w:val="center"/>
        <w:rPr>
          <w:rFonts w:ascii="Times New Roman" w:hAnsi="Times New Roman" w:cs="Times New Roman"/>
          <w:sz w:val="24"/>
          <w:szCs w:val="24"/>
        </w:rPr>
      </w:pPr>
    </w:p>
    <w:p w14:paraId="3EF0AD30" w14:textId="77777777" w:rsidR="00532BBB" w:rsidRDefault="00532BBB" w:rsidP="00D71D7B">
      <w:pPr>
        <w:spacing w:after="0" w:line="276" w:lineRule="auto"/>
        <w:jc w:val="center"/>
        <w:rPr>
          <w:rFonts w:ascii="Times New Roman" w:hAnsi="Times New Roman" w:cs="Times New Roman"/>
          <w:sz w:val="24"/>
          <w:szCs w:val="24"/>
        </w:rPr>
      </w:pPr>
    </w:p>
    <w:p w14:paraId="72F57473" w14:textId="77777777" w:rsidR="00EF01B3" w:rsidRDefault="00532BBB" w:rsidP="00D71D7B">
      <w:pPr>
        <w:spacing w:after="0" w:line="276" w:lineRule="auto"/>
        <w:jc w:val="center"/>
        <w:rPr>
          <w:rFonts w:ascii="Times New Roman" w:hAnsi="Times New Roman" w:cs="Times New Roman"/>
          <w:b/>
          <w:bCs/>
          <w:sz w:val="28"/>
          <w:szCs w:val="28"/>
        </w:rPr>
      </w:pPr>
      <w:r w:rsidRPr="001467E5">
        <w:rPr>
          <w:rFonts w:ascii="Times New Roman" w:hAnsi="Times New Roman" w:cs="Times New Roman"/>
          <w:b/>
          <w:bCs/>
          <w:sz w:val="28"/>
          <w:szCs w:val="28"/>
        </w:rPr>
        <w:t>Prediksi Penyakit Jantung dengan Menggunakan</w:t>
      </w:r>
    </w:p>
    <w:p w14:paraId="5A593F68" w14:textId="6E088A33" w:rsidR="00823C8D" w:rsidRDefault="00532BBB" w:rsidP="00D71D7B">
      <w:pPr>
        <w:spacing w:after="0" w:line="276" w:lineRule="auto"/>
        <w:jc w:val="center"/>
        <w:rPr>
          <w:rFonts w:ascii="Times New Roman" w:hAnsi="Times New Roman" w:cs="Times New Roman"/>
          <w:b/>
          <w:bCs/>
          <w:sz w:val="28"/>
          <w:szCs w:val="28"/>
        </w:rPr>
      </w:pPr>
      <w:r w:rsidRPr="001467E5">
        <w:rPr>
          <w:rFonts w:ascii="Times New Roman" w:hAnsi="Times New Roman" w:cs="Times New Roman"/>
          <w:b/>
          <w:bCs/>
          <w:sz w:val="28"/>
          <w:szCs w:val="28"/>
        </w:rPr>
        <w:t>Algoritma XgBoost dan Randomized Search Optimizer</w:t>
      </w:r>
    </w:p>
    <w:p w14:paraId="05346526" w14:textId="639491F3" w:rsidR="00823C8D" w:rsidRDefault="00823C8D" w:rsidP="00D71D7B">
      <w:pPr>
        <w:spacing w:after="0" w:line="276" w:lineRule="auto"/>
        <w:jc w:val="center"/>
        <w:rPr>
          <w:rFonts w:ascii="Times New Roman" w:hAnsi="Times New Roman" w:cs="Times New Roman"/>
          <w:sz w:val="24"/>
          <w:szCs w:val="24"/>
        </w:rPr>
      </w:pPr>
    </w:p>
    <w:p w14:paraId="7FFBE0DF" w14:textId="48A113EB" w:rsidR="00F112AC" w:rsidRDefault="00F112AC" w:rsidP="00D71D7B">
      <w:pPr>
        <w:spacing w:after="0" w:line="276" w:lineRule="auto"/>
        <w:jc w:val="center"/>
        <w:rPr>
          <w:rFonts w:ascii="Times New Roman" w:hAnsi="Times New Roman" w:cs="Times New Roman"/>
          <w:sz w:val="24"/>
          <w:szCs w:val="24"/>
        </w:rPr>
      </w:pPr>
    </w:p>
    <w:p w14:paraId="475C6493" w14:textId="6686040C" w:rsidR="00F112AC" w:rsidRDefault="00136E7A" w:rsidP="00D71D7B">
      <w:pPr>
        <w:spacing w:after="0" w:line="276" w:lineRule="auto"/>
        <w:jc w:val="center"/>
        <w:rPr>
          <w:rFonts w:ascii="Times New Roman" w:hAnsi="Times New Roman" w:cs="Times New Roman"/>
          <w:sz w:val="24"/>
          <w:szCs w:val="24"/>
        </w:rPr>
      </w:pPr>
      <w:r>
        <w:rPr>
          <w:noProof/>
        </w:rPr>
        <w:drawing>
          <wp:anchor distT="0" distB="0" distL="114300" distR="114300" simplePos="0" relativeHeight="251661312" behindDoc="1" locked="0" layoutInCell="1" allowOverlap="1" wp14:anchorId="692D2713" wp14:editId="11CBE999">
            <wp:simplePos x="0" y="0"/>
            <wp:positionH relativeFrom="margin">
              <wp:posOffset>359410</wp:posOffset>
            </wp:positionH>
            <wp:positionV relativeFrom="paragraph">
              <wp:posOffset>87399</wp:posOffset>
            </wp:positionV>
            <wp:extent cx="4760595" cy="4522470"/>
            <wp:effectExtent l="0" t="0" r="1905" b="0"/>
            <wp:wrapNone/>
            <wp:docPr id="61" name="Picture 61"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1A8572DE" w14:textId="7B170832" w:rsidR="00823C8D" w:rsidRDefault="00823C8D" w:rsidP="00D10D0A">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77EE55FF" w14:textId="77777777" w:rsidR="009C7112" w:rsidRPr="00F15918" w:rsidRDefault="00823C8D" w:rsidP="00D71D7B">
      <w:pPr>
        <w:spacing w:after="0" w:line="276" w:lineRule="auto"/>
        <w:jc w:val="center"/>
        <w:rPr>
          <w:rFonts w:ascii="Times New Roman" w:hAnsi="Times New Roman" w:cs="Times New Roman"/>
          <w:sz w:val="24"/>
          <w:szCs w:val="24"/>
          <w:u w:val="single"/>
        </w:rPr>
      </w:pPr>
      <w:r w:rsidRPr="00F15918">
        <w:rPr>
          <w:rFonts w:ascii="Times New Roman" w:hAnsi="Times New Roman" w:cs="Times New Roman"/>
          <w:sz w:val="24"/>
          <w:szCs w:val="24"/>
          <w:u w:val="single"/>
        </w:rPr>
        <w:t>Reo Sahobby</w:t>
      </w:r>
    </w:p>
    <w:p w14:paraId="34D91298" w14:textId="77777777" w:rsidR="003373B5" w:rsidRDefault="009C7112"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6B47422B" w14:textId="77777777" w:rsidR="003373B5" w:rsidRDefault="003373B5" w:rsidP="00D71D7B">
      <w:pPr>
        <w:spacing w:after="0" w:line="276" w:lineRule="auto"/>
        <w:jc w:val="center"/>
        <w:rPr>
          <w:rFonts w:ascii="Times New Roman" w:hAnsi="Times New Roman" w:cs="Times New Roman"/>
          <w:sz w:val="24"/>
          <w:szCs w:val="24"/>
        </w:rPr>
      </w:pPr>
    </w:p>
    <w:p w14:paraId="2FE7A110" w14:textId="77777777" w:rsidR="00CB4ECE" w:rsidRDefault="003373B5"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uji dan dinyatakan lulus pada tanggal 26 November 202</w:t>
      </w:r>
      <w:r w:rsidR="005D7E29">
        <w:rPr>
          <w:rFonts w:ascii="Times New Roman" w:hAnsi="Times New Roman" w:cs="Times New Roman"/>
          <w:sz w:val="24"/>
          <w:szCs w:val="24"/>
        </w:rPr>
        <w:t>1</w:t>
      </w:r>
      <w:r w:rsidR="00CB4ECE">
        <w:rPr>
          <w:rFonts w:ascii="Times New Roman" w:hAnsi="Times New Roman" w:cs="Times New Roman"/>
          <w:sz w:val="24"/>
          <w:szCs w:val="24"/>
        </w:rPr>
        <w:t>oleh:</w:t>
      </w:r>
    </w:p>
    <w:p w14:paraId="6DECE50F" w14:textId="77777777" w:rsidR="00CB4ECE" w:rsidRDefault="00CB4ECE" w:rsidP="00D71D7B">
      <w:pPr>
        <w:spacing w:after="0" w:line="276" w:lineRule="auto"/>
        <w:jc w:val="center"/>
        <w:rPr>
          <w:rFonts w:ascii="Times New Roman" w:hAnsi="Times New Roman" w:cs="Times New Roman"/>
          <w:sz w:val="24"/>
          <w:szCs w:val="24"/>
        </w:rPr>
      </w:pPr>
    </w:p>
    <w:p w14:paraId="3D4F1F90" w14:textId="77777777" w:rsidR="00CB4ECE" w:rsidRDefault="00CB4ECE" w:rsidP="00D71D7B">
      <w:pPr>
        <w:spacing w:after="0" w:line="276" w:lineRule="auto"/>
        <w:jc w:val="center"/>
        <w:rPr>
          <w:rFonts w:ascii="Times New Roman" w:hAnsi="Times New Roman" w:cs="Times New Roman"/>
          <w:sz w:val="24"/>
          <w:szCs w:val="24"/>
        </w:rPr>
      </w:pPr>
    </w:p>
    <w:p w14:paraId="63EF1EFB" w14:textId="77777777" w:rsidR="008A61B4" w:rsidRDefault="008A61B4" w:rsidP="008A61B4">
      <w:pPr>
        <w:spacing w:after="0" w:line="276" w:lineRule="auto"/>
        <w:rPr>
          <w:rFonts w:ascii="Times New Roman" w:hAnsi="Times New Roman" w:cs="Times New Roman"/>
          <w:sz w:val="24"/>
          <w:szCs w:val="24"/>
        </w:rPr>
      </w:pPr>
    </w:p>
    <w:p w14:paraId="4F3860E4" w14:textId="70371DE9" w:rsidR="00CB4ECE" w:rsidRDefault="008E5961" w:rsidP="00B94180">
      <w:pPr>
        <w:spacing w:after="0" w:line="276" w:lineRule="auto"/>
        <w:ind w:left="1350"/>
        <w:rPr>
          <w:rFonts w:ascii="Times New Roman" w:hAnsi="Times New Roman" w:cs="Times New Roman"/>
          <w:sz w:val="24"/>
          <w:szCs w:val="24"/>
        </w:rPr>
      </w:pPr>
      <w:r>
        <w:rPr>
          <w:rFonts w:ascii="Times New Roman" w:hAnsi="Times New Roman" w:cs="Times New Roman"/>
          <w:sz w:val="24"/>
          <w:szCs w:val="24"/>
        </w:rPr>
        <w:t xml:space="preserve">   </w:t>
      </w:r>
      <w:r w:rsidR="00CB4ECE">
        <w:rPr>
          <w:rFonts w:ascii="Times New Roman" w:hAnsi="Times New Roman" w:cs="Times New Roman"/>
          <w:sz w:val="24"/>
          <w:szCs w:val="24"/>
        </w:rPr>
        <w:t>Menyetujui,</w:t>
      </w:r>
    </w:p>
    <w:p w14:paraId="15E9E2B3" w14:textId="022D0A41" w:rsidR="00453D0A" w:rsidRDefault="00613E06"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nguji I</w:t>
      </w:r>
      <w:r w:rsidR="0061272D">
        <w:rPr>
          <w:rFonts w:ascii="Times New Roman" w:hAnsi="Times New Roman" w:cs="Times New Roman"/>
          <w:sz w:val="24"/>
          <w:szCs w:val="24"/>
        </w:rPr>
        <w:t xml:space="preserve">  </w:t>
      </w:r>
      <w:r>
        <w:rPr>
          <w:rFonts w:ascii="Times New Roman" w:hAnsi="Times New Roman" w:cs="Times New Roman"/>
          <w:sz w:val="24"/>
          <w:szCs w:val="24"/>
        </w:rPr>
        <w:t xml:space="preserve">              </w:t>
      </w:r>
      <w:r w:rsidR="00525E62">
        <w:rPr>
          <w:rFonts w:ascii="Times New Roman" w:hAnsi="Times New Roman" w:cs="Times New Roman"/>
          <w:sz w:val="24"/>
          <w:szCs w:val="24"/>
        </w:rPr>
        <w:t xml:space="preserve">                   </w:t>
      </w:r>
      <w:r w:rsidR="000459DA">
        <w:rPr>
          <w:rFonts w:ascii="Times New Roman" w:hAnsi="Times New Roman" w:cs="Times New Roman"/>
          <w:sz w:val="24"/>
          <w:szCs w:val="24"/>
        </w:rPr>
        <w:t xml:space="preserve">   </w:t>
      </w:r>
      <w:r>
        <w:rPr>
          <w:rFonts w:ascii="Times New Roman" w:hAnsi="Times New Roman" w:cs="Times New Roman"/>
          <w:sz w:val="24"/>
          <w:szCs w:val="24"/>
        </w:rPr>
        <w:t xml:space="preserve"> </w:t>
      </w:r>
      <w:r w:rsidR="001674E5">
        <w:rPr>
          <w:rFonts w:ascii="Times New Roman" w:hAnsi="Times New Roman" w:cs="Times New Roman"/>
          <w:sz w:val="24"/>
          <w:szCs w:val="24"/>
        </w:rPr>
        <w:t xml:space="preserve">                           </w:t>
      </w:r>
      <w:r>
        <w:rPr>
          <w:rFonts w:ascii="Times New Roman" w:hAnsi="Times New Roman" w:cs="Times New Roman"/>
          <w:sz w:val="24"/>
          <w:szCs w:val="24"/>
        </w:rPr>
        <w:t>Pen</w:t>
      </w:r>
      <w:r w:rsidR="00095A78">
        <w:rPr>
          <w:rFonts w:ascii="Times New Roman" w:hAnsi="Times New Roman" w:cs="Times New Roman"/>
          <w:sz w:val="24"/>
          <w:szCs w:val="24"/>
        </w:rPr>
        <w:t>g</w:t>
      </w:r>
      <w:r>
        <w:rPr>
          <w:rFonts w:ascii="Times New Roman" w:hAnsi="Times New Roman" w:cs="Times New Roman"/>
          <w:sz w:val="24"/>
          <w:szCs w:val="24"/>
        </w:rPr>
        <w:t>uji II</w:t>
      </w:r>
    </w:p>
    <w:p w14:paraId="43319108" w14:textId="5F95C85B" w:rsidR="00114CF6" w:rsidRDefault="00114CF6" w:rsidP="0061272D">
      <w:pPr>
        <w:spacing w:after="0" w:line="276" w:lineRule="auto"/>
        <w:jc w:val="center"/>
        <w:rPr>
          <w:rFonts w:ascii="Times New Roman" w:hAnsi="Times New Roman" w:cs="Times New Roman"/>
          <w:sz w:val="24"/>
          <w:szCs w:val="24"/>
        </w:rPr>
      </w:pPr>
    </w:p>
    <w:p w14:paraId="10342CD8" w14:textId="77777777" w:rsidR="00114CF6" w:rsidRDefault="00114CF6" w:rsidP="0061272D">
      <w:pPr>
        <w:spacing w:after="0" w:line="276" w:lineRule="auto"/>
        <w:jc w:val="center"/>
        <w:rPr>
          <w:rFonts w:ascii="Times New Roman" w:hAnsi="Times New Roman" w:cs="Times New Roman"/>
          <w:sz w:val="24"/>
          <w:szCs w:val="24"/>
        </w:rPr>
      </w:pPr>
    </w:p>
    <w:p w14:paraId="3DA555F7" w14:textId="0ADFB7FB" w:rsidR="00AC7EE5" w:rsidRDefault="00AC7EE5" w:rsidP="0061272D">
      <w:pPr>
        <w:spacing w:after="0" w:line="276" w:lineRule="auto"/>
        <w:jc w:val="center"/>
        <w:rPr>
          <w:rFonts w:ascii="Times New Roman" w:hAnsi="Times New Roman" w:cs="Times New Roman"/>
          <w:sz w:val="24"/>
          <w:szCs w:val="24"/>
        </w:rPr>
      </w:pPr>
    </w:p>
    <w:p w14:paraId="43A1C417" w14:textId="2FEC9121" w:rsidR="00AC7EE5" w:rsidRDefault="00AC7EE5" w:rsidP="0061272D">
      <w:pPr>
        <w:spacing w:after="0" w:line="276" w:lineRule="auto"/>
        <w:jc w:val="center"/>
        <w:rPr>
          <w:rFonts w:ascii="Times New Roman" w:hAnsi="Times New Roman" w:cs="Times New Roman"/>
          <w:sz w:val="24"/>
          <w:szCs w:val="24"/>
        </w:rPr>
      </w:pPr>
    </w:p>
    <w:p w14:paraId="2188729C" w14:textId="77777777" w:rsidR="00AC7EE5" w:rsidRDefault="00AC7EE5" w:rsidP="0061272D">
      <w:pPr>
        <w:spacing w:after="0" w:line="276" w:lineRule="auto"/>
        <w:jc w:val="center"/>
        <w:rPr>
          <w:rFonts w:ascii="Times New Roman" w:hAnsi="Times New Roman" w:cs="Times New Roman"/>
          <w:sz w:val="24"/>
          <w:szCs w:val="24"/>
        </w:rPr>
      </w:pPr>
    </w:p>
    <w:p w14:paraId="62779BCD" w14:textId="13589678" w:rsidR="0061272D" w:rsidRDefault="0061272D" w:rsidP="0061272D">
      <w:pPr>
        <w:spacing w:after="0" w:line="276" w:lineRule="auto"/>
        <w:jc w:val="center"/>
        <w:rPr>
          <w:rFonts w:ascii="Times New Roman" w:hAnsi="Times New Roman" w:cs="Times New Roman"/>
          <w:sz w:val="24"/>
          <w:szCs w:val="24"/>
        </w:rPr>
      </w:pPr>
      <w:r w:rsidRPr="00AC7EE5">
        <w:rPr>
          <w:rFonts w:ascii="Times New Roman" w:hAnsi="Times New Roman" w:cs="Times New Roman"/>
          <w:sz w:val="24"/>
          <w:szCs w:val="24"/>
          <w:u w:val="single"/>
        </w:rPr>
        <w:t>Dessyanto Boedi P, S.T., M.T</w:t>
      </w:r>
      <w:r>
        <w:rPr>
          <w:rFonts w:ascii="Times New Roman" w:hAnsi="Times New Roman" w:cs="Times New Roman"/>
          <w:sz w:val="24"/>
          <w:szCs w:val="24"/>
        </w:rPr>
        <w:t xml:space="preserve">                  </w:t>
      </w:r>
      <w:r w:rsidR="00D45882">
        <w:rPr>
          <w:rFonts w:ascii="Times New Roman" w:hAnsi="Times New Roman" w:cs="Times New Roman"/>
          <w:sz w:val="24"/>
          <w:szCs w:val="24"/>
        </w:rPr>
        <w:t xml:space="preserve">              </w:t>
      </w:r>
      <w:r w:rsidRPr="00D45882">
        <w:rPr>
          <w:rFonts w:ascii="Times New Roman" w:hAnsi="Times New Roman" w:cs="Times New Roman"/>
          <w:sz w:val="24"/>
          <w:szCs w:val="24"/>
          <w:u w:val="single"/>
        </w:rPr>
        <w:t>M</w:t>
      </w:r>
      <w:r w:rsidR="009F6AB9" w:rsidRPr="00D45882">
        <w:rPr>
          <w:rFonts w:ascii="Times New Roman" w:hAnsi="Times New Roman" w:cs="Times New Roman"/>
          <w:sz w:val="24"/>
          <w:szCs w:val="24"/>
          <w:u w:val="single"/>
        </w:rPr>
        <w:t>angaras Yanu F, S.T., M.Eng</w:t>
      </w:r>
    </w:p>
    <w:p w14:paraId="2AB2FC51" w14:textId="24110299" w:rsidR="009F6AB9" w:rsidRDefault="009F6AB9"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NIP/NIK. 2 7512 00 0229 1 </w:t>
      </w:r>
      <w:r w:rsidR="0064701C">
        <w:rPr>
          <w:rFonts w:ascii="Times New Roman" w:hAnsi="Times New Roman" w:cs="Times New Roman"/>
          <w:sz w:val="24"/>
          <w:szCs w:val="24"/>
        </w:rPr>
        <w:t xml:space="preserve">                                 </w:t>
      </w:r>
      <w:r>
        <w:rPr>
          <w:rFonts w:ascii="Times New Roman" w:hAnsi="Times New Roman" w:cs="Times New Roman"/>
          <w:sz w:val="24"/>
          <w:szCs w:val="24"/>
        </w:rPr>
        <w:t>NIP/NIK. 2 8201 13 0425 1</w:t>
      </w:r>
    </w:p>
    <w:p w14:paraId="179C9180" w14:textId="77777777" w:rsidR="00FB1620" w:rsidRDefault="00FB1620" w:rsidP="0061272D">
      <w:pPr>
        <w:spacing w:after="0" w:line="276" w:lineRule="auto"/>
        <w:jc w:val="center"/>
        <w:rPr>
          <w:rFonts w:ascii="Times New Roman" w:hAnsi="Times New Roman" w:cs="Times New Roman"/>
          <w:sz w:val="24"/>
          <w:szCs w:val="24"/>
        </w:rPr>
      </w:pPr>
    </w:p>
    <w:p w14:paraId="04EAD32C" w14:textId="77777777" w:rsidR="00FB1620" w:rsidRDefault="00FB1620" w:rsidP="0061272D">
      <w:pPr>
        <w:spacing w:after="0" w:line="276" w:lineRule="auto"/>
        <w:jc w:val="center"/>
        <w:rPr>
          <w:rFonts w:ascii="Times New Roman" w:hAnsi="Times New Roman" w:cs="Times New Roman"/>
          <w:sz w:val="24"/>
          <w:szCs w:val="24"/>
        </w:rPr>
      </w:pPr>
    </w:p>
    <w:p w14:paraId="756F2A47" w14:textId="77777777" w:rsidR="00FB1620" w:rsidRDefault="00FB1620" w:rsidP="0061272D">
      <w:pPr>
        <w:spacing w:after="0" w:line="276" w:lineRule="auto"/>
        <w:jc w:val="center"/>
        <w:rPr>
          <w:rFonts w:ascii="Times New Roman" w:hAnsi="Times New Roman" w:cs="Times New Roman"/>
          <w:sz w:val="24"/>
          <w:szCs w:val="24"/>
        </w:rPr>
      </w:pPr>
    </w:p>
    <w:p w14:paraId="3F0E831B" w14:textId="192C4690" w:rsidR="00FB1620" w:rsidRDefault="00FB1620" w:rsidP="0061272D">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Penguji III    </w:t>
      </w:r>
      <w:r w:rsidR="003A12A9">
        <w:rPr>
          <w:rFonts w:ascii="Times New Roman" w:hAnsi="Times New Roman" w:cs="Times New Roman"/>
          <w:sz w:val="24"/>
          <w:szCs w:val="24"/>
        </w:rPr>
        <w:t xml:space="preserve">                                     </w:t>
      </w:r>
      <w:r w:rsidR="00265EBA">
        <w:rPr>
          <w:rFonts w:ascii="Times New Roman" w:hAnsi="Times New Roman" w:cs="Times New Roman"/>
          <w:sz w:val="24"/>
          <w:szCs w:val="24"/>
        </w:rPr>
        <w:t xml:space="preserve"> </w:t>
      </w:r>
      <w:r w:rsidR="003A12A9">
        <w:rPr>
          <w:rFonts w:ascii="Times New Roman" w:hAnsi="Times New Roman" w:cs="Times New Roman"/>
          <w:sz w:val="24"/>
          <w:szCs w:val="24"/>
        </w:rPr>
        <w:t xml:space="preserve">             </w:t>
      </w:r>
      <w:r w:rsidR="002F2AD3">
        <w:rPr>
          <w:rFonts w:ascii="Times New Roman" w:hAnsi="Times New Roman" w:cs="Times New Roman"/>
          <w:sz w:val="24"/>
          <w:szCs w:val="24"/>
        </w:rPr>
        <w:t xml:space="preserve"> </w:t>
      </w:r>
      <w:r w:rsidR="003A12A9">
        <w:rPr>
          <w:rFonts w:ascii="Times New Roman" w:hAnsi="Times New Roman" w:cs="Times New Roman"/>
          <w:sz w:val="24"/>
          <w:szCs w:val="24"/>
        </w:rPr>
        <w:t xml:space="preserve">  </w:t>
      </w:r>
      <w:r>
        <w:rPr>
          <w:rFonts w:ascii="Times New Roman" w:hAnsi="Times New Roman" w:cs="Times New Roman"/>
          <w:sz w:val="24"/>
          <w:szCs w:val="24"/>
        </w:rPr>
        <w:t xml:space="preserve">    Penguji IV</w:t>
      </w:r>
    </w:p>
    <w:p w14:paraId="18935DE0" w14:textId="77777777" w:rsidR="000C1F16" w:rsidRDefault="000C1F16" w:rsidP="0061272D">
      <w:pPr>
        <w:spacing w:after="0" w:line="276" w:lineRule="auto"/>
        <w:jc w:val="center"/>
        <w:rPr>
          <w:rFonts w:ascii="Times New Roman" w:hAnsi="Times New Roman" w:cs="Times New Roman"/>
          <w:sz w:val="24"/>
          <w:szCs w:val="24"/>
        </w:rPr>
      </w:pPr>
    </w:p>
    <w:p w14:paraId="6A3748E5" w14:textId="77777777" w:rsidR="00FB1620" w:rsidRDefault="00FB1620" w:rsidP="0061272D">
      <w:pPr>
        <w:spacing w:after="0" w:line="276" w:lineRule="auto"/>
        <w:jc w:val="center"/>
        <w:rPr>
          <w:rFonts w:ascii="Times New Roman" w:hAnsi="Times New Roman" w:cs="Times New Roman"/>
          <w:sz w:val="24"/>
          <w:szCs w:val="24"/>
        </w:rPr>
      </w:pPr>
    </w:p>
    <w:p w14:paraId="6BE26BE4" w14:textId="7C5DFCE4" w:rsidR="00FB1620" w:rsidRDefault="00FB1620" w:rsidP="0061272D">
      <w:pPr>
        <w:spacing w:after="0" w:line="276" w:lineRule="auto"/>
        <w:jc w:val="center"/>
        <w:rPr>
          <w:rFonts w:ascii="Times New Roman" w:hAnsi="Times New Roman" w:cs="Times New Roman"/>
          <w:sz w:val="24"/>
          <w:szCs w:val="24"/>
        </w:rPr>
      </w:pPr>
    </w:p>
    <w:p w14:paraId="3CBBA6C6" w14:textId="77777777" w:rsidR="005618B0" w:rsidRDefault="005618B0" w:rsidP="0061272D">
      <w:pPr>
        <w:spacing w:after="0" w:line="276" w:lineRule="auto"/>
        <w:jc w:val="center"/>
        <w:rPr>
          <w:rFonts w:ascii="Times New Roman" w:hAnsi="Times New Roman" w:cs="Times New Roman"/>
          <w:sz w:val="24"/>
          <w:szCs w:val="24"/>
        </w:rPr>
      </w:pPr>
    </w:p>
    <w:p w14:paraId="2C71DC96" w14:textId="77777777" w:rsidR="00FB1620" w:rsidRDefault="00FB1620" w:rsidP="0061272D">
      <w:pPr>
        <w:spacing w:after="0" w:line="276" w:lineRule="auto"/>
        <w:jc w:val="center"/>
        <w:rPr>
          <w:rFonts w:ascii="Times New Roman" w:hAnsi="Times New Roman" w:cs="Times New Roman"/>
          <w:sz w:val="24"/>
          <w:szCs w:val="24"/>
        </w:rPr>
      </w:pPr>
    </w:p>
    <w:p w14:paraId="69E7BB43" w14:textId="4B7195F1" w:rsidR="00FB1620" w:rsidRDefault="00FB1620" w:rsidP="0061272D">
      <w:pPr>
        <w:spacing w:after="0" w:line="276" w:lineRule="auto"/>
        <w:jc w:val="center"/>
        <w:rPr>
          <w:rFonts w:ascii="Times New Roman" w:hAnsi="Times New Roman" w:cs="Times New Roman"/>
          <w:sz w:val="24"/>
          <w:szCs w:val="24"/>
        </w:rPr>
      </w:pPr>
      <w:r w:rsidRPr="00FB1620">
        <w:rPr>
          <w:rFonts w:ascii="Times New Roman" w:hAnsi="Times New Roman" w:cs="Times New Roman"/>
          <w:sz w:val="24"/>
          <w:szCs w:val="24"/>
          <w:u w:val="single"/>
        </w:rPr>
        <w:t>Dr. Novrido Charibaldi, S.kom., M.kom</w:t>
      </w:r>
      <w:r>
        <w:rPr>
          <w:rFonts w:ascii="Times New Roman" w:hAnsi="Times New Roman" w:cs="Times New Roman"/>
          <w:sz w:val="24"/>
          <w:szCs w:val="24"/>
        </w:rPr>
        <w:t xml:space="preserve">  </w:t>
      </w:r>
      <w:r w:rsidR="00391180">
        <w:rPr>
          <w:rFonts w:ascii="Times New Roman" w:hAnsi="Times New Roman" w:cs="Times New Roman"/>
          <w:sz w:val="24"/>
          <w:szCs w:val="24"/>
        </w:rPr>
        <w:t xml:space="preserve">         </w:t>
      </w:r>
      <w:r w:rsidR="009E7262">
        <w:rPr>
          <w:rFonts w:ascii="Times New Roman" w:hAnsi="Times New Roman" w:cs="Times New Roman"/>
          <w:sz w:val="24"/>
          <w:szCs w:val="24"/>
        </w:rPr>
        <w:t xml:space="preserve">    </w:t>
      </w:r>
      <w:r w:rsidR="00F94DF7">
        <w:rPr>
          <w:rFonts w:ascii="Times New Roman" w:hAnsi="Times New Roman" w:cs="Times New Roman"/>
          <w:sz w:val="24"/>
          <w:szCs w:val="24"/>
        </w:rPr>
        <w:t xml:space="preserve"> </w:t>
      </w:r>
      <w:r w:rsidR="009E7262">
        <w:rPr>
          <w:rFonts w:ascii="Times New Roman" w:hAnsi="Times New Roman" w:cs="Times New Roman"/>
          <w:sz w:val="24"/>
          <w:szCs w:val="24"/>
        </w:rPr>
        <w:t xml:space="preserve">  </w:t>
      </w:r>
      <w:r w:rsidRPr="009E7262">
        <w:rPr>
          <w:rFonts w:ascii="Times New Roman" w:hAnsi="Times New Roman" w:cs="Times New Roman"/>
          <w:sz w:val="24"/>
          <w:szCs w:val="24"/>
          <w:u w:val="single"/>
        </w:rPr>
        <w:t>Bambang</w:t>
      </w:r>
      <w:r w:rsidR="00FF7C13" w:rsidRPr="009E7262">
        <w:rPr>
          <w:rFonts w:ascii="Times New Roman" w:hAnsi="Times New Roman" w:cs="Times New Roman"/>
          <w:sz w:val="24"/>
          <w:szCs w:val="24"/>
          <w:u w:val="single"/>
        </w:rPr>
        <w:t xml:space="preserve"> Yuwono</w:t>
      </w:r>
      <w:r w:rsidR="009E7262" w:rsidRPr="009E7262">
        <w:rPr>
          <w:rFonts w:ascii="Times New Roman" w:hAnsi="Times New Roman" w:cs="Times New Roman"/>
          <w:sz w:val="24"/>
          <w:szCs w:val="24"/>
          <w:u w:val="single"/>
        </w:rPr>
        <w:t>, S.T., M.T</w:t>
      </w:r>
    </w:p>
    <w:p w14:paraId="73C7D33A" w14:textId="77777777" w:rsidR="00C106C3" w:rsidRDefault="00C106C3" w:rsidP="000652A7">
      <w:pPr>
        <w:spacing w:after="0" w:line="276" w:lineRule="auto"/>
        <w:ind w:left="990"/>
        <w:rPr>
          <w:rFonts w:ascii="Times New Roman" w:hAnsi="Times New Roman" w:cs="Times New Roman"/>
          <w:sz w:val="24"/>
          <w:szCs w:val="24"/>
        </w:rPr>
      </w:pPr>
      <w:r>
        <w:rPr>
          <w:rFonts w:ascii="Times New Roman" w:hAnsi="Times New Roman" w:cs="Times New Roman"/>
          <w:sz w:val="24"/>
          <w:szCs w:val="24"/>
        </w:rPr>
        <w:t>NIP</w:t>
      </w:r>
      <w:r w:rsidR="00E056F2">
        <w:rPr>
          <w:rFonts w:ascii="Times New Roman" w:hAnsi="Times New Roman" w:cs="Times New Roman"/>
          <w:sz w:val="24"/>
          <w:szCs w:val="24"/>
        </w:rPr>
        <w:t>/NIK</w:t>
      </w:r>
      <w:r>
        <w:rPr>
          <w:rFonts w:ascii="Times New Roman" w:hAnsi="Times New Roman" w:cs="Times New Roman"/>
          <w:sz w:val="24"/>
          <w:szCs w:val="24"/>
        </w:rPr>
        <w:t>. 2 6811 96 00661</w:t>
      </w:r>
      <w:r w:rsidR="000C1F16">
        <w:rPr>
          <w:rFonts w:ascii="Times New Roman" w:hAnsi="Times New Roman" w:cs="Times New Roman"/>
          <w:sz w:val="24"/>
          <w:szCs w:val="24"/>
        </w:rPr>
        <w:t xml:space="preserve">                               </w:t>
      </w:r>
      <w:r w:rsidR="000652A7">
        <w:rPr>
          <w:rFonts w:ascii="Times New Roman" w:hAnsi="Times New Roman" w:cs="Times New Roman"/>
          <w:sz w:val="24"/>
          <w:szCs w:val="24"/>
        </w:rPr>
        <w:t xml:space="preserve"> </w:t>
      </w:r>
      <w:r w:rsidR="00453796">
        <w:rPr>
          <w:rFonts w:ascii="Times New Roman" w:hAnsi="Times New Roman" w:cs="Times New Roman"/>
          <w:sz w:val="24"/>
          <w:szCs w:val="24"/>
        </w:rPr>
        <w:t>NIP</w:t>
      </w:r>
      <w:r w:rsidR="004F5A73">
        <w:rPr>
          <w:rFonts w:ascii="Times New Roman" w:hAnsi="Times New Roman" w:cs="Times New Roman"/>
          <w:sz w:val="24"/>
          <w:szCs w:val="24"/>
        </w:rPr>
        <w:t>/NIK</w:t>
      </w:r>
      <w:r w:rsidR="00453796">
        <w:rPr>
          <w:rFonts w:ascii="Times New Roman" w:hAnsi="Times New Roman" w:cs="Times New Roman"/>
          <w:sz w:val="24"/>
          <w:szCs w:val="24"/>
        </w:rPr>
        <w:t>.</w:t>
      </w:r>
      <w:r w:rsidR="00757883" w:rsidRPr="00757883">
        <w:t xml:space="preserve"> </w:t>
      </w:r>
      <w:r w:rsidR="00757883" w:rsidRPr="00757883">
        <w:rPr>
          <w:rFonts w:ascii="Times New Roman" w:hAnsi="Times New Roman" w:cs="Times New Roman"/>
          <w:sz w:val="24"/>
          <w:szCs w:val="24"/>
        </w:rPr>
        <w:t>2 7302 00 0225 1</w:t>
      </w:r>
    </w:p>
    <w:p w14:paraId="00223EB2" w14:textId="77777777" w:rsidR="0079076A" w:rsidRDefault="0079076A" w:rsidP="000652A7">
      <w:pPr>
        <w:spacing w:after="0" w:line="276" w:lineRule="auto"/>
        <w:ind w:left="990"/>
        <w:rPr>
          <w:rFonts w:ascii="Times New Roman" w:hAnsi="Times New Roman" w:cs="Times New Roman"/>
          <w:sz w:val="24"/>
          <w:szCs w:val="24"/>
        </w:rPr>
      </w:pPr>
    </w:p>
    <w:p w14:paraId="742951AE" w14:textId="77777777" w:rsidR="0079076A" w:rsidRDefault="0079076A" w:rsidP="000652A7">
      <w:pPr>
        <w:spacing w:after="0" w:line="276" w:lineRule="auto"/>
        <w:ind w:left="990"/>
        <w:rPr>
          <w:rFonts w:ascii="Times New Roman" w:hAnsi="Times New Roman" w:cs="Times New Roman"/>
          <w:sz w:val="24"/>
          <w:szCs w:val="24"/>
        </w:rPr>
      </w:pPr>
    </w:p>
    <w:p w14:paraId="69F96D45" w14:textId="77777777" w:rsidR="0079076A" w:rsidRDefault="0079076A" w:rsidP="000652A7">
      <w:pPr>
        <w:spacing w:after="0" w:line="276" w:lineRule="auto"/>
        <w:ind w:left="990"/>
        <w:rPr>
          <w:rFonts w:ascii="Times New Roman" w:hAnsi="Times New Roman" w:cs="Times New Roman"/>
          <w:sz w:val="24"/>
          <w:szCs w:val="24"/>
        </w:rPr>
      </w:pPr>
    </w:p>
    <w:p w14:paraId="44DB3123" w14:textId="77777777" w:rsidR="006D6B1F" w:rsidRDefault="006D6B1F" w:rsidP="0036654C">
      <w:pPr>
        <w:spacing w:after="0" w:line="276" w:lineRule="auto"/>
        <w:rPr>
          <w:rFonts w:ascii="Times New Roman" w:hAnsi="Times New Roman" w:cs="Times New Roman"/>
          <w:sz w:val="24"/>
          <w:szCs w:val="24"/>
        </w:rPr>
        <w:sectPr w:rsidR="006D6B1F" w:rsidSect="00441FE2">
          <w:pgSz w:w="11906" w:h="16838" w:code="9"/>
          <w:pgMar w:top="1701" w:right="1418" w:bottom="1418" w:left="1701" w:header="720" w:footer="720" w:gutter="0"/>
          <w:pgNumType w:fmt="lowerRoman" w:start="3"/>
          <w:cols w:space="720"/>
          <w:docGrid w:linePitch="360"/>
        </w:sectPr>
      </w:pPr>
    </w:p>
    <w:p w14:paraId="6DB16736" w14:textId="3212DA00" w:rsidR="0079076A" w:rsidRPr="00EA437D" w:rsidRDefault="00E75CE9" w:rsidP="00EA437D">
      <w:pPr>
        <w:pStyle w:val="Heading1"/>
        <w:spacing w:before="0" w:line="276" w:lineRule="auto"/>
        <w:jc w:val="center"/>
        <w:rPr>
          <w:rFonts w:ascii="Times New Roman" w:hAnsi="Times New Roman" w:cs="Times New Roman"/>
          <w:b/>
          <w:bCs/>
          <w:color w:val="auto"/>
          <w:sz w:val="28"/>
          <w:szCs w:val="28"/>
        </w:rPr>
      </w:pPr>
      <w:bookmarkStart w:id="2" w:name="_Toc89935537"/>
      <w:r w:rsidRPr="00EA437D">
        <w:rPr>
          <w:rFonts w:ascii="Times New Roman" w:hAnsi="Times New Roman" w:cs="Times New Roman"/>
          <w:b/>
          <w:bCs/>
          <w:color w:val="auto"/>
          <w:sz w:val="28"/>
          <w:szCs w:val="28"/>
        </w:rPr>
        <w:lastRenderedPageBreak/>
        <w:t>Pernyataan Bebas Plagiasi</w:t>
      </w:r>
      <w:bookmarkEnd w:id="2"/>
    </w:p>
    <w:p w14:paraId="1841FE48" w14:textId="24F603BF" w:rsidR="00AF421E" w:rsidRDefault="00AF421E" w:rsidP="00361DAC">
      <w:pPr>
        <w:spacing w:after="0" w:line="276" w:lineRule="auto"/>
        <w:jc w:val="center"/>
        <w:rPr>
          <w:rFonts w:ascii="Times New Roman" w:hAnsi="Times New Roman" w:cs="Times New Roman"/>
          <w:sz w:val="24"/>
          <w:szCs w:val="24"/>
        </w:rPr>
      </w:pPr>
    </w:p>
    <w:p w14:paraId="0CFA7016" w14:textId="4F986CCD" w:rsidR="00802AA7" w:rsidRDefault="00802AA7" w:rsidP="00361DAC">
      <w:pPr>
        <w:spacing w:after="0" w:line="276" w:lineRule="auto"/>
        <w:jc w:val="center"/>
        <w:rPr>
          <w:rFonts w:ascii="Times New Roman" w:hAnsi="Times New Roman" w:cs="Times New Roman"/>
          <w:sz w:val="24"/>
          <w:szCs w:val="24"/>
        </w:rPr>
      </w:pPr>
    </w:p>
    <w:p w14:paraId="2592CD6A" w14:textId="77777777" w:rsidR="00B0068C" w:rsidRDefault="00B0068C" w:rsidP="00361DAC">
      <w:pPr>
        <w:spacing w:after="0" w:line="276" w:lineRule="auto"/>
        <w:jc w:val="center"/>
        <w:rPr>
          <w:rFonts w:ascii="Times New Roman" w:hAnsi="Times New Roman" w:cs="Times New Roman"/>
          <w:sz w:val="24"/>
          <w:szCs w:val="24"/>
        </w:rPr>
      </w:pPr>
    </w:p>
    <w:p w14:paraId="13CE84F5" w14:textId="77777777" w:rsidR="00226600" w:rsidRDefault="00226600" w:rsidP="00C63537">
      <w:pPr>
        <w:spacing w:line="276" w:lineRule="auto"/>
        <w:rPr>
          <w:rFonts w:ascii="Times New Roman" w:hAnsi="Times New Roman" w:cs="Times New Roman"/>
          <w:sz w:val="24"/>
          <w:szCs w:val="24"/>
        </w:rPr>
      </w:pPr>
      <w:r>
        <w:rPr>
          <w:rFonts w:ascii="Times New Roman" w:hAnsi="Times New Roman" w:cs="Times New Roman"/>
          <w:sz w:val="24"/>
          <w:szCs w:val="24"/>
        </w:rPr>
        <w:t xml:space="preserve">Saya </w:t>
      </w:r>
      <w:r w:rsidR="005B0925">
        <w:rPr>
          <w:rFonts w:ascii="Times New Roman" w:hAnsi="Times New Roman" w:cs="Times New Roman"/>
          <w:sz w:val="24"/>
          <w:szCs w:val="24"/>
        </w:rPr>
        <w:t>yang bertanda tangan di bawah ini:</w:t>
      </w:r>
    </w:p>
    <w:p w14:paraId="0647CA92" w14:textId="23E52B20" w:rsidR="005B0925" w:rsidRDefault="00F15A6F"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sidR="00450E40">
        <w:rPr>
          <w:rFonts w:ascii="Times New Roman" w:hAnsi="Times New Roman" w:cs="Times New Roman"/>
          <w:sz w:val="24"/>
          <w:szCs w:val="24"/>
        </w:rPr>
        <w:tab/>
      </w:r>
      <w:r>
        <w:rPr>
          <w:rFonts w:ascii="Times New Roman" w:hAnsi="Times New Roman" w:cs="Times New Roman"/>
          <w:sz w:val="24"/>
          <w:szCs w:val="24"/>
        </w:rPr>
        <w:t>: Reo Sahobby</w:t>
      </w:r>
    </w:p>
    <w:p w14:paraId="3DB00EBC" w14:textId="1527689E" w:rsidR="00DB5FDE" w:rsidRDefault="00DB5FDE"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sidR="00450E40">
        <w:rPr>
          <w:rFonts w:ascii="Times New Roman" w:hAnsi="Times New Roman" w:cs="Times New Roman"/>
          <w:sz w:val="24"/>
          <w:szCs w:val="24"/>
        </w:rPr>
        <w:tab/>
      </w:r>
      <w:r>
        <w:rPr>
          <w:rFonts w:ascii="Times New Roman" w:hAnsi="Times New Roman" w:cs="Times New Roman"/>
          <w:sz w:val="24"/>
          <w:szCs w:val="24"/>
        </w:rPr>
        <w:t>: 123170067</w:t>
      </w:r>
    </w:p>
    <w:p w14:paraId="6AB30507" w14:textId="77777777" w:rsidR="00450E40" w:rsidRDefault="00450E40" w:rsidP="008A773E">
      <w:pPr>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Fakultas/Prodi</w:t>
      </w:r>
      <w:r>
        <w:rPr>
          <w:rFonts w:ascii="Times New Roman" w:hAnsi="Times New Roman" w:cs="Times New Roman"/>
          <w:sz w:val="24"/>
          <w:szCs w:val="24"/>
        </w:rPr>
        <w:tab/>
        <w:t>: Teknik Industri/Informatika</w:t>
      </w:r>
    </w:p>
    <w:p w14:paraId="57BBC289" w14:textId="77777777" w:rsidR="00B15FBE" w:rsidRDefault="00B15FBE" w:rsidP="00226600">
      <w:pPr>
        <w:spacing w:after="0" w:line="276" w:lineRule="auto"/>
        <w:rPr>
          <w:rFonts w:ascii="Times New Roman" w:hAnsi="Times New Roman" w:cs="Times New Roman"/>
          <w:sz w:val="24"/>
          <w:szCs w:val="24"/>
        </w:rPr>
      </w:pPr>
    </w:p>
    <w:p w14:paraId="0DC641FA" w14:textId="6450DFFD" w:rsidR="00B0105E" w:rsidRDefault="00B0105E" w:rsidP="00226600">
      <w:pPr>
        <w:spacing w:after="0" w:line="276" w:lineRule="auto"/>
        <w:rPr>
          <w:rFonts w:ascii="Times New Roman" w:hAnsi="Times New Roman" w:cs="Times New Roman"/>
          <w:sz w:val="24"/>
          <w:szCs w:val="24"/>
        </w:rPr>
      </w:pPr>
      <w:r>
        <w:rPr>
          <w:rFonts w:ascii="Times New Roman" w:hAnsi="Times New Roman" w:cs="Times New Roman"/>
          <w:sz w:val="24"/>
          <w:szCs w:val="24"/>
        </w:rPr>
        <w:t>Dengan ini saya menyatakan bahwa judul Tugas Akhir</w:t>
      </w:r>
      <w:r w:rsidR="00F23893">
        <w:rPr>
          <w:rFonts w:ascii="Times New Roman" w:hAnsi="Times New Roman" w:cs="Times New Roman"/>
          <w:sz w:val="24"/>
          <w:szCs w:val="24"/>
        </w:rPr>
        <w:t>:</w:t>
      </w:r>
    </w:p>
    <w:p w14:paraId="4F824343" w14:textId="1452520E" w:rsidR="00B0105E" w:rsidRPr="00F67ED4" w:rsidRDefault="00B0105E" w:rsidP="008C36B4">
      <w:pPr>
        <w:spacing w:after="0" w:line="276" w:lineRule="auto"/>
        <w:jc w:val="both"/>
        <w:rPr>
          <w:rFonts w:ascii="Times New Roman" w:hAnsi="Times New Roman" w:cs="Times New Roman"/>
          <w:b/>
          <w:bCs/>
          <w:sz w:val="28"/>
          <w:szCs w:val="28"/>
        </w:rPr>
      </w:pPr>
      <w:r w:rsidRPr="00F67ED4">
        <w:rPr>
          <w:rFonts w:ascii="Times New Roman" w:hAnsi="Times New Roman" w:cs="Times New Roman"/>
          <w:b/>
          <w:bCs/>
          <w:sz w:val="28"/>
          <w:szCs w:val="28"/>
        </w:rPr>
        <w:t xml:space="preserve">Prediksi </w:t>
      </w:r>
      <w:r w:rsidR="000417BD" w:rsidRPr="00F67ED4">
        <w:rPr>
          <w:rFonts w:ascii="Times New Roman" w:hAnsi="Times New Roman" w:cs="Times New Roman"/>
          <w:b/>
          <w:bCs/>
          <w:sz w:val="28"/>
          <w:szCs w:val="28"/>
        </w:rPr>
        <w:t>P</w:t>
      </w:r>
      <w:r w:rsidRPr="00F67ED4">
        <w:rPr>
          <w:rFonts w:ascii="Times New Roman" w:hAnsi="Times New Roman" w:cs="Times New Roman"/>
          <w:b/>
          <w:bCs/>
          <w:sz w:val="28"/>
          <w:szCs w:val="28"/>
        </w:rPr>
        <w:t>enyakit Ja</w:t>
      </w:r>
      <w:r w:rsidR="00764AF2" w:rsidRPr="00F67ED4">
        <w:rPr>
          <w:rFonts w:ascii="Times New Roman" w:hAnsi="Times New Roman" w:cs="Times New Roman"/>
          <w:b/>
          <w:bCs/>
          <w:sz w:val="28"/>
          <w:szCs w:val="28"/>
        </w:rPr>
        <w:t>ntung dengan</w:t>
      </w:r>
      <w:r w:rsidR="00675283">
        <w:rPr>
          <w:rFonts w:ascii="Times New Roman" w:hAnsi="Times New Roman" w:cs="Times New Roman"/>
          <w:b/>
          <w:bCs/>
          <w:sz w:val="28"/>
          <w:szCs w:val="28"/>
        </w:rPr>
        <w:t xml:space="preserve"> Menggunakan</w:t>
      </w:r>
      <w:r w:rsidR="00764AF2" w:rsidRPr="00F67ED4">
        <w:rPr>
          <w:rFonts w:ascii="Times New Roman" w:hAnsi="Times New Roman" w:cs="Times New Roman"/>
          <w:b/>
          <w:bCs/>
          <w:sz w:val="28"/>
          <w:szCs w:val="28"/>
        </w:rPr>
        <w:t xml:space="preserve"> Algoritma XgBoost dan Randomized Search Optimizer </w:t>
      </w:r>
    </w:p>
    <w:p w14:paraId="2731A12F" w14:textId="77777777" w:rsidR="00011959" w:rsidRDefault="00F6658A" w:rsidP="002F1EAE">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011959">
        <w:rPr>
          <w:rFonts w:ascii="Times New Roman" w:hAnsi="Times New Roman" w:cs="Times New Roman"/>
          <w:sz w:val="24"/>
          <w:szCs w:val="24"/>
        </w:rPr>
        <w:t>dalah</w:t>
      </w:r>
      <w:r>
        <w:rPr>
          <w:rFonts w:ascii="Times New Roman" w:hAnsi="Times New Roman" w:cs="Times New Roman"/>
          <w:sz w:val="24"/>
          <w:szCs w:val="24"/>
        </w:rPr>
        <w:t xml:space="preserve"> hasil kerja saya sendiri dan benar bebas</w:t>
      </w:r>
      <w:r w:rsidR="00FC509C">
        <w:rPr>
          <w:rFonts w:ascii="Times New Roman" w:hAnsi="Times New Roman" w:cs="Times New Roman"/>
          <w:sz w:val="24"/>
          <w:szCs w:val="24"/>
        </w:rPr>
        <w:t xml:space="preserve"> </w:t>
      </w:r>
      <w:r>
        <w:rPr>
          <w:rFonts w:ascii="Times New Roman" w:hAnsi="Times New Roman" w:cs="Times New Roman"/>
          <w:sz w:val="24"/>
          <w:szCs w:val="24"/>
        </w:rPr>
        <w:t>dari</w:t>
      </w:r>
      <w:r w:rsidR="001872D9">
        <w:rPr>
          <w:rFonts w:ascii="Times New Roman" w:hAnsi="Times New Roman" w:cs="Times New Roman"/>
          <w:sz w:val="24"/>
          <w:szCs w:val="24"/>
        </w:rPr>
        <w:t xml:space="preserve"> plagiasi kecuali cuplikan serta ringkasan yang terdapat di dalamnya telah saya jelaskan sumbernya (sitasi)</w:t>
      </w:r>
      <w:r w:rsidR="0064261B">
        <w:rPr>
          <w:rFonts w:ascii="Times New Roman" w:hAnsi="Times New Roman" w:cs="Times New Roman"/>
          <w:sz w:val="24"/>
          <w:szCs w:val="24"/>
        </w:rPr>
        <w:t xml:space="preserve"> dengan jelas</w:t>
      </w:r>
      <w:r w:rsidR="001872D9">
        <w:rPr>
          <w:rFonts w:ascii="Times New Roman" w:hAnsi="Times New Roman" w:cs="Times New Roman"/>
          <w:sz w:val="24"/>
          <w:szCs w:val="24"/>
        </w:rPr>
        <w:t>.</w:t>
      </w:r>
      <w:r w:rsidR="00403D84">
        <w:rPr>
          <w:rFonts w:ascii="Times New Roman" w:hAnsi="Times New Roman" w:cs="Times New Roman"/>
          <w:sz w:val="24"/>
          <w:szCs w:val="24"/>
        </w:rPr>
        <w:t xml:space="preserve"> Apabila pernyataan ini terbukti tidak benar maka saya bersedia menerima sanksi sesuai</w:t>
      </w:r>
      <w:r w:rsidR="001C06A9">
        <w:rPr>
          <w:rFonts w:ascii="Times New Roman" w:hAnsi="Times New Roman" w:cs="Times New Roman"/>
          <w:sz w:val="24"/>
          <w:szCs w:val="24"/>
        </w:rPr>
        <w:t xml:space="preserve"> peraturan Mendiknas RI No. 17 Tahun 2010 dan Peraturan Perundang-undangan yang berlaku</w:t>
      </w:r>
      <w:r w:rsidR="00B677DC">
        <w:rPr>
          <w:rFonts w:ascii="Times New Roman" w:hAnsi="Times New Roman" w:cs="Times New Roman"/>
          <w:sz w:val="24"/>
          <w:szCs w:val="24"/>
        </w:rPr>
        <w:t>.</w:t>
      </w:r>
    </w:p>
    <w:p w14:paraId="4AC2BE4C" w14:textId="77777777" w:rsidR="00B677DC" w:rsidRDefault="00B677DC" w:rsidP="002F1EAE">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Demikian surat pernyataan ini saya buat dengan penuh tanggung jawab.</w:t>
      </w:r>
    </w:p>
    <w:p w14:paraId="24EEB19D" w14:textId="14BEBFEA" w:rsidR="004B0BF1" w:rsidRDefault="004B0BF1" w:rsidP="004B0BF1">
      <w:pPr>
        <w:spacing w:after="0" w:line="276" w:lineRule="auto"/>
        <w:rPr>
          <w:rFonts w:ascii="Times New Roman" w:hAnsi="Times New Roman" w:cs="Times New Roman"/>
          <w:sz w:val="24"/>
          <w:szCs w:val="24"/>
        </w:rPr>
      </w:pPr>
    </w:p>
    <w:p w14:paraId="74D52E4D" w14:textId="315E25F4" w:rsidR="00FD0F74" w:rsidRDefault="00FD0F74" w:rsidP="004B0BF1">
      <w:pPr>
        <w:spacing w:after="0" w:line="276" w:lineRule="auto"/>
        <w:rPr>
          <w:rFonts w:ascii="Times New Roman" w:hAnsi="Times New Roman" w:cs="Times New Roman"/>
          <w:sz w:val="24"/>
          <w:szCs w:val="24"/>
        </w:rPr>
      </w:pPr>
    </w:p>
    <w:p w14:paraId="03E2BD5D" w14:textId="2C874359" w:rsidR="00FD0F74" w:rsidRDefault="00FD0F74" w:rsidP="004B0BF1">
      <w:pPr>
        <w:spacing w:after="0" w:line="276" w:lineRule="auto"/>
        <w:rPr>
          <w:rFonts w:ascii="Times New Roman" w:hAnsi="Times New Roman" w:cs="Times New Roman"/>
          <w:sz w:val="24"/>
          <w:szCs w:val="24"/>
        </w:rPr>
      </w:pPr>
    </w:p>
    <w:p w14:paraId="5C2F6766" w14:textId="219EAB7E" w:rsidR="00FD0F74" w:rsidRDefault="00FD0F74" w:rsidP="004B0BF1">
      <w:pPr>
        <w:spacing w:after="0" w:line="276" w:lineRule="auto"/>
        <w:rPr>
          <w:rFonts w:ascii="Times New Roman" w:hAnsi="Times New Roman" w:cs="Times New Roman"/>
          <w:sz w:val="24"/>
          <w:szCs w:val="24"/>
        </w:rPr>
      </w:pPr>
    </w:p>
    <w:p w14:paraId="5F25C8C7" w14:textId="4794697D" w:rsidR="00FD0F74" w:rsidRDefault="00FD0F74" w:rsidP="004B0BF1">
      <w:pPr>
        <w:spacing w:after="0" w:line="276" w:lineRule="auto"/>
        <w:rPr>
          <w:rFonts w:ascii="Times New Roman" w:hAnsi="Times New Roman" w:cs="Times New Roman"/>
          <w:sz w:val="24"/>
          <w:szCs w:val="24"/>
        </w:rPr>
      </w:pPr>
    </w:p>
    <w:p w14:paraId="239FA92B" w14:textId="3F299869" w:rsidR="00FD0F74" w:rsidRDefault="00FD0F74" w:rsidP="004B0BF1">
      <w:pPr>
        <w:spacing w:after="0" w:line="276" w:lineRule="auto"/>
        <w:rPr>
          <w:rFonts w:ascii="Times New Roman" w:hAnsi="Times New Roman" w:cs="Times New Roman"/>
          <w:sz w:val="24"/>
          <w:szCs w:val="24"/>
        </w:rPr>
      </w:pPr>
    </w:p>
    <w:p w14:paraId="39C8BA0E" w14:textId="6496709E" w:rsidR="00FD0F74" w:rsidRDefault="00FD0F74" w:rsidP="004B0BF1">
      <w:pPr>
        <w:spacing w:after="0" w:line="276" w:lineRule="auto"/>
        <w:rPr>
          <w:rFonts w:ascii="Times New Roman" w:hAnsi="Times New Roman" w:cs="Times New Roman"/>
          <w:sz w:val="24"/>
          <w:szCs w:val="24"/>
        </w:rPr>
      </w:pPr>
    </w:p>
    <w:p w14:paraId="7A6B4CD0" w14:textId="016ECB97" w:rsidR="00FD0F74" w:rsidRDefault="00FD0F74" w:rsidP="004B0BF1">
      <w:pPr>
        <w:spacing w:after="0" w:line="276" w:lineRule="auto"/>
        <w:rPr>
          <w:rFonts w:ascii="Times New Roman" w:hAnsi="Times New Roman" w:cs="Times New Roman"/>
          <w:sz w:val="24"/>
          <w:szCs w:val="24"/>
        </w:rPr>
      </w:pPr>
    </w:p>
    <w:p w14:paraId="1285156F" w14:textId="1693F1EF" w:rsidR="00FD0F74" w:rsidRDefault="00FD0F74" w:rsidP="004B0BF1">
      <w:pPr>
        <w:spacing w:after="0" w:line="276" w:lineRule="auto"/>
        <w:rPr>
          <w:rFonts w:ascii="Times New Roman" w:hAnsi="Times New Roman" w:cs="Times New Roman"/>
          <w:sz w:val="24"/>
          <w:szCs w:val="24"/>
        </w:rPr>
      </w:pPr>
    </w:p>
    <w:p w14:paraId="44B51C0D" w14:textId="067FC4DC" w:rsidR="00FD0F74" w:rsidRDefault="00FD0F74" w:rsidP="004B0BF1">
      <w:pPr>
        <w:spacing w:after="0" w:line="276" w:lineRule="auto"/>
        <w:rPr>
          <w:rFonts w:ascii="Times New Roman" w:hAnsi="Times New Roman" w:cs="Times New Roman"/>
          <w:sz w:val="24"/>
          <w:szCs w:val="24"/>
        </w:rPr>
      </w:pPr>
    </w:p>
    <w:p w14:paraId="6EAFDC06" w14:textId="77777777" w:rsidR="00A22EDD" w:rsidRDefault="00A22EDD" w:rsidP="004B0BF1">
      <w:pPr>
        <w:spacing w:after="0" w:line="276" w:lineRule="auto"/>
        <w:rPr>
          <w:rFonts w:ascii="Times New Roman" w:hAnsi="Times New Roman" w:cs="Times New Roman"/>
          <w:sz w:val="24"/>
          <w:szCs w:val="24"/>
        </w:rPr>
      </w:pPr>
    </w:p>
    <w:p w14:paraId="2190AE28" w14:textId="77777777" w:rsidR="004B0BF1" w:rsidRDefault="004B0BF1" w:rsidP="004B0BF1">
      <w:pPr>
        <w:spacing w:after="0" w:line="276" w:lineRule="auto"/>
        <w:rPr>
          <w:rFonts w:ascii="Times New Roman" w:hAnsi="Times New Roman" w:cs="Times New Roman"/>
          <w:sz w:val="24"/>
          <w:szCs w:val="24"/>
        </w:rPr>
      </w:pPr>
    </w:p>
    <w:p w14:paraId="1DAD6B6F" w14:textId="77777777" w:rsidR="004B0BF1" w:rsidRDefault="002A3A67"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Yogyakarta, 7 Desember 2021</w:t>
      </w:r>
    </w:p>
    <w:p w14:paraId="090946FE" w14:textId="4A56C328" w:rsidR="003D24B3" w:rsidRDefault="003D24B3"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Yang membuat pernyataan</w:t>
      </w:r>
      <w:r w:rsidR="001D7DEA">
        <w:rPr>
          <w:rFonts w:ascii="Times New Roman" w:hAnsi="Times New Roman" w:cs="Times New Roman"/>
          <w:sz w:val="24"/>
          <w:szCs w:val="24"/>
        </w:rPr>
        <w:t>,</w:t>
      </w:r>
    </w:p>
    <w:p w14:paraId="0EAB509A"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732FD350"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51C81C02"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3AC465ED" w14:textId="77777777" w:rsidR="007A3BB7" w:rsidRDefault="007A3BB7" w:rsidP="0006297F">
      <w:pPr>
        <w:spacing w:after="0" w:line="276" w:lineRule="auto"/>
        <w:ind w:left="720" w:firstLine="720"/>
        <w:jc w:val="right"/>
        <w:rPr>
          <w:rFonts w:ascii="Times New Roman" w:hAnsi="Times New Roman" w:cs="Times New Roman"/>
          <w:sz w:val="24"/>
          <w:szCs w:val="24"/>
        </w:rPr>
      </w:pPr>
    </w:p>
    <w:p w14:paraId="1B3F99D0" w14:textId="77777777" w:rsidR="007A3BB7" w:rsidRDefault="007A3BB7" w:rsidP="00FC4C70">
      <w:pPr>
        <w:spacing w:after="0" w:line="276" w:lineRule="auto"/>
        <w:ind w:left="7200"/>
        <w:rPr>
          <w:rFonts w:ascii="Times New Roman" w:hAnsi="Times New Roman" w:cs="Times New Roman"/>
          <w:sz w:val="24"/>
          <w:szCs w:val="24"/>
          <w:u w:val="single"/>
        </w:rPr>
      </w:pPr>
      <w:r w:rsidRPr="007A3BB7">
        <w:rPr>
          <w:rFonts w:ascii="Times New Roman" w:hAnsi="Times New Roman" w:cs="Times New Roman"/>
          <w:sz w:val="24"/>
          <w:szCs w:val="24"/>
          <w:u w:val="single"/>
        </w:rPr>
        <w:t>Reo Sahobby</w:t>
      </w:r>
    </w:p>
    <w:p w14:paraId="3DE016A4" w14:textId="77777777" w:rsidR="007A3BB7" w:rsidRDefault="0055274C" w:rsidP="0006297F">
      <w:pPr>
        <w:spacing w:after="0" w:line="276" w:lineRule="auto"/>
        <w:ind w:left="720" w:firstLine="720"/>
        <w:jc w:val="right"/>
        <w:rPr>
          <w:rFonts w:ascii="Times New Roman" w:hAnsi="Times New Roman" w:cs="Times New Roman"/>
          <w:sz w:val="24"/>
          <w:szCs w:val="24"/>
        </w:rPr>
      </w:pPr>
      <w:r>
        <w:rPr>
          <w:rFonts w:ascii="Times New Roman" w:hAnsi="Times New Roman" w:cs="Times New Roman"/>
          <w:sz w:val="24"/>
          <w:szCs w:val="24"/>
        </w:rPr>
        <w:t xml:space="preserve">NIM. </w:t>
      </w:r>
      <w:r w:rsidR="007A3BB7">
        <w:rPr>
          <w:rFonts w:ascii="Times New Roman" w:hAnsi="Times New Roman" w:cs="Times New Roman"/>
          <w:sz w:val="24"/>
          <w:szCs w:val="24"/>
        </w:rPr>
        <w:t>123170067</w:t>
      </w:r>
    </w:p>
    <w:p w14:paraId="1122AFD7" w14:textId="77777777" w:rsidR="00CF0B95" w:rsidRDefault="00CF0B95" w:rsidP="00CF0B95">
      <w:pPr>
        <w:spacing w:after="0" w:line="276" w:lineRule="auto"/>
        <w:ind w:left="720" w:firstLine="720"/>
        <w:rPr>
          <w:rFonts w:ascii="Times New Roman" w:hAnsi="Times New Roman" w:cs="Times New Roman"/>
          <w:sz w:val="24"/>
          <w:szCs w:val="24"/>
        </w:rPr>
      </w:pPr>
    </w:p>
    <w:p w14:paraId="477F97E2" w14:textId="77777777" w:rsidR="00CF0B95" w:rsidRDefault="00CF0B95" w:rsidP="00CF0B95">
      <w:pPr>
        <w:spacing w:after="0" w:line="276" w:lineRule="auto"/>
        <w:ind w:left="720" w:firstLine="720"/>
        <w:rPr>
          <w:rFonts w:ascii="Times New Roman" w:hAnsi="Times New Roman" w:cs="Times New Roman"/>
          <w:sz w:val="24"/>
          <w:szCs w:val="24"/>
        </w:rPr>
      </w:pPr>
    </w:p>
    <w:p w14:paraId="6B8B5BBC" w14:textId="77777777" w:rsidR="00CF0B95" w:rsidRDefault="00CF0B95" w:rsidP="009C22F5">
      <w:pPr>
        <w:spacing w:after="0" w:line="276" w:lineRule="auto"/>
        <w:ind w:left="720"/>
        <w:rPr>
          <w:rFonts w:ascii="Times New Roman" w:hAnsi="Times New Roman" w:cs="Times New Roman"/>
          <w:sz w:val="24"/>
          <w:szCs w:val="24"/>
        </w:rPr>
      </w:pPr>
    </w:p>
    <w:p w14:paraId="20454064" w14:textId="77777777" w:rsidR="009D196D" w:rsidRDefault="009D196D" w:rsidP="00CF5488">
      <w:pPr>
        <w:spacing w:after="0" w:line="276" w:lineRule="auto"/>
        <w:jc w:val="center"/>
        <w:rPr>
          <w:rFonts w:ascii="Times New Roman" w:hAnsi="Times New Roman" w:cs="Times New Roman"/>
          <w:sz w:val="24"/>
          <w:szCs w:val="24"/>
        </w:rPr>
        <w:sectPr w:rsidR="009D196D" w:rsidSect="008B20E1">
          <w:pgSz w:w="11906" w:h="16838" w:code="9"/>
          <w:pgMar w:top="1701" w:right="1418" w:bottom="1418" w:left="1701" w:header="720" w:footer="720" w:gutter="0"/>
          <w:pgNumType w:fmt="lowerRoman" w:start="4"/>
          <w:cols w:space="720"/>
          <w:docGrid w:linePitch="360"/>
        </w:sectPr>
      </w:pPr>
    </w:p>
    <w:p w14:paraId="3DE910F3" w14:textId="022EAC7A" w:rsidR="00CF0B95" w:rsidRPr="00AC380B" w:rsidRDefault="00A42A9A" w:rsidP="00CA72B9">
      <w:pPr>
        <w:pStyle w:val="Heading1"/>
        <w:spacing w:before="0" w:line="276" w:lineRule="auto"/>
        <w:jc w:val="center"/>
        <w:rPr>
          <w:rFonts w:ascii="Times New Roman" w:hAnsi="Times New Roman" w:cs="Times New Roman"/>
          <w:b/>
          <w:bCs/>
          <w:color w:val="auto"/>
          <w:sz w:val="28"/>
          <w:szCs w:val="28"/>
        </w:rPr>
      </w:pPr>
      <w:bookmarkStart w:id="3" w:name="_Toc89935538"/>
      <w:r w:rsidRPr="00AC380B">
        <w:rPr>
          <w:rFonts w:ascii="Times New Roman" w:hAnsi="Times New Roman" w:cs="Times New Roman"/>
          <w:b/>
          <w:bCs/>
          <w:color w:val="auto"/>
          <w:sz w:val="28"/>
          <w:szCs w:val="28"/>
        </w:rPr>
        <w:lastRenderedPageBreak/>
        <w:t>Surat Pernyataan</w:t>
      </w:r>
      <w:r w:rsidR="00067F7B">
        <w:rPr>
          <w:rFonts w:ascii="Times New Roman" w:hAnsi="Times New Roman" w:cs="Times New Roman"/>
          <w:b/>
          <w:bCs/>
          <w:color w:val="auto"/>
          <w:sz w:val="28"/>
          <w:szCs w:val="28"/>
        </w:rPr>
        <w:br/>
      </w:r>
      <w:r w:rsidRPr="00AC380B">
        <w:rPr>
          <w:rFonts w:ascii="Times New Roman" w:hAnsi="Times New Roman" w:cs="Times New Roman"/>
          <w:b/>
          <w:bCs/>
          <w:color w:val="auto"/>
          <w:sz w:val="28"/>
          <w:szCs w:val="28"/>
        </w:rPr>
        <w:t>Karya Asli Tugas Akhir</w:t>
      </w:r>
      <w:bookmarkEnd w:id="3"/>
    </w:p>
    <w:p w14:paraId="6A3E24A9" w14:textId="77777777" w:rsidR="00A42A9A" w:rsidRDefault="00A42A9A" w:rsidP="00DB05E4">
      <w:pPr>
        <w:spacing w:after="0" w:line="276" w:lineRule="auto"/>
        <w:rPr>
          <w:rFonts w:ascii="Times New Roman" w:hAnsi="Times New Roman" w:cs="Times New Roman"/>
          <w:sz w:val="24"/>
          <w:szCs w:val="24"/>
        </w:rPr>
      </w:pPr>
    </w:p>
    <w:p w14:paraId="4E759920" w14:textId="1DAF24C4" w:rsidR="00A42A9A" w:rsidRDefault="00A42A9A" w:rsidP="00DB05E4">
      <w:pPr>
        <w:spacing w:after="0" w:line="276" w:lineRule="auto"/>
        <w:rPr>
          <w:rFonts w:ascii="Times New Roman" w:hAnsi="Times New Roman" w:cs="Times New Roman"/>
          <w:sz w:val="24"/>
          <w:szCs w:val="24"/>
        </w:rPr>
      </w:pPr>
    </w:p>
    <w:p w14:paraId="63222C39" w14:textId="77777777" w:rsidR="008F792A" w:rsidRDefault="008F792A" w:rsidP="00DB05E4">
      <w:pPr>
        <w:spacing w:after="0" w:line="276" w:lineRule="auto"/>
        <w:rPr>
          <w:rFonts w:ascii="Times New Roman" w:hAnsi="Times New Roman" w:cs="Times New Roman"/>
          <w:sz w:val="24"/>
          <w:szCs w:val="24"/>
        </w:rPr>
      </w:pPr>
    </w:p>
    <w:p w14:paraId="285AF908" w14:textId="77777777" w:rsidR="00A42A9A" w:rsidRDefault="00DB05E4" w:rsidP="00C41BFA">
      <w:pPr>
        <w:spacing w:line="276" w:lineRule="auto"/>
        <w:jc w:val="both"/>
        <w:rPr>
          <w:rFonts w:ascii="Times New Roman" w:hAnsi="Times New Roman" w:cs="Times New Roman"/>
          <w:sz w:val="24"/>
          <w:szCs w:val="24"/>
        </w:rPr>
      </w:pPr>
      <w:r>
        <w:rPr>
          <w:rFonts w:ascii="Times New Roman" w:hAnsi="Times New Roman" w:cs="Times New Roman"/>
          <w:sz w:val="24"/>
          <w:szCs w:val="24"/>
        </w:rPr>
        <w:t>Sebagai mahasiswa</w:t>
      </w:r>
      <w:r w:rsidR="00C87611">
        <w:rPr>
          <w:rFonts w:ascii="Times New Roman" w:hAnsi="Times New Roman" w:cs="Times New Roman"/>
          <w:sz w:val="24"/>
          <w:szCs w:val="24"/>
        </w:rPr>
        <w:t xml:space="preserve"> Program Studi Teknik Informatika Fakultas Teknologi Industri Universitas Pembangunan Nasional “Veteran”</w:t>
      </w:r>
      <w:r>
        <w:rPr>
          <w:rFonts w:ascii="Times New Roman" w:hAnsi="Times New Roman" w:cs="Times New Roman"/>
          <w:sz w:val="24"/>
          <w:szCs w:val="24"/>
        </w:rPr>
        <w:t xml:space="preserve"> </w:t>
      </w:r>
      <w:r w:rsidR="00C87611">
        <w:rPr>
          <w:rFonts w:ascii="Times New Roman" w:hAnsi="Times New Roman" w:cs="Times New Roman"/>
          <w:sz w:val="24"/>
          <w:szCs w:val="24"/>
        </w:rPr>
        <w:t xml:space="preserve"> Yogyakarta, yang </w:t>
      </w:r>
      <w:r w:rsidR="00794444">
        <w:rPr>
          <w:rFonts w:ascii="Times New Roman" w:hAnsi="Times New Roman" w:cs="Times New Roman"/>
          <w:sz w:val="24"/>
          <w:szCs w:val="24"/>
        </w:rPr>
        <w:t xml:space="preserve"> bertanda tangan di bawah ini, saya:</w:t>
      </w:r>
    </w:p>
    <w:p w14:paraId="53A71B94" w14:textId="77777777" w:rsidR="00794444" w:rsidRDefault="002E3A78" w:rsidP="00182B48">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t>: Reo Sahobby</w:t>
      </w:r>
    </w:p>
    <w:p w14:paraId="41C14ECC" w14:textId="77777777" w:rsidR="002E3A78" w:rsidRDefault="002E3A78" w:rsidP="00182B48">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t>: 123170067</w:t>
      </w:r>
    </w:p>
    <w:p w14:paraId="6EB7695D" w14:textId="77777777" w:rsidR="002E3A78" w:rsidRDefault="002E3A78" w:rsidP="00C41BFA">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Menyetakan bahwa karya ilmiah saya yang berjudul:</w:t>
      </w:r>
    </w:p>
    <w:p w14:paraId="21B4A0AA" w14:textId="65347F36" w:rsidR="00005CE5" w:rsidRPr="00C043E5" w:rsidRDefault="00005CE5" w:rsidP="00C87611">
      <w:pPr>
        <w:spacing w:after="0" w:line="276" w:lineRule="auto"/>
        <w:jc w:val="both"/>
        <w:rPr>
          <w:rFonts w:ascii="Times New Roman" w:hAnsi="Times New Roman" w:cs="Times New Roman"/>
          <w:b/>
          <w:bCs/>
          <w:sz w:val="28"/>
          <w:szCs w:val="28"/>
        </w:rPr>
      </w:pPr>
      <w:r w:rsidRPr="00C043E5">
        <w:rPr>
          <w:rFonts w:ascii="Times New Roman" w:hAnsi="Times New Roman" w:cs="Times New Roman"/>
          <w:b/>
          <w:bCs/>
          <w:sz w:val="28"/>
          <w:szCs w:val="28"/>
        </w:rPr>
        <w:t>Prediksi Penyakit Jantung dengan</w:t>
      </w:r>
      <w:r w:rsidR="00EB4DF3">
        <w:rPr>
          <w:rFonts w:ascii="Times New Roman" w:hAnsi="Times New Roman" w:cs="Times New Roman"/>
          <w:b/>
          <w:bCs/>
          <w:sz w:val="28"/>
          <w:szCs w:val="28"/>
        </w:rPr>
        <w:t xml:space="preserve"> Menggunakan</w:t>
      </w:r>
      <w:r w:rsidRPr="00C043E5">
        <w:rPr>
          <w:rFonts w:ascii="Times New Roman" w:hAnsi="Times New Roman" w:cs="Times New Roman"/>
          <w:b/>
          <w:bCs/>
          <w:sz w:val="28"/>
          <w:szCs w:val="28"/>
        </w:rPr>
        <w:t xml:space="preserve"> Algoritma XgBoost dan Randomized Search Optimizer</w:t>
      </w:r>
    </w:p>
    <w:p w14:paraId="16EA469E" w14:textId="77777777" w:rsidR="003D71F2" w:rsidRDefault="00601035" w:rsidP="009147A9">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3D71F2">
        <w:rPr>
          <w:rFonts w:ascii="Times New Roman" w:hAnsi="Times New Roman" w:cs="Times New Roman"/>
          <w:sz w:val="24"/>
          <w:szCs w:val="24"/>
        </w:rPr>
        <w:t>erupakan</w:t>
      </w:r>
      <w:r>
        <w:rPr>
          <w:rFonts w:ascii="Times New Roman" w:hAnsi="Times New Roman" w:cs="Times New Roman"/>
          <w:sz w:val="24"/>
          <w:szCs w:val="24"/>
        </w:rPr>
        <w:t xml:space="preserve"> karya asli</w:t>
      </w:r>
      <w:r w:rsidR="008F072E">
        <w:rPr>
          <w:rFonts w:ascii="Times New Roman" w:hAnsi="Times New Roman" w:cs="Times New Roman"/>
          <w:sz w:val="24"/>
          <w:szCs w:val="24"/>
        </w:rPr>
        <w:t xml:space="preserve"> saya dan belum pernah dipublikasikan dimanapun. Apabila di kemudian hari, karya saya disinyalir</w:t>
      </w:r>
      <w:r w:rsidR="00142FDD">
        <w:rPr>
          <w:rFonts w:ascii="Times New Roman" w:hAnsi="Times New Roman" w:cs="Times New Roman"/>
          <w:sz w:val="24"/>
          <w:szCs w:val="24"/>
        </w:rPr>
        <w:t xml:space="preserve"> bukan</w:t>
      </w:r>
      <w:r w:rsidR="008F072E">
        <w:rPr>
          <w:rFonts w:ascii="Times New Roman" w:hAnsi="Times New Roman" w:cs="Times New Roman"/>
          <w:sz w:val="24"/>
          <w:szCs w:val="24"/>
        </w:rPr>
        <w:t xml:space="preserve"> merupakan karya asli saya</w:t>
      </w:r>
      <w:r w:rsidR="00945390">
        <w:rPr>
          <w:rFonts w:ascii="Times New Roman" w:hAnsi="Times New Roman" w:cs="Times New Roman"/>
          <w:sz w:val="24"/>
          <w:szCs w:val="24"/>
        </w:rPr>
        <w:t>, maka saya bersedia</w:t>
      </w:r>
      <w:r w:rsidR="00D97366">
        <w:rPr>
          <w:rFonts w:ascii="Times New Roman" w:hAnsi="Times New Roman" w:cs="Times New Roman"/>
          <w:sz w:val="24"/>
          <w:szCs w:val="24"/>
        </w:rPr>
        <w:t xml:space="preserve"> menerima konsekuensi apapun yang diberikan Program Studi Teknik Informatika Fakultas Teknologi Industri Universitas Pembangunan Nasional “Veteran” Yogyakarta kepada saya.</w:t>
      </w:r>
    </w:p>
    <w:p w14:paraId="668758DD" w14:textId="77777777" w:rsidR="00D97366" w:rsidRDefault="00D97366" w:rsidP="009147A9">
      <w:pPr>
        <w:spacing w:before="240" w:after="0" w:line="276" w:lineRule="auto"/>
        <w:jc w:val="both"/>
        <w:rPr>
          <w:rFonts w:ascii="Times New Roman" w:hAnsi="Times New Roman" w:cs="Times New Roman"/>
          <w:sz w:val="24"/>
          <w:szCs w:val="24"/>
        </w:rPr>
      </w:pPr>
      <w:r>
        <w:rPr>
          <w:rFonts w:ascii="Times New Roman" w:hAnsi="Times New Roman" w:cs="Times New Roman"/>
          <w:sz w:val="24"/>
          <w:szCs w:val="24"/>
        </w:rPr>
        <w:t>Demikian surat pernyataan ini saya buat dengan sebenarnya.</w:t>
      </w:r>
    </w:p>
    <w:p w14:paraId="28E1EDF6" w14:textId="77777777" w:rsidR="00CD4AF8" w:rsidRDefault="00CD4AF8" w:rsidP="00CD4AF8">
      <w:pPr>
        <w:spacing w:after="0" w:line="276" w:lineRule="auto"/>
        <w:jc w:val="both"/>
        <w:rPr>
          <w:rFonts w:ascii="Times New Roman" w:hAnsi="Times New Roman" w:cs="Times New Roman"/>
          <w:sz w:val="24"/>
          <w:szCs w:val="24"/>
        </w:rPr>
      </w:pPr>
    </w:p>
    <w:p w14:paraId="1223BB8A" w14:textId="77777777" w:rsidR="00CD4AF8" w:rsidRDefault="00CD4AF8" w:rsidP="00CD4AF8">
      <w:pPr>
        <w:spacing w:after="0" w:line="276" w:lineRule="auto"/>
        <w:jc w:val="both"/>
        <w:rPr>
          <w:rFonts w:ascii="Times New Roman" w:hAnsi="Times New Roman" w:cs="Times New Roman"/>
          <w:sz w:val="24"/>
          <w:szCs w:val="24"/>
        </w:rPr>
      </w:pPr>
    </w:p>
    <w:p w14:paraId="0D2954F8" w14:textId="77777777" w:rsidR="00CD4AF8" w:rsidRDefault="00CD4AF8" w:rsidP="00CD4AF8">
      <w:pPr>
        <w:spacing w:after="0" w:line="276" w:lineRule="auto"/>
        <w:jc w:val="both"/>
        <w:rPr>
          <w:rFonts w:ascii="Times New Roman" w:hAnsi="Times New Roman" w:cs="Times New Roman"/>
          <w:sz w:val="24"/>
          <w:szCs w:val="24"/>
        </w:rPr>
      </w:pPr>
    </w:p>
    <w:p w14:paraId="6A2B5130" w14:textId="08D4BB42" w:rsidR="00CD4AF8" w:rsidRDefault="00CD4AF8" w:rsidP="00CD4AF8">
      <w:pPr>
        <w:spacing w:after="0" w:line="276" w:lineRule="auto"/>
        <w:jc w:val="both"/>
        <w:rPr>
          <w:rFonts w:ascii="Times New Roman" w:hAnsi="Times New Roman" w:cs="Times New Roman"/>
          <w:sz w:val="24"/>
          <w:szCs w:val="24"/>
        </w:rPr>
      </w:pPr>
    </w:p>
    <w:p w14:paraId="64209476" w14:textId="50EC69A1" w:rsidR="00AF428B" w:rsidRDefault="00AF428B" w:rsidP="00CD4AF8">
      <w:pPr>
        <w:spacing w:after="0" w:line="276" w:lineRule="auto"/>
        <w:jc w:val="both"/>
        <w:rPr>
          <w:rFonts w:ascii="Times New Roman" w:hAnsi="Times New Roman" w:cs="Times New Roman"/>
          <w:sz w:val="24"/>
          <w:szCs w:val="24"/>
        </w:rPr>
      </w:pPr>
    </w:p>
    <w:p w14:paraId="189D1B82" w14:textId="5E3511C8" w:rsidR="00AF428B" w:rsidRDefault="00AF428B" w:rsidP="00CD4AF8">
      <w:pPr>
        <w:spacing w:after="0" w:line="276" w:lineRule="auto"/>
        <w:jc w:val="both"/>
        <w:rPr>
          <w:rFonts w:ascii="Times New Roman" w:hAnsi="Times New Roman" w:cs="Times New Roman"/>
          <w:sz w:val="24"/>
          <w:szCs w:val="24"/>
        </w:rPr>
      </w:pPr>
    </w:p>
    <w:p w14:paraId="34F81167" w14:textId="419D8F2C" w:rsidR="00AF428B" w:rsidRDefault="00AF428B" w:rsidP="00CD4AF8">
      <w:pPr>
        <w:spacing w:after="0" w:line="276" w:lineRule="auto"/>
        <w:jc w:val="both"/>
        <w:rPr>
          <w:rFonts w:ascii="Times New Roman" w:hAnsi="Times New Roman" w:cs="Times New Roman"/>
          <w:sz w:val="24"/>
          <w:szCs w:val="24"/>
        </w:rPr>
      </w:pPr>
    </w:p>
    <w:p w14:paraId="548A62E0" w14:textId="43CEE673" w:rsidR="0019435A" w:rsidRDefault="0019435A" w:rsidP="00CD4AF8">
      <w:pPr>
        <w:spacing w:after="0" w:line="276" w:lineRule="auto"/>
        <w:jc w:val="both"/>
        <w:rPr>
          <w:rFonts w:ascii="Times New Roman" w:hAnsi="Times New Roman" w:cs="Times New Roman"/>
          <w:sz w:val="24"/>
          <w:szCs w:val="24"/>
        </w:rPr>
      </w:pPr>
    </w:p>
    <w:p w14:paraId="736BA45D" w14:textId="77777777" w:rsidR="0019435A" w:rsidRDefault="0019435A" w:rsidP="00CD4AF8">
      <w:pPr>
        <w:spacing w:after="0" w:line="276" w:lineRule="auto"/>
        <w:jc w:val="both"/>
        <w:rPr>
          <w:rFonts w:ascii="Times New Roman" w:hAnsi="Times New Roman" w:cs="Times New Roman"/>
          <w:sz w:val="24"/>
          <w:szCs w:val="24"/>
        </w:rPr>
      </w:pPr>
    </w:p>
    <w:p w14:paraId="2B26A21C" w14:textId="2DB73F78" w:rsidR="00CD4AF8" w:rsidRDefault="002C211A" w:rsidP="00BB4B5E">
      <w:pPr>
        <w:spacing w:after="0" w:line="276" w:lineRule="auto"/>
        <w:ind w:left="5490"/>
        <w:rPr>
          <w:rFonts w:ascii="Times New Roman" w:hAnsi="Times New Roman" w:cs="Times New Roman"/>
          <w:sz w:val="24"/>
          <w:szCs w:val="24"/>
        </w:rPr>
      </w:pPr>
      <w:r>
        <w:rPr>
          <w:rFonts w:ascii="Times New Roman" w:hAnsi="Times New Roman" w:cs="Times New Roman"/>
          <w:sz w:val="24"/>
          <w:szCs w:val="24"/>
        </w:rPr>
        <w:t xml:space="preserve"> </w:t>
      </w:r>
      <w:r w:rsidR="00CD4AF8">
        <w:rPr>
          <w:rFonts w:ascii="Times New Roman" w:hAnsi="Times New Roman" w:cs="Times New Roman"/>
          <w:sz w:val="24"/>
          <w:szCs w:val="24"/>
        </w:rPr>
        <w:t>Dibuat di</w:t>
      </w:r>
      <w:r w:rsidR="00EA3760">
        <w:rPr>
          <w:rFonts w:ascii="Times New Roman" w:hAnsi="Times New Roman" w:cs="Times New Roman"/>
          <w:sz w:val="24"/>
          <w:szCs w:val="24"/>
        </w:rPr>
        <w:tab/>
        <w:t xml:space="preserve">        </w:t>
      </w:r>
      <w:r w:rsidR="00CD4AF8">
        <w:rPr>
          <w:rFonts w:ascii="Times New Roman" w:hAnsi="Times New Roman" w:cs="Times New Roman"/>
          <w:sz w:val="24"/>
          <w:szCs w:val="24"/>
        </w:rPr>
        <w:t>: Yogyakarta</w:t>
      </w:r>
    </w:p>
    <w:p w14:paraId="12A5FCD6" w14:textId="77777777" w:rsidR="00F70369" w:rsidRDefault="002F1FBE"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Pada Tanggal</w:t>
      </w:r>
      <w:r>
        <w:rPr>
          <w:rFonts w:ascii="Times New Roman" w:hAnsi="Times New Roman" w:cs="Times New Roman"/>
          <w:sz w:val="24"/>
          <w:szCs w:val="24"/>
        </w:rPr>
        <w:tab/>
        <w:t>: 7 Desember 20</w:t>
      </w:r>
      <w:r w:rsidR="00A83FC6">
        <w:rPr>
          <w:rFonts w:ascii="Times New Roman" w:hAnsi="Times New Roman" w:cs="Times New Roman"/>
          <w:sz w:val="24"/>
          <w:szCs w:val="24"/>
        </w:rPr>
        <w:t>21</w:t>
      </w:r>
    </w:p>
    <w:p w14:paraId="16A921D3" w14:textId="77777777" w:rsidR="00F70369" w:rsidRDefault="00F70369"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Yang menyatakan,</w:t>
      </w:r>
    </w:p>
    <w:p w14:paraId="57488219" w14:textId="77777777" w:rsidR="00F70369" w:rsidRDefault="00F70369" w:rsidP="00CD4AF8">
      <w:pPr>
        <w:spacing w:after="0" w:line="276" w:lineRule="auto"/>
        <w:jc w:val="right"/>
        <w:rPr>
          <w:rFonts w:ascii="Times New Roman" w:hAnsi="Times New Roman" w:cs="Times New Roman"/>
          <w:sz w:val="24"/>
          <w:szCs w:val="24"/>
        </w:rPr>
      </w:pPr>
    </w:p>
    <w:p w14:paraId="742B3F5A" w14:textId="77777777" w:rsidR="00F70369" w:rsidRDefault="00F70369" w:rsidP="00CD4AF8">
      <w:pPr>
        <w:spacing w:after="0" w:line="276" w:lineRule="auto"/>
        <w:jc w:val="right"/>
        <w:rPr>
          <w:rFonts w:ascii="Times New Roman" w:hAnsi="Times New Roman" w:cs="Times New Roman"/>
          <w:sz w:val="24"/>
          <w:szCs w:val="24"/>
        </w:rPr>
      </w:pPr>
    </w:p>
    <w:p w14:paraId="064650F6" w14:textId="77777777" w:rsidR="00F70369" w:rsidRDefault="00F70369" w:rsidP="00CD4AF8">
      <w:pPr>
        <w:spacing w:after="0" w:line="276" w:lineRule="auto"/>
        <w:jc w:val="right"/>
        <w:rPr>
          <w:rFonts w:ascii="Times New Roman" w:hAnsi="Times New Roman" w:cs="Times New Roman"/>
          <w:sz w:val="24"/>
          <w:szCs w:val="24"/>
        </w:rPr>
      </w:pPr>
    </w:p>
    <w:p w14:paraId="5E09EDAF" w14:textId="77777777" w:rsidR="00F70369" w:rsidRDefault="00F70369" w:rsidP="00CD4AF8">
      <w:pPr>
        <w:spacing w:after="0" w:line="276" w:lineRule="auto"/>
        <w:jc w:val="right"/>
        <w:rPr>
          <w:rFonts w:ascii="Times New Roman" w:hAnsi="Times New Roman" w:cs="Times New Roman"/>
          <w:sz w:val="24"/>
          <w:szCs w:val="24"/>
        </w:rPr>
      </w:pPr>
    </w:p>
    <w:p w14:paraId="72329AE5" w14:textId="77777777" w:rsidR="00F70369" w:rsidRPr="00355ECF" w:rsidRDefault="00F70369" w:rsidP="006C0383">
      <w:pPr>
        <w:spacing w:after="0" w:line="276" w:lineRule="auto"/>
        <w:ind w:left="7290"/>
        <w:rPr>
          <w:rFonts w:ascii="Times New Roman" w:hAnsi="Times New Roman" w:cs="Times New Roman"/>
          <w:sz w:val="24"/>
          <w:szCs w:val="24"/>
          <w:u w:val="single"/>
        </w:rPr>
      </w:pPr>
      <w:r w:rsidRPr="00355ECF">
        <w:rPr>
          <w:rFonts w:ascii="Times New Roman" w:hAnsi="Times New Roman" w:cs="Times New Roman"/>
          <w:sz w:val="24"/>
          <w:szCs w:val="24"/>
          <w:u w:val="single"/>
        </w:rPr>
        <w:t>Reo Sahobby</w:t>
      </w:r>
    </w:p>
    <w:p w14:paraId="4D3896F3" w14:textId="77777777" w:rsidR="00D75129" w:rsidRDefault="00F70369" w:rsidP="00CD4AF8">
      <w:pPr>
        <w:spacing w:after="0" w:line="276" w:lineRule="auto"/>
        <w:jc w:val="right"/>
        <w:rPr>
          <w:rFonts w:ascii="Times New Roman" w:hAnsi="Times New Roman" w:cs="Times New Roman"/>
          <w:sz w:val="24"/>
          <w:szCs w:val="24"/>
        </w:rPr>
      </w:pPr>
      <w:r>
        <w:rPr>
          <w:rFonts w:ascii="Times New Roman" w:hAnsi="Times New Roman" w:cs="Times New Roman"/>
          <w:sz w:val="24"/>
          <w:szCs w:val="24"/>
        </w:rPr>
        <w:t>NIM. 123170067</w:t>
      </w:r>
    </w:p>
    <w:p w14:paraId="3D6E4425" w14:textId="77777777" w:rsidR="002F1FBE" w:rsidRDefault="002F1FBE" w:rsidP="00D75129">
      <w:pPr>
        <w:spacing w:after="0" w:line="276" w:lineRule="auto"/>
        <w:rPr>
          <w:rFonts w:ascii="Times New Roman" w:hAnsi="Times New Roman" w:cs="Times New Roman"/>
          <w:sz w:val="24"/>
          <w:szCs w:val="24"/>
        </w:rPr>
      </w:pPr>
    </w:p>
    <w:p w14:paraId="109411E1" w14:textId="77777777" w:rsidR="00D75129" w:rsidRDefault="00D75129" w:rsidP="00D75129">
      <w:pPr>
        <w:spacing w:after="0" w:line="276" w:lineRule="auto"/>
        <w:rPr>
          <w:rFonts w:ascii="Times New Roman" w:hAnsi="Times New Roman" w:cs="Times New Roman"/>
          <w:sz w:val="24"/>
          <w:szCs w:val="24"/>
        </w:rPr>
      </w:pPr>
    </w:p>
    <w:p w14:paraId="64BBCF77" w14:textId="77777777" w:rsidR="00D75129" w:rsidRDefault="00D75129" w:rsidP="00D75129">
      <w:pPr>
        <w:spacing w:after="0" w:line="276" w:lineRule="auto"/>
        <w:rPr>
          <w:rFonts w:ascii="Times New Roman" w:hAnsi="Times New Roman" w:cs="Times New Roman"/>
          <w:sz w:val="24"/>
          <w:szCs w:val="24"/>
        </w:rPr>
      </w:pPr>
    </w:p>
    <w:p w14:paraId="5CC1526B" w14:textId="77777777" w:rsidR="0030005B" w:rsidRDefault="0030005B" w:rsidP="00CA26E2">
      <w:pPr>
        <w:spacing w:after="0" w:line="276" w:lineRule="auto"/>
        <w:rPr>
          <w:rFonts w:ascii="Times New Roman" w:hAnsi="Times New Roman" w:cs="Times New Roman"/>
          <w:sz w:val="24"/>
          <w:szCs w:val="24"/>
        </w:rPr>
        <w:sectPr w:rsidR="0030005B" w:rsidSect="00F61803">
          <w:pgSz w:w="11906" w:h="16838" w:code="9"/>
          <w:pgMar w:top="1701" w:right="1418" w:bottom="1418" w:left="1701" w:header="720" w:footer="720" w:gutter="0"/>
          <w:pgNumType w:fmt="lowerRoman" w:start="5"/>
          <w:cols w:space="720"/>
          <w:docGrid w:linePitch="360"/>
        </w:sectPr>
      </w:pPr>
    </w:p>
    <w:p w14:paraId="37E2795F" w14:textId="77777777" w:rsidR="00D75129" w:rsidRPr="00CA6A36" w:rsidRDefault="00D75129" w:rsidP="00CA6A36">
      <w:pPr>
        <w:pStyle w:val="Heading1"/>
        <w:spacing w:before="0" w:line="276" w:lineRule="auto"/>
        <w:jc w:val="center"/>
        <w:rPr>
          <w:rFonts w:ascii="Times New Roman" w:hAnsi="Times New Roman" w:cs="Times New Roman"/>
          <w:b/>
          <w:bCs/>
          <w:sz w:val="28"/>
          <w:szCs w:val="28"/>
        </w:rPr>
      </w:pPr>
      <w:bookmarkStart w:id="4" w:name="_Toc89935539"/>
      <w:r w:rsidRPr="00CA6A36">
        <w:rPr>
          <w:rFonts w:ascii="Times New Roman" w:hAnsi="Times New Roman" w:cs="Times New Roman"/>
          <w:b/>
          <w:bCs/>
          <w:color w:val="auto"/>
          <w:sz w:val="28"/>
          <w:szCs w:val="28"/>
        </w:rPr>
        <w:lastRenderedPageBreak/>
        <w:t>Abstrak</w:t>
      </w:r>
      <w:bookmarkEnd w:id="4"/>
    </w:p>
    <w:p w14:paraId="250F919E" w14:textId="77777777" w:rsidR="00DB1838" w:rsidRDefault="00DB1838" w:rsidP="00CA6A36">
      <w:pPr>
        <w:spacing w:after="0" w:line="276" w:lineRule="auto"/>
        <w:rPr>
          <w:rFonts w:ascii="Times New Roman" w:hAnsi="Times New Roman" w:cs="Times New Roman"/>
          <w:sz w:val="24"/>
          <w:szCs w:val="24"/>
        </w:rPr>
      </w:pPr>
    </w:p>
    <w:p w14:paraId="05895D03" w14:textId="72E64272" w:rsidR="00F84710" w:rsidRDefault="00C86148" w:rsidP="00DD1C8B">
      <w:pPr>
        <w:spacing w:after="0" w:line="276" w:lineRule="auto"/>
        <w:ind w:firstLine="360"/>
        <w:jc w:val="both"/>
        <w:rPr>
          <w:rFonts w:ascii="Times New Roman" w:hAnsi="Times New Roman" w:cs="Times New Roman"/>
          <w:sz w:val="24"/>
          <w:szCs w:val="24"/>
        </w:rPr>
      </w:pPr>
      <w:r w:rsidRPr="00C86148">
        <w:rPr>
          <w:rFonts w:ascii="Times New Roman" w:hAnsi="Times New Roman" w:cs="Times New Roman"/>
          <w:sz w:val="24"/>
          <w:szCs w:val="24"/>
        </w:rPr>
        <w:t>Jantung merupakan organ dalam manusia yang fungsinya sangatlah penting yaitu untuk mengedarkan darah yang berisi oksigen dan nutrisi ke seluruh tubuh dan mengangkut sisa hasil metabolisme tubuh. Akan sangat fatal apabila di dalam organ jantung terdapat gangguan seperti penyumbatan pembuluh darah, dan lain-lain sehingga dapat menyebabkan jantung tidak dapat bekerja dan dapat menyebabkan kematian. Penyakit jantung juga bisa disebut dengan istilah suddent death karena penyakit ini sering kali tidak menimbulkan gejala namun, tiba-tiba pembuluh darah di jantung tersumbat sehingga tidak dapat memompa darah dan menyalurkan ke seluruh tubuh, sehingga dapat menyebabkan kematian.</w:t>
      </w:r>
    </w:p>
    <w:p w14:paraId="03AA2691" w14:textId="665BBF8A" w:rsidR="00F4762E" w:rsidRDefault="00F4762E" w:rsidP="00DD1C8B">
      <w:pPr>
        <w:spacing w:after="0" w:line="276" w:lineRule="auto"/>
        <w:ind w:firstLine="360"/>
        <w:jc w:val="both"/>
        <w:rPr>
          <w:rFonts w:ascii="Times New Roman" w:hAnsi="Times New Roman" w:cs="Times New Roman"/>
          <w:sz w:val="24"/>
          <w:szCs w:val="24"/>
        </w:rPr>
      </w:pPr>
      <w:r w:rsidRPr="00F4762E">
        <w:rPr>
          <w:rFonts w:ascii="Times New Roman" w:hAnsi="Times New Roman" w:cs="Times New Roman"/>
          <w:sz w:val="24"/>
          <w:szCs w:val="24"/>
        </w:rPr>
        <w:t>Proses pendeteksian apakah seseorang terkena penyakit jantung dapat dilakukan dengan konsultasi kepada dokter spesialis jantung yang nantinya akan dilakukan pemeriksaan laboratorium dan dikonsultasikan kembali kepada dokter spesialis jantung. Namun cara tersebut tidaklah efisien, selain memakan waktu yang lama, juga karena memakan biaya yang cukup tinggi. Oleh karena itu perlu dilakukan pendetiksian penyakit jantung secara digital supaya dapat meningkatkan efektifitas kerja. Dalam kasus prediksi penyakit jantung, penelitian sebelumnya sudah banyak dilakukan dengan menggun</w:t>
      </w:r>
      <w:r w:rsidR="00EA5C65">
        <w:rPr>
          <w:rFonts w:ascii="Times New Roman" w:hAnsi="Times New Roman" w:cs="Times New Roman"/>
          <w:sz w:val="24"/>
          <w:szCs w:val="24"/>
        </w:rPr>
        <w:t>a</w:t>
      </w:r>
      <w:r w:rsidRPr="00F4762E">
        <w:rPr>
          <w:rFonts w:ascii="Times New Roman" w:hAnsi="Times New Roman" w:cs="Times New Roman"/>
          <w:sz w:val="24"/>
          <w:szCs w:val="24"/>
        </w:rPr>
        <w:t>kan berbagai macam algoritma klasifikasi yang ada. Dari berbagai macam algoritma yang sudah digunakan dalam penelitian sebelumnya, tentunya masing-masing memiliki kelebihan dan kekurangan. Contohny</w:t>
      </w:r>
      <w:r w:rsidR="007C5C10">
        <w:rPr>
          <w:rFonts w:ascii="Times New Roman" w:hAnsi="Times New Roman" w:cs="Times New Roman"/>
          <w:sz w:val="24"/>
          <w:szCs w:val="24"/>
        </w:rPr>
        <w:t>a</w:t>
      </w:r>
      <w:r w:rsidRPr="00F4762E">
        <w:rPr>
          <w:rFonts w:ascii="Times New Roman" w:hAnsi="Times New Roman" w:cs="Times New Roman"/>
          <w:sz w:val="24"/>
          <w:szCs w:val="24"/>
        </w:rPr>
        <w:t xml:space="preserve"> adalah terjadi </w:t>
      </w:r>
      <w:r w:rsidRPr="007C5C10">
        <w:rPr>
          <w:rFonts w:ascii="Times New Roman" w:hAnsi="Times New Roman" w:cs="Times New Roman"/>
          <w:i/>
          <w:iCs/>
          <w:sz w:val="24"/>
          <w:szCs w:val="24"/>
        </w:rPr>
        <w:t>overfitting</w:t>
      </w:r>
      <w:r w:rsidRPr="00F4762E">
        <w:rPr>
          <w:rFonts w:ascii="Times New Roman" w:hAnsi="Times New Roman" w:cs="Times New Roman"/>
          <w:sz w:val="24"/>
          <w:szCs w:val="24"/>
        </w:rPr>
        <w:t xml:space="preserve"> dimana akurasi pada </w:t>
      </w:r>
      <w:r w:rsidRPr="007737AC">
        <w:rPr>
          <w:rFonts w:ascii="Times New Roman" w:hAnsi="Times New Roman" w:cs="Times New Roman"/>
          <w:i/>
          <w:iCs/>
          <w:sz w:val="24"/>
          <w:szCs w:val="24"/>
        </w:rPr>
        <w:t>data training</w:t>
      </w:r>
      <w:r w:rsidRPr="00F4762E">
        <w:rPr>
          <w:rFonts w:ascii="Times New Roman" w:hAnsi="Times New Roman" w:cs="Times New Roman"/>
          <w:sz w:val="24"/>
          <w:szCs w:val="24"/>
        </w:rPr>
        <w:t xml:space="preserve"> sangat tinggi namun akurasi pada </w:t>
      </w:r>
      <w:r w:rsidRPr="007737AC">
        <w:rPr>
          <w:rFonts w:ascii="Times New Roman" w:hAnsi="Times New Roman" w:cs="Times New Roman"/>
          <w:i/>
          <w:iCs/>
          <w:sz w:val="24"/>
          <w:szCs w:val="24"/>
        </w:rPr>
        <w:t>data testing</w:t>
      </w:r>
      <w:r w:rsidRPr="00F4762E">
        <w:rPr>
          <w:rFonts w:ascii="Times New Roman" w:hAnsi="Times New Roman" w:cs="Times New Roman"/>
          <w:sz w:val="24"/>
          <w:szCs w:val="24"/>
        </w:rPr>
        <w:t xml:space="preserve"> sangatlah rendah. Oleh karena itu dalam penelitian ini algoritma yang dipilih adalah algoritma XgBoost yang dikenal memiliki kelebihan dapat mence</w:t>
      </w:r>
      <w:r w:rsidR="00EB2226">
        <w:rPr>
          <w:rFonts w:ascii="Times New Roman" w:hAnsi="Times New Roman" w:cs="Times New Roman"/>
          <w:sz w:val="24"/>
          <w:szCs w:val="24"/>
        </w:rPr>
        <w:t>g</w:t>
      </w:r>
      <w:r w:rsidRPr="00F4762E">
        <w:rPr>
          <w:rFonts w:ascii="Times New Roman" w:hAnsi="Times New Roman" w:cs="Times New Roman"/>
          <w:sz w:val="24"/>
          <w:szCs w:val="24"/>
        </w:rPr>
        <w:t>a</w:t>
      </w:r>
      <w:r w:rsidR="00EB2226">
        <w:rPr>
          <w:rFonts w:ascii="Times New Roman" w:hAnsi="Times New Roman" w:cs="Times New Roman"/>
          <w:sz w:val="24"/>
          <w:szCs w:val="24"/>
        </w:rPr>
        <w:t>h</w:t>
      </w:r>
      <w:r w:rsidRPr="00F4762E">
        <w:rPr>
          <w:rFonts w:ascii="Times New Roman" w:hAnsi="Times New Roman" w:cs="Times New Roman"/>
          <w:sz w:val="24"/>
          <w:szCs w:val="24"/>
        </w:rPr>
        <w:t xml:space="preserve"> </w:t>
      </w:r>
      <w:r w:rsidRPr="00EB2226">
        <w:rPr>
          <w:rFonts w:ascii="Times New Roman" w:hAnsi="Times New Roman" w:cs="Times New Roman"/>
          <w:i/>
          <w:iCs/>
          <w:sz w:val="24"/>
          <w:szCs w:val="24"/>
        </w:rPr>
        <w:t>overfitting</w:t>
      </w:r>
      <w:r w:rsidR="00CA6CB0">
        <w:rPr>
          <w:rFonts w:ascii="Times New Roman" w:hAnsi="Times New Roman" w:cs="Times New Roman"/>
          <w:sz w:val="24"/>
          <w:szCs w:val="24"/>
        </w:rPr>
        <w:t xml:space="preserve"> namun tetap mempertahankan akurasi yang tinggi</w:t>
      </w:r>
      <w:r w:rsidRPr="00F4762E">
        <w:rPr>
          <w:rFonts w:ascii="Times New Roman" w:hAnsi="Times New Roman" w:cs="Times New Roman"/>
          <w:sz w:val="24"/>
          <w:szCs w:val="24"/>
        </w:rPr>
        <w:t>.</w:t>
      </w:r>
      <w:r w:rsidR="00B27AC5">
        <w:rPr>
          <w:rFonts w:ascii="Times New Roman" w:hAnsi="Times New Roman" w:cs="Times New Roman"/>
          <w:sz w:val="24"/>
          <w:szCs w:val="24"/>
        </w:rPr>
        <w:t xml:space="preserve"> Untuk data yang digunakan adalah data </w:t>
      </w:r>
      <w:r w:rsidR="00B27AC5" w:rsidRPr="00B27AC5">
        <w:rPr>
          <w:rFonts w:ascii="Times New Roman" w:hAnsi="Times New Roman" w:cs="Times New Roman"/>
          <w:i/>
          <w:iCs/>
          <w:sz w:val="24"/>
          <w:szCs w:val="24"/>
        </w:rPr>
        <w:t>cleveland heart diseases</w:t>
      </w:r>
      <w:r w:rsidR="00B27AC5">
        <w:rPr>
          <w:rFonts w:ascii="Times New Roman" w:hAnsi="Times New Roman" w:cs="Times New Roman"/>
          <w:sz w:val="24"/>
          <w:szCs w:val="24"/>
        </w:rPr>
        <w:t xml:space="preserve"> yang berjumlah 303 dan memiliki 13 parameter.</w:t>
      </w:r>
    </w:p>
    <w:p w14:paraId="68CFF995" w14:textId="2A8A5048" w:rsidR="00D05BED" w:rsidRDefault="00D05BED" w:rsidP="00DD1C8B">
      <w:pPr>
        <w:spacing w:after="0" w:line="276" w:lineRule="auto"/>
        <w:ind w:firstLine="360"/>
        <w:jc w:val="both"/>
        <w:rPr>
          <w:rFonts w:ascii="Times New Roman" w:hAnsi="Times New Roman" w:cs="Times New Roman"/>
          <w:sz w:val="24"/>
          <w:szCs w:val="24"/>
        </w:rPr>
      </w:pPr>
      <w:r w:rsidRPr="00D05BED">
        <w:rPr>
          <w:rFonts w:ascii="Times New Roman" w:hAnsi="Times New Roman" w:cs="Times New Roman"/>
          <w:sz w:val="24"/>
          <w:szCs w:val="24"/>
        </w:rPr>
        <w:t xml:space="preserve">Model yang dibangun dalam penelitian ini dilakukan </w:t>
      </w:r>
      <w:r w:rsidRPr="0081427D">
        <w:rPr>
          <w:rFonts w:ascii="Times New Roman" w:hAnsi="Times New Roman" w:cs="Times New Roman"/>
          <w:i/>
          <w:iCs/>
          <w:sz w:val="24"/>
          <w:szCs w:val="24"/>
        </w:rPr>
        <w:t>tuning hyper parameter</w:t>
      </w:r>
      <w:r w:rsidRPr="00D05BED">
        <w:rPr>
          <w:rFonts w:ascii="Times New Roman" w:hAnsi="Times New Roman" w:cs="Times New Roman"/>
          <w:sz w:val="24"/>
          <w:szCs w:val="24"/>
        </w:rPr>
        <w:t xml:space="preserve"> menggunakan Randomized Search untuk menemukan </w:t>
      </w:r>
      <w:r w:rsidRPr="0081427D">
        <w:rPr>
          <w:rFonts w:ascii="Times New Roman" w:hAnsi="Times New Roman" w:cs="Times New Roman"/>
          <w:i/>
          <w:iCs/>
          <w:sz w:val="24"/>
          <w:szCs w:val="24"/>
        </w:rPr>
        <w:t>hyper parameter</w:t>
      </w:r>
      <w:r w:rsidRPr="00D05BED">
        <w:rPr>
          <w:rFonts w:ascii="Times New Roman" w:hAnsi="Times New Roman" w:cs="Times New Roman"/>
          <w:sz w:val="24"/>
          <w:szCs w:val="24"/>
        </w:rPr>
        <w:t xml:space="preserve"> yang terbaik. Hasil dari penelitian ini adalah model klasifikasi penyakit jantung. Pengukuran akurasi model dilakukan menggunakan </w:t>
      </w:r>
      <w:r w:rsidRPr="00F67066">
        <w:rPr>
          <w:rFonts w:ascii="Times New Roman" w:hAnsi="Times New Roman" w:cs="Times New Roman"/>
          <w:i/>
          <w:iCs/>
          <w:sz w:val="24"/>
          <w:szCs w:val="24"/>
        </w:rPr>
        <w:t>confusion matrix</w:t>
      </w:r>
      <w:r w:rsidRPr="00D05BED">
        <w:rPr>
          <w:rFonts w:ascii="Times New Roman" w:hAnsi="Times New Roman" w:cs="Times New Roman"/>
          <w:sz w:val="24"/>
          <w:szCs w:val="24"/>
        </w:rPr>
        <w:t xml:space="preserve">, dari hasil pengukuran didapatkan akurasi model secara keseluruhan adalah 90% dengan rincian akurasi pada </w:t>
      </w:r>
      <w:r w:rsidRPr="0044107B">
        <w:rPr>
          <w:rFonts w:ascii="Times New Roman" w:hAnsi="Times New Roman" w:cs="Times New Roman"/>
          <w:i/>
          <w:iCs/>
          <w:sz w:val="24"/>
          <w:szCs w:val="24"/>
        </w:rPr>
        <w:t>data training</w:t>
      </w:r>
      <w:r w:rsidRPr="00D05BED">
        <w:rPr>
          <w:rFonts w:ascii="Times New Roman" w:hAnsi="Times New Roman" w:cs="Times New Roman"/>
          <w:sz w:val="24"/>
          <w:szCs w:val="24"/>
        </w:rPr>
        <w:t xml:space="preserve"> adalah 91% dan akurasi pada </w:t>
      </w:r>
      <w:r w:rsidRPr="003C3902">
        <w:rPr>
          <w:rFonts w:ascii="Times New Roman" w:hAnsi="Times New Roman" w:cs="Times New Roman"/>
          <w:i/>
          <w:iCs/>
          <w:sz w:val="24"/>
          <w:szCs w:val="24"/>
        </w:rPr>
        <w:t>data testing</w:t>
      </w:r>
      <w:r w:rsidRPr="00D05BED">
        <w:rPr>
          <w:rFonts w:ascii="Times New Roman" w:hAnsi="Times New Roman" w:cs="Times New Roman"/>
          <w:sz w:val="24"/>
          <w:szCs w:val="24"/>
        </w:rPr>
        <w:t xml:space="preserve"> adalah 83%. Pengukuran juga dilakukan dengan </w:t>
      </w:r>
      <w:r w:rsidRPr="00A834CB">
        <w:rPr>
          <w:rFonts w:ascii="Times New Roman" w:hAnsi="Times New Roman" w:cs="Times New Roman"/>
          <w:i/>
          <w:iCs/>
          <w:sz w:val="24"/>
          <w:szCs w:val="24"/>
        </w:rPr>
        <w:t>dataset</w:t>
      </w:r>
      <w:r w:rsidRPr="00D05BED">
        <w:rPr>
          <w:rFonts w:ascii="Times New Roman" w:hAnsi="Times New Roman" w:cs="Times New Roman"/>
          <w:sz w:val="24"/>
          <w:szCs w:val="24"/>
        </w:rPr>
        <w:t xml:space="preserve"> lain yaitu menggunakan </w:t>
      </w:r>
      <w:r w:rsidRPr="00386640">
        <w:rPr>
          <w:rFonts w:ascii="Times New Roman" w:hAnsi="Times New Roman" w:cs="Times New Roman"/>
          <w:i/>
          <w:iCs/>
          <w:sz w:val="24"/>
          <w:szCs w:val="24"/>
        </w:rPr>
        <w:t>statelog heart diseases</w:t>
      </w:r>
      <w:r w:rsidRPr="00D05BED">
        <w:rPr>
          <w:rFonts w:ascii="Times New Roman" w:hAnsi="Times New Roman" w:cs="Times New Roman"/>
          <w:sz w:val="24"/>
          <w:szCs w:val="24"/>
        </w:rPr>
        <w:t xml:space="preserve"> dan mendapatkan akurasi sebesar 78%.</w:t>
      </w:r>
    </w:p>
    <w:p w14:paraId="05757D5B" w14:textId="72B2C752" w:rsidR="00F84710" w:rsidRDefault="00F84710" w:rsidP="007349F0">
      <w:pPr>
        <w:spacing w:after="0" w:line="276" w:lineRule="auto"/>
        <w:rPr>
          <w:rFonts w:ascii="Times New Roman" w:hAnsi="Times New Roman" w:cs="Times New Roman"/>
          <w:sz w:val="24"/>
          <w:szCs w:val="24"/>
        </w:rPr>
      </w:pPr>
    </w:p>
    <w:p w14:paraId="2052B70E" w14:textId="3BC0DA65" w:rsidR="00F84710" w:rsidRDefault="0043541F" w:rsidP="007349F0">
      <w:pPr>
        <w:spacing w:after="0" w:line="276" w:lineRule="auto"/>
        <w:rPr>
          <w:rFonts w:ascii="Times New Roman" w:hAnsi="Times New Roman" w:cs="Times New Roman"/>
          <w:sz w:val="24"/>
          <w:szCs w:val="24"/>
        </w:rPr>
      </w:pPr>
      <w:r w:rsidRPr="00F742F3">
        <w:rPr>
          <w:rFonts w:ascii="Times New Roman" w:hAnsi="Times New Roman" w:cs="Times New Roman"/>
          <w:b/>
          <w:bCs/>
          <w:sz w:val="24"/>
          <w:szCs w:val="24"/>
        </w:rPr>
        <w:t>Kata kunci:</w:t>
      </w:r>
      <w:r>
        <w:rPr>
          <w:rFonts w:ascii="Times New Roman" w:hAnsi="Times New Roman" w:cs="Times New Roman"/>
          <w:sz w:val="24"/>
          <w:szCs w:val="24"/>
        </w:rPr>
        <w:t xml:space="preserve"> </w:t>
      </w:r>
      <w:r w:rsidR="000F1178">
        <w:rPr>
          <w:rFonts w:ascii="Times New Roman" w:hAnsi="Times New Roman" w:cs="Times New Roman"/>
          <w:sz w:val="24"/>
          <w:szCs w:val="24"/>
        </w:rPr>
        <w:t xml:space="preserve">penyakit jantung, prediksi, </w:t>
      </w:r>
      <w:r w:rsidR="00BE10FF">
        <w:rPr>
          <w:rFonts w:ascii="Times New Roman" w:hAnsi="Times New Roman" w:cs="Times New Roman"/>
          <w:i/>
          <w:iCs/>
          <w:sz w:val="24"/>
          <w:szCs w:val="24"/>
        </w:rPr>
        <w:t>o</w:t>
      </w:r>
      <w:r w:rsidR="000F1178" w:rsidRPr="00BE10FF">
        <w:rPr>
          <w:rFonts w:ascii="Times New Roman" w:hAnsi="Times New Roman" w:cs="Times New Roman"/>
          <w:i/>
          <w:iCs/>
          <w:sz w:val="24"/>
          <w:szCs w:val="24"/>
        </w:rPr>
        <w:t>verfitting</w:t>
      </w:r>
      <w:r w:rsidR="000F1178">
        <w:rPr>
          <w:rFonts w:ascii="Times New Roman" w:hAnsi="Times New Roman" w:cs="Times New Roman"/>
          <w:sz w:val="24"/>
          <w:szCs w:val="24"/>
        </w:rPr>
        <w:t>, XgBoost</w:t>
      </w:r>
    </w:p>
    <w:p w14:paraId="2E4F7671" w14:textId="77777777" w:rsidR="00F84710" w:rsidRDefault="00F84710" w:rsidP="007349F0">
      <w:pPr>
        <w:spacing w:after="0" w:line="276" w:lineRule="auto"/>
        <w:rPr>
          <w:rFonts w:ascii="Times New Roman" w:hAnsi="Times New Roman" w:cs="Times New Roman"/>
          <w:sz w:val="24"/>
          <w:szCs w:val="24"/>
        </w:rPr>
      </w:pPr>
    </w:p>
    <w:p w14:paraId="2FC91DF4" w14:textId="77777777" w:rsidR="0051565B" w:rsidRDefault="0051565B" w:rsidP="0051565B">
      <w:pPr>
        <w:spacing w:after="0" w:line="276" w:lineRule="auto"/>
        <w:jc w:val="center"/>
        <w:rPr>
          <w:rFonts w:ascii="Times New Roman" w:hAnsi="Times New Roman" w:cs="Times New Roman"/>
          <w:sz w:val="24"/>
          <w:szCs w:val="24"/>
        </w:rPr>
        <w:sectPr w:rsidR="0051565B" w:rsidSect="00BB03FB">
          <w:pgSz w:w="11906" w:h="16838" w:code="9"/>
          <w:pgMar w:top="1701" w:right="1418" w:bottom="1418" w:left="1701" w:header="720" w:footer="720" w:gutter="0"/>
          <w:pgNumType w:fmt="lowerRoman" w:start="6"/>
          <w:cols w:space="720"/>
          <w:docGrid w:linePitch="360"/>
        </w:sectPr>
      </w:pPr>
    </w:p>
    <w:p w14:paraId="3115B875" w14:textId="77777777" w:rsidR="0081452A" w:rsidRPr="0051565B" w:rsidRDefault="00F84710" w:rsidP="0051565B">
      <w:pPr>
        <w:pStyle w:val="Heading1"/>
        <w:spacing w:before="0" w:line="276" w:lineRule="auto"/>
        <w:jc w:val="center"/>
        <w:rPr>
          <w:rFonts w:ascii="Times New Roman" w:hAnsi="Times New Roman" w:cs="Times New Roman"/>
          <w:b/>
          <w:bCs/>
          <w:sz w:val="28"/>
          <w:szCs w:val="28"/>
        </w:rPr>
      </w:pPr>
      <w:bookmarkStart w:id="5" w:name="_Toc89935540"/>
      <w:r w:rsidRPr="0051565B">
        <w:rPr>
          <w:rFonts w:ascii="Times New Roman" w:hAnsi="Times New Roman" w:cs="Times New Roman"/>
          <w:b/>
          <w:bCs/>
          <w:color w:val="auto"/>
          <w:sz w:val="28"/>
          <w:szCs w:val="28"/>
        </w:rPr>
        <w:lastRenderedPageBreak/>
        <w:t>Abstract</w:t>
      </w:r>
      <w:bookmarkEnd w:id="5"/>
    </w:p>
    <w:p w14:paraId="4DD55B3A" w14:textId="77777777" w:rsidR="0081452A" w:rsidRDefault="0081452A" w:rsidP="007349F0">
      <w:pPr>
        <w:spacing w:after="0" w:line="276" w:lineRule="auto"/>
        <w:rPr>
          <w:rFonts w:ascii="Times New Roman" w:hAnsi="Times New Roman" w:cs="Times New Roman"/>
          <w:sz w:val="24"/>
          <w:szCs w:val="24"/>
        </w:rPr>
      </w:pPr>
    </w:p>
    <w:p w14:paraId="4EB05DE2" w14:textId="5B9CCC9F" w:rsidR="00F73087" w:rsidRPr="00F73087" w:rsidRDefault="00F72D0F" w:rsidP="00F72D0F">
      <w:pPr>
        <w:spacing w:after="0" w:line="276" w:lineRule="auto"/>
        <w:ind w:firstLine="360"/>
        <w:jc w:val="both"/>
        <w:rPr>
          <w:rFonts w:ascii="Times New Roman" w:hAnsi="Times New Roman" w:cs="Times New Roman"/>
          <w:i/>
          <w:iCs/>
          <w:sz w:val="24"/>
          <w:szCs w:val="24"/>
        </w:rPr>
      </w:pPr>
      <w:r>
        <w:rPr>
          <w:rFonts w:ascii="Times New Roman" w:hAnsi="Times New Roman" w:cs="Times New Roman"/>
          <w:i/>
          <w:iCs/>
          <w:sz w:val="24"/>
          <w:szCs w:val="24"/>
        </w:rPr>
        <w:t>H</w:t>
      </w:r>
      <w:r w:rsidR="00F73087" w:rsidRPr="00F73087">
        <w:rPr>
          <w:rFonts w:ascii="Times New Roman" w:hAnsi="Times New Roman" w:cs="Times New Roman"/>
          <w:i/>
          <w:iCs/>
          <w:sz w:val="24"/>
          <w:szCs w:val="24"/>
        </w:rPr>
        <w:t>eart is an organ in humans whose function is very important, namely to circulate blood containing oxygen and nutrients throughout the body and transport the rest of the body's metabolic products. It will be very fatal if there are disturbances in the heart organ such as blockage of blood vessels, etc. so that it can cause the heart to not work and can cause death. Heart disease can also be referred to as sudden death because this disease often causes no symptoms, but suddenly the blood vessels in the heart become blocked so that they cannot pump blood and distribute it throughout the body, which can cause death.</w:t>
      </w:r>
    </w:p>
    <w:p w14:paraId="5F0E7494" w14:textId="77777777" w:rsidR="00F73087" w:rsidRPr="00F73087" w:rsidRDefault="00F73087" w:rsidP="002F799A">
      <w:pPr>
        <w:spacing w:after="0" w:line="276" w:lineRule="auto"/>
        <w:ind w:firstLine="360"/>
        <w:jc w:val="both"/>
        <w:rPr>
          <w:rFonts w:ascii="Times New Roman" w:hAnsi="Times New Roman" w:cs="Times New Roman"/>
          <w:i/>
          <w:iCs/>
          <w:sz w:val="24"/>
          <w:szCs w:val="24"/>
        </w:rPr>
      </w:pPr>
      <w:r w:rsidRPr="00F73087">
        <w:rPr>
          <w:rFonts w:ascii="Times New Roman" w:hAnsi="Times New Roman" w:cs="Times New Roman"/>
          <w:i/>
          <w:iCs/>
          <w:sz w:val="24"/>
          <w:szCs w:val="24"/>
        </w:rPr>
        <w:t>The process of detecting whether a person has heart disease can be done by consulting a cardiologist who will later be subjected to laboratory tests and consulted again with a cardiologist. However, this method is not efficient, in addition to taking a long time, also because it is quite expensive. Therefore, it is necessary to digitally detect heart disease in order to increase work effectiveness. In the case of prediction of heart disease, many previous studies have been carried out using various existing classification algorithms. Of the various algorithms that have been used in previous studies, of course, each has advantages and disadvantages. An example is overfitting where the accuracy of the training data is very high but the accuracy of the testing data is very low. Therefore, in this study the algorithm chosen is the XgBoost algorithm which is known to have the advantage of being able to prevent overfitting but still maintain high accuracy. The data used is cleveland heart disease data, which is 303 and has 13 parameters.</w:t>
      </w:r>
    </w:p>
    <w:p w14:paraId="397D5BE5" w14:textId="615490B2" w:rsidR="00DB1838" w:rsidRDefault="00F73087" w:rsidP="002F799A">
      <w:pPr>
        <w:spacing w:after="0" w:line="276" w:lineRule="auto"/>
        <w:ind w:firstLine="360"/>
        <w:jc w:val="both"/>
        <w:rPr>
          <w:rFonts w:ascii="Times New Roman" w:hAnsi="Times New Roman" w:cs="Times New Roman"/>
          <w:i/>
          <w:iCs/>
          <w:sz w:val="24"/>
          <w:szCs w:val="24"/>
        </w:rPr>
      </w:pPr>
      <w:r w:rsidRPr="00F73087">
        <w:rPr>
          <w:rFonts w:ascii="Times New Roman" w:hAnsi="Times New Roman" w:cs="Times New Roman"/>
          <w:i/>
          <w:iCs/>
          <w:sz w:val="24"/>
          <w:szCs w:val="24"/>
        </w:rPr>
        <w:t>The model built in this research is done by tuning the hyper parameters using Randomized Search to find the best hyper parameters. The result of this study is a classification model of heart disease. Measurement of model accuracy is carried out using a confusion matrix, from the measurement results obtained the overall model accuracy is 90% with details of accuracy in training data is 91% and accuracy in testing data is 83%. Measurements were also carried out with other datasets, namely using a heart disease statelog and obtained an accuracy of 78%.</w:t>
      </w:r>
    </w:p>
    <w:p w14:paraId="1346843C" w14:textId="134BA25A" w:rsidR="0079563B" w:rsidRDefault="0079563B" w:rsidP="0079563B">
      <w:pPr>
        <w:spacing w:after="0" w:line="276" w:lineRule="auto"/>
        <w:jc w:val="both"/>
        <w:rPr>
          <w:rFonts w:ascii="Times New Roman" w:hAnsi="Times New Roman" w:cs="Times New Roman"/>
          <w:i/>
          <w:iCs/>
          <w:sz w:val="24"/>
          <w:szCs w:val="24"/>
        </w:rPr>
      </w:pPr>
    </w:p>
    <w:p w14:paraId="57A02525" w14:textId="2E404BA1" w:rsidR="0079563B" w:rsidRPr="00F73087" w:rsidRDefault="0079563B" w:rsidP="0079563B">
      <w:pPr>
        <w:spacing w:after="0" w:line="276" w:lineRule="auto"/>
        <w:jc w:val="both"/>
        <w:rPr>
          <w:rFonts w:ascii="Times New Roman" w:hAnsi="Times New Roman" w:cs="Times New Roman"/>
          <w:i/>
          <w:iCs/>
          <w:sz w:val="24"/>
          <w:szCs w:val="24"/>
        </w:rPr>
      </w:pPr>
      <w:r w:rsidRPr="00117F50">
        <w:rPr>
          <w:rFonts w:ascii="Times New Roman" w:hAnsi="Times New Roman" w:cs="Times New Roman"/>
          <w:b/>
          <w:bCs/>
          <w:i/>
          <w:iCs/>
          <w:sz w:val="24"/>
          <w:szCs w:val="24"/>
        </w:rPr>
        <w:t>Keywords:</w:t>
      </w:r>
      <w:r>
        <w:rPr>
          <w:rFonts w:ascii="Times New Roman" w:hAnsi="Times New Roman" w:cs="Times New Roman"/>
          <w:i/>
          <w:iCs/>
          <w:sz w:val="24"/>
          <w:szCs w:val="24"/>
        </w:rPr>
        <w:t xml:space="preserve"> </w:t>
      </w:r>
      <w:r w:rsidRPr="0079563B">
        <w:rPr>
          <w:rFonts w:ascii="Times New Roman" w:hAnsi="Times New Roman" w:cs="Times New Roman"/>
          <w:i/>
          <w:iCs/>
          <w:sz w:val="24"/>
          <w:szCs w:val="24"/>
        </w:rPr>
        <w:t>heart disease, prediction, overfitting, XgBoost</w:t>
      </w:r>
    </w:p>
    <w:p w14:paraId="77368821" w14:textId="77777777" w:rsidR="007A1E15" w:rsidRDefault="007A1E15" w:rsidP="007349F0">
      <w:pPr>
        <w:spacing w:after="0" w:line="276" w:lineRule="auto"/>
        <w:rPr>
          <w:rFonts w:ascii="Times New Roman" w:hAnsi="Times New Roman" w:cs="Times New Roman"/>
          <w:sz w:val="24"/>
          <w:szCs w:val="24"/>
        </w:rPr>
      </w:pPr>
    </w:p>
    <w:p w14:paraId="121C19FF" w14:textId="77777777" w:rsidR="00674C1C" w:rsidRDefault="00674C1C" w:rsidP="007A013D">
      <w:pPr>
        <w:pStyle w:val="Heading1"/>
        <w:spacing w:before="0" w:line="276" w:lineRule="auto"/>
        <w:jc w:val="center"/>
        <w:rPr>
          <w:rFonts w:ascii="Times New Roman" w:hAnsi="Times New Roman" w:cs="Times New Roman"/>
          <w:b/>
          <w:bCs/>
          <w:color w:val="auto"/>
          <w:sz w:val="28"/>
          <w:szCs w:val="28"/>
        </w:rPr>
        <w:sectPr w:rsidR="00674C1C" w:rsidSect="000D41A5">
          <w:pgSz w:w="11906" w:h="16838" w:code="9"/>
          <w:pgMar w:top="1701" w:right="1418" w:bottom="1418" w:left="1701" w:header="720" w:footer="720" w:gutter="0"/>
          <w:pgNumType w:fmt="lowerRoman" w:start="7"/>
          <w:cols w:space="720"/>
          <w:docGrid w:linePitch="360"/>
        </w:sectPr>
      </w:pPr>
    </w:p>
    <w:p w14:paraId="75EE2FD8" w14:textId="77777777" w:rsidR="007A1E15" w:rsidRPr="007A013D" w:rsidRDefault="007A1E15" w:rsidP="007A013D">
      <w:pPr>
        <w:pStyle w:val="Heading1"/>
        <w:spacing w:before="0" w:line="276" w:lineRule="auto"/>
        <w:jc w:val="center"/>
        <w:rPr>
          <w:rFonts w:ascii="Times New Roman" w:hAnsi="Times New Roman" w:cs="Times New Roman"/>
          <w:b/>
          <w:bCs/>
          <w:sz w:val="28"/>
          <w:szCs w:val="28"/>
        </w:rPr>
      </w:pPr>
      <w:bookmarkStart w:id="6" w:name="_Toc89935541"/>
      <w:r w:rsidRPr="007A013D">
        <w:rPr>
          <w:rFonts w:ascii="Times New Roman" w:hAnsi="Times New Roman" w:cs="Times New Roman"/>
          <w:b/>
          <w:bCs/>
          <w:color w:val="auto"/>
          <w:sz w:val="28"/>
          <w:szCs w:val="28"/>
        </w:rPr>
        <w:lastRenderedPageBreak/>
        <w:t>Kata Pengantar</w:t>
      </w:r>
      <w:bookmarkEnd w:id="6"/>
    </w:p>
    <w:p w14:paraId="37A20CCA" w14:textId="77777777" w:rsidR="007A1E15" w:rsidRDefault="007A1E15" w:rsidP="00A61217">
      <w:pPr>
        <w:spacing w:after="0" w:line="276" w:lineRule="auto"/>
        <w:rPr>
          <w:rFonts w:ascii="Times New Roman" w:hAnsi="Times New Roman" w:cs="Times New Roman"/>
          <w:sz w:val="24"/>
          <w:szCs w:val="24"/>
        </w:rPr>
      </w:pPr>
    </w:p>
    <w:p w14:paraId="7FBBAD2E" w14:textId="77777777" w:rsidR="007A1E15" w:rsidRDefault="00847CC2" w:rsidP="001C65C7">
      <w:pPr>
        <w:spacing w:after="0" w:line="276" w:lineRule="auto"/>
        <w:ind w:firstLine="360"/>
        <w:jc w:val="both"/>
        <w:rPr>
          <w:rFonts w:ascii="Times New Roman" w:hAnsi="Times New Roman" w:cs="Times New Roman"/>
          <w:sz w:val="24"/>
          <w:szCs w:val="24"/>
        </w:rPr>
      </w:pPr>
      <w:r w:rsidRPr="00847CC2">
        <w:rPr>
          <w:rFonts w:ascii="Times New Roman" w:hAnsi="Times New Roman" w:cs="Times New Roman"/>
          <w:sz w:val="24"/>
          <w:szCs w:val="24"/>
        </w:rPr>
        <w:t>Puji syukur penulis ucapkan kepada Tuhan Yang Maha Esa yang telah memberikan rahmat, petunjuk, pertolongan, bimbingan serta kebaikannya sehingga penulis dapat menyelesaikan tugas akhir dengan judul "Prediksi Penyakit Jantung dengan Menggunakan Algoritma XgBoost dan Randomized Search Optimzer". Penyusunan tugas akhir ini bertujuan sebagai syarat kelulusan pada jenjang perkuliahan Strata Satu (S1) Program Studi Informatika Universitas Pembangunan Nasional "Veteran" Yogyakarta.</w:t>
      </w:r>
    </w:p>
    <w:p w14:paraId="53F70154" w14:textId="77777777" w:rsidR="00737299" w:rsidRDefault="00737299" w:rsidP="001C65C7">
      <w:pPr>
        <w:spacing w:after="0" w:line="276" w:lineRule="auto"/>
        <w:ind w:firstLine="360"/>
        <w:jc w:val="both"/>
        <w:rPr>
          <w:rFonts w:ascii="Times New Roman" w:hAnsi="Times New Roman" w:cs="Times New Roman"/>
          <w:sz w:val="24"/>
          <w:szCs w:val="24"/>
        </w:rPr>
      </w:pPr>
      <w:r w:rsidRPr="00737299">
        <w:rPr>
          <w:rFonts w:ascii="Times New Roman" w:hAnsi="Times New Roman" w:cs="Times New Roman"/>
          <w:sz w:val="24"/>
          <w:szCs w:val="24"/>
        </w:rPr>
        <w:t>Dalam penyusunan tugas akhir ini penulis tidak lepas dari bimbingan, dukungan, dan bantuan dari berbagai pihak. Oleh karena itu, penulis ingin menyampaikan terima kasih kepada:</w:t>
      </w:r>
    </w:p>
    <w:p w14:paraId="6BE4CB11" w14:textId="77777777" w:rsidR="00A71507" w:rsidRDefault="00A71507" w:rsidP="00A71507">
      <w:pPr>
        <w:pStyle w:val="ListParagraph"/>
        <w:numPr>
          <w:ilvl w:val="0"/>
          <w:numId w:val="44"/>
        </w:numPr>
        <w:spacing w:after="0" w:line="276" w:lineRule="auto"/>
        <w:jc w:val="both"/>
        <w:rPr>
          <w:rFonts w:ascii="Times New Roman" w:hAnsi="Times New Roman" w:cs="Times New Roman"/>
          <w:sz w:val="24"/>
          <w:szCs w:val="24"/>
        </w:rPr>
      </w:pPr>
      <w:r w:rsidRPr="00A71507">
        <w:rPr>
          <w:rFonts w:ascii="Times New Roman" w:hAnsi="Times New Roman" w:cs="Times New Roman"/>
          <w:sz w:val="24"/>
          <w:szCs w:val="24"/>
        </w:rPr>
        <w:t>Orang tua serta saudara saya yang selalu memberi dukungan dan semangat kepada saya untuk menyelesaikan tugas akhir ini.</w:t>
      </w:r>
    </w:p>
    <w:p w14:paraId="0F82F637" w14:textId="77777777" w:rsidR="00A71507" w:rsidRDefault="00A71507" w:rsidP="00A71507">
      <w:pPr>
        <w:pStyle w:val="ListParagraph"/>
        <w:numPr>
          <w:ilvl w:val="0"/>
          <w:numId w:val="44"/>
        </w:numPr>
        <w:spacing w:after="0" w:line="276" w:lineRule="auto"/>
        <w:jc w:val="both"/>
        <w:rPr>
          <w:rFonts w:ascii="Times New Roman" w:hAnsi="Times New Roman" w:cs="Times New Roman"/>
          <w:sz w:val="24"/>
          <w:szCs w:val="24"/>
        </w:rPr>
      </w:pPr>
      <w:r w:rsidRPr="00A71507">
        <w:rPr>
          <w:rFonts w:ascii="Times New Roman" w:hAnsi="Times New Roman" w:cs="Times New Roman"/>
          <w:sz w:val="24"/>
          <w:szCs w:val="24"/>
        </w:rPr>
        <w:t>Bapak Dessyanto Boedi, S.T., M.T selaku dosen pembimbing I yang telah meluangkan</w:t>
      </w:r>
      <w:r w:rsidR="00FF06ED">
        <w:rPr>
          <w:rFonts w:ascii="Times New Roman" w:hAnsi="Times New Roman" w:cs="Times New Roman"/>
          <w:sz w:val="24"/>
          <w:szCs w:val="24"/>
        </w:rPr>
        <w:t xml:space="preserve"> </w:t>
      </w:r>
      <w:r w:rsidR="00FF06ED" w:rsidRPr="00FF06ED">
        <w:rPr>
          <w:rFonts w:ascii="Times New Roman" w:hAnsi="Times New Roman" w:cs="Times New Roman"/>
          <w:sz w:val="24"/>
          <w:szCs w:val="24"/>
        </w:rPr>
        <w:t>waktu, pikiran, dan tenaga dalam membimbing dan memberikan masukan kepada penulis hingga penulis dapat menyelesaikan tugas akhir ini.</w:t>
      </w:r>
    </w:p>
    <w:p w14:paraId="09F584A6" w14:textId="77777777" w:rsidR="002B1AF0" w:rsidRDefault="002B1AF0" w:rsidP="00A71507">
      <w:pPr>
        <w:pStyle w:val="ListParagraph"/>
        <w:numPr>
          <w:ilvl w:val="0"/>
          <w:numId w:val="44"/>
        </w:numPr>
        <w:spacing w:after="0" w:line="276" w:lineRule="auto"/>
        <w:jc w:val="both"/>
        <w:rPr>
          <w:rFonts w:ascii="Times New Roman" w:hAnsi="Times New Roman" w:cs="Times New Roman"/>
          <w:sz w:val="24"/>
          <w:szCs w:val="24"/>
        </w:rPr>
      </w:pPr>
      <w:r w:rsidRPr="002B1AF0">
        <w:rPr>
          <w:rFonts w:ascii="Times New Roman" w:hAnsi="Times New Roman" w:cs="Times New Roman"/>
          <w:sz w:val="24"/>
          <w:szCs w:val="24"/>
        </w:rPr>
        <w:t>Bapak Mangaras Yanu F, S.T., M.Eng selaku dosen pembimbing II penulis yang telah memberikan arahan dan membimbing penulis sehingga dapat menyelesaikan tugas akhir ini dengan lebih baik.</w:t>
      </w:r>
    </w:p>
    <w:p w14:paraId="15DD7B42" w14:textId="77777777" w:rsidR="006D4629" w:rsidRDefault="006D4629" w:rsidP="00A71507">
      <w:pPr>
        <w:pStyle w:val="ListParagraph"/>
        <w:numPr>
          <w:ilvl w:val="0"/>
          <w:numId w:val="44"/>
        </w:numPr>
        <w:spacing w:after="0" w:line="276" w:lineRule="auto"/>
        <w:jc w:val="both"/>
        <w:rPr>
          <w:rFonts w:ascii="Times New Roman" w:hAnsi="Times New Roman" w:cs="Times New Roman"/>
          <w:sz w:val="24"/>
          <w:szCs w:val="24"/>
        </w:rPr>
      </w:pPr>
      <w:r w:rsidRPr="006D4629">
        <w:rPr>
          <w:rFonts w:ascii="Times New Roman" w:hAnsi="Times New Roman" w:cs="Times New Roman"/>
          <w:sz w:val="24"/>
          <w:szCs w:val="24"/>
        </w:rPr>
        <w:t xml:space="preserve">Bapak Novrido Charibaldi, S.Kom., M.Kom dan bapak Bambang Yuliono, S.T., M.T selaku dosen penguji yang telah memberikan saran dan berbagai masukan kepada penulis </w:t>
      </w:r>
      <w:r w:rsidR="00DA2E73">
        <w:rPr>
          <w:rFonts w:ascii="Times New Roman" w:hAnsi="Times New Roman" w:cs="Times New Roman"/>
          <w:sz w:val="24"/>
          <w:szCs w:val="24"/>
        </w:rPr>
        <w:t>supaya penulisan tugas akhir ini menjadi semakin baik.</w:t>
      </w:r>
    </w:p>
    <w:p w14:paraId="117C8AE8" w14:textId="77777777" w:rsidR="00BB2945" w:rsidRDefault="00BB2945" w:rsidP="00A71507">
      <w:pPr>
        <w:pStyle w:val="ListParagraph"/>
        <w:numPr>
          <w:ilvl w:val="0"/>
          <w:numId w:val="44"/>
        </w:numPr>
        <w:spacing w:after="0" w:line="276" w:lineRule="auto"/>
        <w:jc w:val="both"/>
        <w:rPr>
          <w:rFonts w:ascii="Times New Roman" w:hAnsi="Times New Roman" w:cs="Times New Roman"/>
          <w:sz w:val="24"/>
          <w:szCs w:val="24"/>
        </w:rPr>
      </w:pPr>
      <w:r w:rsidRPr="00BB2945">
        <w:rPr>
          <w:rFonts w:ascii="Times New Roman" w:hAnsi="Times New Roman" w:cs="Times New Roman"/>
          <w:sz w:val="24"/>
          <w:szCs w:val="24"/>
        </w:rPr>
        <w:t>Seluruh Dosen dan Pegawai Jurusan Informatika atas bantuan dan dukungan yang diberikan kepada penulis.</w:t>
      </w:r>
    </w:p>
    <w:p w14:paraId="16791F60" w14:textId="77777777" w:rsidR="00F514E6" w:rsidRDefault="00F514E6" w:rsidP="00A71507">
      <w:pPr>
        <w:pStyle w:val="ListParagraph"/>
        <w:numPr>
          <w:ilvl w:val="0"/>
          <w:numId w:val="44"/>
        </w:numPr>
        <w:spacing w:after="0" w:line="276" w:lineRule="auto"/>
        <w:jc w:val="both"/>
        <w:rPr>
          <w:rFonts w:ascii="Times New Roman" w:hAnsi="Times New Roman" w:cs="Times New Roman"/>
          <w:sz w:val="24"/>
          <w:szCs w:val="24"/>
        </w:rPr>
      </w:pPr>
      <w:r w:rsidRPr="00F514E6">
        <w:rPr>
          <w:rFonts w:ascii="Times New Roman" w:hAnsi="Times New Roman" w:cs="Times New Roman"/>
          <w:sz w:val="24"/>
          <w:szCs w:val="24"/>
        </w:rPr>
        <w:t>Seluruh teman dekat penulis yang selalu memberikan dukungan dan membantu penulis dalam menyelesaikan tugas akhir.</w:t>
      </w:r>
    </w:p>
    <w:p w14:paraId="4844D7E6" w14:textId="77777777" w:rsidR="00F514E6" w:rsidRDefault="00F514E6" w:rsidP="00A71507">
      <w:pPr>
        <w:pStyle w:val="ListParagraph"/>
        <w:numPr>
          <w:ilvl w:val="0"/>
          <w:numId w:val="44"/>
        </w:numPr>
        <w:spacing w:after="0" w:line="276" w:lineRule="auto"/>
        <w:jc w:val="both"/>
        <w:rPr>
          <w:rFonts w:ascii="Times New Roman" w:hAnsi="Times New Roman" w:cs="Times New Roman"/>
          <w:sz w:val="24"/>
          <w:szCs w:val="24"/>
        </w:rPr>
      </w:pPr>
      <w:r w:rsidRPr="00F514E6">
        <w:rPr>
          <w:rFonts w:ascii="Times New Roman" w:hAnsi="Times New Roman" w:cs="Times New Roman"/>
          <w:sz w:val="24"/>
          <w:szCs w:val="24"/>
        </w:rPr>
        <w:t>Seluruh mahasiswa Informatika Universitas Pembangunan Nasional "Veteran" Yogyakarta khususnya angkatan 2017 yang telah memberikan semangat dan dukungan untuk menyelesaikan tugas akhir ini.</w:t>
      </w:r>
    </w:p>
    <w:p w14:paraId="0F8ED5E5" w14:textId="77777777" w:rsidR="00B41B58" w:rsidRDefault="00B41B58" w:rsidP="00A71507">
      <w:pPr>
        <w:pStyle w:val="ListParagraph"/>
        <w:numPr>
          <w:ilvl w:val="0"/>
          <w:numId w:val="44"/>
        </w:numPr>
        <w:spacing w:after="0" w:line="276" w:lineRule="auto"/>
        <w:jc w:val="both"/>
        <w:rPr>
          <w:rFonts w:ascii="Times New Roman" w:hAnsi="Times New Roman" w:cs="Times New Roman"/>
          <w:sz w:val="24"/>
          <w:szCs w:val="24"/>
        </w:rPr>
      </w:pPr>
      <w:r w:rsidRPr="00B41B58">
        <w:rPr>
          <w:rFonts w:ascii="Times New Roman" w:hAnsi="Times New Roman" w:cs="Times New Roman"/>
          <w:sz w:val="24"/>
          <w:szCs w:val="24"/>
        </w:rPr>
        <w:t>Serta kepada semua pihak yang telah membantu proses penyusunan tugas akhir ini yang tidak dapat penulis sebutkan satu persatu.</w:t>
      </w:r>
    </w:p>
    <w:p w14:paraId="5C304FC4" w14:textId="019CDC5D" w:rsidR="002A5267" w:rsidRDefault="0075127C" w:rsidP="00985DB7">
      <w:pPr>
        <w:spacing w:before="240" w:after="0" w:line="276" w:lineRule="auto"/>
        <w:ind w:firstLine="360"/>
        <w:jc w:val="both"/>
        <w:rPr>
          <w:rFonts w:ascii="Times New Roman" w:hAnsi="Times New Roman" w:cs="Times New Roman"/>
          <w:sz w:val="24"/>
          <w:szCs w:val="24"/>
        </w:rPr>
      </w:pPr>
      <w:r w:rsidRPr="0075127C">
        <w:rPr>
          <w:rFonts w:ascii="Times New Roman" w:hAnsi="Times New Roman" w:cs="Times New Roman"/>
          <w:sz w:val="24"/>
          <w:szCs w:val="24"/>
        </w:rPr>
        <w:t>Penulis menyadari bahwa Laporan Tugas Akhir ini masih memiliki banyak kekurangan. Berbagai saran dan kritik yang membangun dapat diberikan kepada penulis supaya penulis dapat menjadi lebih baik kedepannya.</w:t>
      </w:r>
      <w:r w:rsidR="00444144">
        <w:rPr>
          <w:rFonts w:ascii="Times New Roman" w:hAnsi="Times New Roman" w:cs="Times New Roman"/>
          <w:sz w:val="24"/>
          <w:szCs w:val="24"/>
        </w:rPr>
        <w:t xml:space="preserve"> </w:t>
      </w:r>
      <w:r w:rsidRPr="0075127C">
        <w:rPr>
          <w:rFonts w:ascii="Times New Roman" w:hAnsi="Times New Roman" w:cs="Times New Roman"/>
          <w:sz w:val="24"/>
          <w:szCs w:val="24"/>
        </w:rPr>
        <w:t>Akhir kata, semoga Laporan Tugas Akhir ini dapat bermanfaat bagi penulis dan semua pihak yang membaca.</w:t>
      </w:r>
    </w:p>
    <w:p w14:paraId="522BAC8F" w14:textId="1813AD17" w:rsidR="002A5267" w:rsidRDefault="002A5267" w:rsidP="002A5267">
      <w:pPr>
        <w:spacing w:before="240" w:after="0" w:line="276" w:lineRule="auto"/>
        <w:ind w:firstLine="360"/>
        <w:jc w:val="right"/>
        <w:rPr>
          <w:rFonts w:ascii="Times New Roman" w:hAnsi="Times New Roman" w:cs="Times New Roman"/>
          <w:sz w:val="24"/>
          <w:szCs w:val="24"/>
        </w:rPr>
      </w:pPr>
      <w:r>
        <w:rPr>
          <w:rFonts w:ascii="Times New Roman" w:hAnsi="Times New Roman" w:cs="Times New Roman"/>
          <w:sz w:val="24"/>
          <w:szCs w:val="24"/>
        </w:rPr>
        <w:t xml:space="preserve">Yogyakarta, </w:t>
      </w:r>
      <w:r w:rsidR="00B16373">
        <w:rPr>
          <w:rFonts w:ascii="Times New Roman" w:hAnsi="Times New Roman" w:cs="Times New Roman"/>
          <w:sz w:val="24"/>
          <w:szCs w:val="24"/>
        </w:rPr>
        <w:t>7</w:t>
      </w:r>
      <w:r>
        <w:rPr>
          <w:rFonts w:ascii="Times New Roman" w:hAnsi="Times New Roman" w:cs="Times New Roman"/>
          <w:sz w:val="24"/>
          <w:szCs w:val="24"/>
        </w:rPr>
        <w:t xml:space="preserve"> Desember 2021</w:t>
      </w:r>
    </w:p>
    <w:p w14:paraId="2429C5A7" w14:textId="0238F33E" w:rsidR="002A5267" w:rsidRDefault="002A5267" w:rsidP="002A5267">
      <w:pPr>
        <w:spacing w:before="240" w:after="0" w:line="276" w:lineRule="auto"/>
        <w:ind w:firstLine="360"/>
        <w:jc w:val="right"/>
        <w:rPr>
          <w:rFonts w:ascii="Times New Roman" w:hAnsi="Times New Roman" w:cs="Times New Roman"/>
          <w:sz w:val="24"/>
          <w:szCs w:val="24"/>
        </w:rPr>
      </w:pPr>
    </w:p>
    <w:p w14:paraId="5DD8356A" w14:textId="77777777" w:rsidR="00A71A8E" w:rsidRDefault="00A71A8E" w:rsidP="002A5267">
      <w:pPr>
        <w:spacing w:before="240" w:after="0" w:line="276" w:lineRule="auto"/>
        <w:ind w:firstLine="360"/>
        <w:jc w:val="right"/>
        <w:rPr>
          <w:rFonts w:ascii="Times New Roman" w:hAnsi="Times New Roman" w:cs="Times New Roman"/>
          <w:sz w:val="24"/>
          <w:szCs w:val="24"/>
        </w:rPr>
      </w:pPr>
    </w:p>
    <w:p w14:paraId="1B65E2D9" w14:textId="2B0F6CED" w:rsidR="002A5267" w:rsidRPr="0075127C" w:rsidRDefault="002A5267" w:rsidP="002A5267">
      <w:pPr>
        <w:spacing w:before="240" w:after="0" w:line="276" w:lineRule="auto"/>
        <w:ind w:firstLine="360"/>
        <w:jc w:val="right"/>
        <w:rPr>
          <w:rFonts w:ascii="Times New Roman" w:hAnsi="Times New Roman" w:cs="Times New Roman"/>
          <w:sz w:val="24"/>
          <w:szCs w:val="24"/>
        </w:rPr>
        <w:sectPr w:rsidR="002A5267" w:rsidRPr="0075127C" w:rsidSect="00905C08">
          <w:pgSz w:w="11906" w:h="16838" w:code="9"/>
          <w:pgMar w:top="1701" w:right="1418" w:bottom="1418" w:left="1701" w:header="720" w:footer="720" w:gutter="0"/>
          <w:pgNumType w:fmt="lowerRoman" w:start="8"/>
          <w:cols w:space="720"/>
          <w:docGrid w:linePitch="360"/>
        </w:sectPr>
      </w:pPr>
      <w:r>
        <w:rPr>
          <w:rFonts w:ascii="Times New Roman" w:hAnsi="Times New Roman" w:cs="Times New Roman"/>
          <w:sz w:val="24"/>
          <w:szCs w:val="24"/>
        </w:rPr>
        <w:t>Penulis</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7" w:name="_Toc89935542"/>
      <w:r w:rsidRPr="0012535D">
        <w:rPr>
          <w:rFonts w:ascii="Times New Roman" w:hAnsi="Times New Roman" w:cs="Times New Roman"/>
          <w:b/>
          <w:bCs/>
          <w:color w:val="auto"/>
          <w:sz w:val="28"/>
          <w:szCs w:val="28"/>
        </w:rPr>
        <w:lastRenderedPageBreak/>
        <w:t>Daftar Isi</w:t>
      </w:r>
      <w:bookmarkEnd w:id="7"/>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43B11FB0" w14:textId="55962E6B" w:rsidR="003F1152" w:rsidRPr="003F1152" w:rsidRDefault="000F3FFF" w:rsidP="003F1152">
      <w:pPr>
        <w:pStyle w:val="TOC1"/>
        <w:spacing w:after="0" w:line="276" w:lineRule="auto"/>
        <w:rPr>
          <w:rFonts w:ascii="Times New Roman" w:eastAsiaTheme="minorEastAsia" w:hAnsi="Times New Roman" w:cs="Times New Roman"/>
          <w:noProof/>
          <w:sz w:val="24"/>
          <w:szCs w:val="24"/>
        </w:rPr>
      </w:pPr>
      <w:r w:rsidRPr="003F1152">
        <w:rPr>
          <w:rFonts w:ascii="Times New Roman" w:hAnsi="Times New Roman" w:cs="Times New Roman"/>
          <w:sz w:val="24"/>
          <w:szCs w:val="24"/>
        </w:rPr>
        <w:fldChar w:fldCharType="begin"/>
      </w:r>
      <w:r w:rsidRPr="003F1152">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3F1152">
        <w:rPr>
          <w:rFonts w:ascii="Times New Roman" w:hAnsi="Times New Roman" w:cs="Times New Roman"/>
          <w:sz w:val="24"/>
          <w:szCs w:val="24"/>
        </w:rPr>
        <w:fldChar w:fldCharType="separate"/>
      </w:r>
      <w:hyperlink w:anchor="_Toc89935535" w:history="1">
        <w:r w:rsidR="003F1152" w:rsidRPr="003F1152">
          <w:rPr>
            <w:rStyle w:val="Hyperlink"/>
            <w:rFonts w:ascii="Times New Roman" w:hAnsi="Times New Roman" w:cs="Times New Roman"/>
            <w:b/>
            <w:bCs/>
            <w:noProof/>
            <w:sz w:val="24"/>
            <w:szCs w:val="24"/>
          </w:rPr>
          <w:t>Halaman Pengesahan Pembimb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ii</w:t>
        </w:r>
        <w:r w:rsidR="003F1152" w:rsidRPr="003F1152">
          <w:rPr>
            <w:rFonts w:ascii="Times New Roman" w:hAnsi="Times New Roman" w:cs="Times New Roman"/>
            <w:noProof/>
            <w:webHidden/>
            <w:sz w:val="24"/>
            <w:szCs w:val="24"/>
          </w:rPr>
          <w:fldChar w:fldCharType="end"/>
        </w:r>
      </w:hyperlink>
    </w:p>
    <w:p w14:paraId="7D196E50" w14:textId="16FE731A" w:rsidR="003F1152" w:rsidRPr="003F1152" w:rsidRDefault="00786CEF" w:rsidP="003F1152">
      <w:pPr>
        <w:pStyle w:val="TOC1"/>
        <w:spacing w:after="0" w:line="276" w:lineRule="auto"/>
        <w:rPr>
          <w:rFonts w:ascii="Times New Roman" w:eastAsiaTheme="minorEastAsia" w:hAnsi="Times New Roman" w:cs="Times New Roman"/>
          <w:noProof/>
          <w:sz w:val="24"/>
          <w:szCs w:val="24"/>
        </w:rPr>
      </w:pPr>
      <w:hyperlink w:anchor="_Toc89935536" w:history="1">
        <w:r w:rsidR="003F1152" w:rsidRPr="003F1152">
          <w:rPr>
            <w:rStyle w:val="Hyperlink"/>
            <w:rFonts w:ascii="Times New Roman" w:hAnsi="Times New Roman" w:cs="Times New Roman"/>
            <w:b/>
            <w:bCs/>
            <w:noProof/>
            <w:sz w:val="24"/>
            <w:szCs w:val="24"/>
          </w:rPr>
          <w:t>Halaman Pengesahan Penguj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iii</w:t>
        </w:r>
        <w:r w:rsidR="003F1152" w:rsidRPr="003F1152">
          <w:rPr>
            <w:rFonts w:ascii="Times New Roman" w:hAnsi="Times New Roman" w:cs="Times New Roman"/>
            <w:noProof/>
            <w:webHidden/>
            <w:sz w:val="24"/>
            <w:szCs w:val="24"/>
          </w:rPr>
          <w:fldChar w:fldCharType="end"/>
        </w:r>
      </w:hyperlink>
    </w:p>
    <w:p w14:paraId="53A9E8ED" w14:textId="1B4E9FBB" w:rsidR="003F1152" w:rsidRPr="003F1152" w:rsidRDefault="00786CEF" w:rsidP="003F1152">
      <w:pPr>
        <w:pStyle w:val="TOC1"/>
        <w:spacing w:after="0" w:line="276" w:lineRule="auto"/>
        <w:rPr>
          <w:rFonts w:ascii="Times New Roman" w:eastAsiaTheme="minorEastAsia" w:hAnsi="Times New Roman" w:cs="Times New Roman"/>
          <w:noProof/>
          <w:sz w:val="24"/>
          <w:szCs w:val="24"/>
        </w:rPr>
      </w:pPr>
      <w:hyperlink w:anchor="_Toc89935537" w:history="1">
        <w:r w:rsidR="003F1152" w:rsidRPr="003F1152">
          <w:rPr>
            <w:rStyle w:val="Hyperlink"/>
            <w:rFonts w:ascii="Times New Roman" w:hAnsi="Times New Roman" w:cs="Times New Roman"/>
            <w:b/>
            <w:bCs/>
            <w:noProof/>
            <w:sz w:val="24"/>
            <w:szCs w:val="24"/>
          </w:rPr>
          <w:t>Pernyataan Bebas Plagi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7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iv</w:t>
        </w:r>
        <w:r w:rsidR="003F1152" w:rsidRPr="003F1152">
          <w:rPr>
            <w:rFonts w:ascii="Times New Roman" w:hAnsi="Times New Roman" w:cs="Times New Roman"/>
            <w:noProof/>
            <w:webHidden/>
            <w:sz w:val="24"/>
            <w:szCs w:val="24"/>
          </w:rPr>
          <w:fldChar w:fldCharType="end"/>
        </w:r>
      </w:hyperlink>
    </w:p>
    <w:p w14:paraId="38599B4C" w14:textId="21C93654" w:rsidR="003F1152" w:rsidRPr="003F1152" w:rsidRDefault="00786CEF" w:rsidP="003F1152">
      <w:pPr>
        <w:pStyle w:val="TOC1"/>
        <w:spacing w:after="0" w:line="276" w:lineRule="auto"/>
        <w:rPr>
          <w:rFonts w:ascii="Times New Roman" w:eastAsiaTheme="minorEastAsia" w:hAnsi="Times New Roman" w:cs="Times New Roman"/>
          <w:noProof/>
          <w:sz w:val="24"/>
          <w:szCs w:val="24"/>
        </w:rPr>
      </w:pPr>
      <w:hyperlink w:anchor="_Toc89935538" w:history="1">
        <w:r w:rsidR="003F1152" w:rsidRPr="003F1152">
          <w:rPr>
            <w:rStyle w:val="Hyperlink"/>
            <w:rFonts w:ascii="Times New Roman" w:hAnsi="Times New Roman" w:cs="Times New Roman"/>
            <w:b/>
            <w:bCs/>
            <w:noProof/>
            <w:sz w:val="24"/>
            <w:szCs w:val="24"/>
          </w:rPr>
          <w:t>Surat Pernyataan Karya Asli Tugas Akhi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v</w:t>
        </w:r>
        <w:r w:rsidR="003F1152" w:rsidRPr="003F1152">
          <w:rPr>
            <w:rFonts w:ascii="Times New Roman" w:hAnsi="Times New Roman" w:cs="Times New Roman"/>
            <w:noProof/>
            <w:webHidden/>
            <w:sz w:val="24"/>
            <w:szCs w:val="24"/>
          </w:rPr>
          <w:fldChar w:fldCharType="end"/>
        </w:r>
      </w:hyperlink>
    </w:p>
    <w:p w14:paraId="60A78C39" w14:textId="12932721" w:rsidR="003F1152" w:rsidRPr="003F1152" w:rsidRDefault="00786CEF" w:rsidP="003F1152">
      <w:pPr>
        <w:pStyle w:val="TOC1"/>
        <w:spacing w:after="0" w:line="276" w:lineRule="auto"/>
        <w:rPr>
          <w:rFonts w:ascii="Times New Roman" w:eastAsiaTheme="minorEastAsia" w:hAnsi="Times New Roman" w:cs="Times New Roman"/>
          <w:noProof/>
          <w:sz w:val="24"/>
          <w:szCs w:val="24"/>
        </w:rPr>
      </w:pPr>
      <w:hyperlink w:anchor="_Toc89935539" w:history="1">
        <w:r w:rsidR="003F1152" w:rsidRPr="003F1152">
          <w:rPr>
            <w:rStyle w:val="Hyperlink"/>
            <w:rFonts w:ascii="Times New Roman" w:hAnsi="Times New Roman" w:cs="Times New Roman"/>
            <w:b/>
            <w:bCs/>
            <w:noProof/>
            <w:sz w:val="24"/>
            <w:szCs w:val="24"/>
          </w:rPr>
          <w:t>Abstrak</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3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vi</w:t>
        </w:r>
        <w:r w:rsidR="003F1152" w:rsidRPr="003F1152">
          <w:rPr>
            <w:rFonts w:ascii="Times New Roman" w:hAnsi="Times New Roman" w:cs="Times New Roman"/>
            <w:noProof/>
            <w:webHidden/>
            <w:sz w:val="24"/>
            <w:szCs w:val="24"/>
          </w:rPr>
          <w:fldChar w:fldCharType="end"/>
        </w:r>
      </w:hyperlink>
    </w:p>
    <w:p w14:paraId="16BB49D7" w14:textId="623D4CAF" w:rsidR="003F1152" w:rsidRPr="003F1152" w:rsidRDefault="00786CEF" w:rsidP="003F1152">
      <w:pPr>
        <w:pStyle w:val="TOC1"/>
        <w:spacing w:after="0" w:line="276" w:lineRule="auto"/>
        <w:rPr>
          <w:rFonts w:ascii="Times New Roman" w:eastAsiaTheme="minorEastAsia" w:hAnsi="Times New Roman" w:cs="Times New Roman"/>
          <w:noProof/>
          <w:sz w:val="24"/>
          <w:szCs w:val="24"/>
        </w:rPr>
      </w:pPr>
      <w:hyperlink w:anchor="_Toc89935540" w:history="1">
        <w:r w:rsidR="003F1152" w:rsidRPr="003F1152">
          <w:rPr>
            <w:rStyle w:val="Hyperlink"/>
            <w:rFonts w:ascii="Times New Roman" w:hAnsi="Times New Roman" w:cs="Times New Roman"/>
            <w:b/>
            <w:bCs/>
            <w:noProof/>
            <w:sz w:val="24"/>
            <w:szCs w:val="24"/>
          </w:rPr>
          <w:t>Abstract</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0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vii</w:t>
        </w:r>
        <w:r w:rsidR="003F1152" w:rsidRPr="003F1152">
          <w:rPr>
            <w:rFonts w:ascii="Times New Roman" w:hAnsi="Times New Roman" w:cs="Times New Roman"/>
            <w:noProof/>
            <w:webHidden/>
            <w:sz w:val="24"/>
            <w:szCs w:val="24"/>
          </w:rPr>
          <w:fldChar w:fldCharType="end"/>
        </w:r>
      </w:hyperlink>
    </w:p>
    <w:p w14:paraId="2A0C7C7F" w14:textId="5F4005F1" w:rsidR="003F1152" w:rsidRPr="003F1152" w:rsidRDefault="00786CEF" w:rsidP="003F1152">
      <w:pPr>
        <w:pStyle w:val="TOC1"/>
        <w:spacing w:after="0" w:line="276" w:lineRule="auto"/>
        <w:rPr>
          <w:rFonts w:ascii="Times New Roman" w:eastAsiaTheme="minorEastAsia" w:hAnsi="Times New Roman" w:cs="Times New Roman"/>
          <w:noProof/>
          <w:sz w:val="24"/>
          <w:szCs w:val="24"/>
        </w:rPr>
      </w:pPr>
      <w:hyperlink w:anchor="_Toc89935541" w:history="1">
        <w:r w:rsidR="003F1152" w:rsidRPr="003F1152">
          <w:rPr>
            <w:rStyle w:val="Hyperlink"/>
            <w:rFonts w:ascii="Times New Roman" w:hAnsi="Times New Roman" w:cs="Times New Roman"/>
            <w:b/>
            <w:bCs/>
            <w:noProof/>
            <w:sz w:val="24"/>
            <w:szCs w:val="24"/>
          </w:rPr>
          <w:t>Kata Penganta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viii</w:t>
        </w:r>
        <w:r w:rsidR="003F1152" w:rsidRPr="003F1152">
          <w:rPr>
            <w:rFonts w:ascii="Times New Roman" w:hAnsi="Times New Roman" w:cs="Times New Roman"/>
            <w:noProof/>
            <w:webHidden/>
            <w:sz w:val="24"/>
            <w:szCs w:val="24"/>
          </w:rPr>
          <w:fldChar w:fldCharType="end"/>
        </w:r>
      </w:hyperlink>
    </w:p>
    <w:p w14:paraId="3C10E13D" w14:textId="0AB4FCC9" w:rsidR="003F1152" w:rsidRPr="003F1152" w:rsidRDefault="00786CEF" w:rsidP="003F1152">
      <w:pPr>
        <w:pStyle w:val="TOC1"/>
        <w:spacing w:after="0" w:line="276" w:lineRule="auto"/>
        <w:rPr>
          <w:rFonts w:ascii="Times New Roman" w:eastAsiaTheme="minorEastAsia" w:hAnsi="Times New Roman" w:cs="Times New Roman"/>
          <w:noProof/>
          <w:sz w:val="24"/>
          <w:szCs w:val="24"/>
        </w:rPr>
      </w:pPr>
      <w:hyperlink w:anchor="_Toc89935542" w:history="1">
        <w:r w:rsidR="003F1152" w:rsidRPr="003F1152">
          <w:rPr>
            <w:rStyle w:val="Hyperlink"/>
            <w:rFonts w:ascii="Times New Roman" w:hAnsi="Times New Roman" w:cs="Times New Roman"/>
            <w:b/>
            <w:bCs/>
            <w:noProof/>
            <w:sz w:val="24"/>
            <w:szCs w:val="24"/>
          </w:rPr>
          <w:t>Daftar I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ix</w:t>
        </w:r>
        <w:r w:rsidR="003F1152" w:rsidRPr="003F1152">
          <w:rPr>
            <w:rFonts w:ascii="Times New Roman" w:hAnsi="Times New Roman" w:cs="Times New Roman"/>
            <w:noProof/>
            <w:webHidden/>
            <w:sz w:val="24"/>
            <w:szCs w:val="24"/>
          </w:rPr>
          <w:fldChar w:fldCharType="end"/>
        </w:r>
      </w:hyperlink>
    </w:p>
    <w:p w14:paraId="6E9DB77A" w14:textId="5F3C5D17" w:rsidR="003F1152" w:rsidRPr="003F1152" w:rsidRDefault="00786CEF" w:rsidP="003F1152">
      <w:pPr>
        <w:pStyle w:val="TOC1"/>
        <w:spacing w:after="0" w:line="276" w:lineRule="auto"/>
        <w:rPr>
          <w:rFonts w:ascii="Times New Roman" w:eastAsiaTheme="minorEastAsia" w:hAnsi="Times New Roman" w:cs="Times New Roman"/>
          <w:noProof/>
          <w:sz w:val="24"/>
          <w:szCs w:val="24"/>
        </w:rPr>
      </w:pPr>
      <w:hyperlink w:anchor="_Toc89935543" w:history="1">
        <w:r w:rsidR="003F1152" w:rsidRPr="003F1152">
          <w:rPr>
            <w:rStyle w:val="Hyperlink"/>
            <w:rFonts w:ascii="Times New Roman" w:hAnsi="Times New Roman" w:cs="Times New Roman"/>
            <w:b/>
            <w:bCs/>
            <w:noProof/>
            <w:sz w:val="24"/>
            <w:szCs w:val="24"/>
          </w:rPr>
          <w:t>Daftar Gamba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xi</w:t>
        </w:r>
        <w:r w:rsidR="003F1152" w:rsidRPr="003F1152">
          <w:rPr>
            <w:rFonts w:ascii="Times New Roman" w:hAnsi="Times New Roman" w:cs="Times New Roman"/>
            <w:noProof/>
            <w:webHidden/>
            <w:sz w:val="24"/>
            <w:szCs w:val="24"/>
          </w:rPr>
          <w:fldChar w:fldCharType="end"/>
        </w:r>
      </w:hyperlink>
    </w:p>
    <w:p w14:paraId="3394A6C0" w14:textId="198BE057" w:rsidR="003F1152" w:rsidRPr="003F1152" w:rsidRDefault="00786CEF" w:rsidP="003F1152">
      <w:pPr>
        <w:pStyle w:val="TOC1"/>
        <w:spacing w:after="0" w:line="276" w:lineRule="auto"/>
        <w:rPr>
          <w:rFonts w:ascii="Times New Roman" w:eastAsiaTheme="minorEastAsia" w:hAnsi="Times New Roman" w:cs="Times New Roman"/>
          <w:noProof/>
          <w:sz w:val="24"/>
          <w:szCs w:val="24"/>
        </w:rPr>
      </w:pPr>
      <w:hyperlink w:anchor="_Toc89935544" w:history="1">
        <w:r w:rsidR="003F1152" w:rsidRPr="003F1152">
          <w:rPr>
            <w:rStyle w:val="Hyperlink"/>
            <w:rFonts w:ascii="Times New Roman" w:hAnsi="Times New Roman" w:cs="Times New Roman"/>
            <w:b/>
            <w:bCs/>
            <w:noProof/>
            <w:sz w:val="24"/>
            <w:szCs w:val="24"/>
          </w:rPr>
          <w:t>Daftar Tabe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xiii</w:t>
        </w:r>
        <w:r w:rsidR="003F1152" w:rsidRPr="003F1152">
          <w:rPr>
            <w:rFonts w:ascii="Times New Roman" w:hAnsi="Times New Roman" w:cs="Times New Roman"/>
            <w:noProof/>
            <w:webHidden/>
            <w:sz w:val="24"/>
            <w:szCs w:val="24"/>
          </w:rPr>
          <w:fldChar w:fldCharType="end"/>
        </w:r>
      </w:hyperlink>
    </w:p>
    <w:p w14:paraId="68CDEF16" w14:textId="3CB8319D" w:rsidR="003F1152" w:rsidRPr="003F1152" w:rsidRDefault="00786CEF" w:rsidP="003F1152">
      <w:pPr>
        <w:pStyle w:val="TOC1"/>
        <w:spacing w:after="0" w:line="276" w:lineRule="auto"/>
        <w:rPr>
          <w:rFonts w:ascii="Times New Roman" w:eastAsiaTheme="minorEastAsia" w:hAnsi="Times New Roman" w:cs="Times New Roman"/>
          <w:noProof/>
          <w:sz w:val="24"/>
          <w:szCs w:val="24"/>
        </w:rPr>
      </w:pPr>
      <w:hyperlink w:anchor="_Toc89935545" w:history="1">
        <w:r w:rsidR="003F1152" w:rsidRPr="003F1152">
          <w:rPr>
            <w:rStyle w:val="Hyperlink"/>
            <w:rFonts w:ascii="Times New Roman" w:hAnsi="Times New Roman" w:cs="Times New Roman"/>
            <w:b/>
            <w:bCs/>
            <w:noProof/>
            <w:sz w:val="24"/>
            <w:szCs w:val="24"/>
          </w:rPr>
          <w:t>Daftar Persama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xv</w:t>
        </w:r>
        <w:r w:rsidR="003F1152" w:rsidRPr="003F1152">
          <w:rPr>
            <w:rFonts w:ascii="Times New Roman" w:hAnsi="Times New Roman" w:cs="Times New Roman"/>
            <w:noProof/>
            <w:webHidden/>
            <w:sz w:val="24"/>
            <w:szCs w:val="24"/>
          </w:rPr>
          <w:fldChar w:fldCharType="end"/>
        </w:r>
      </w:hyperlink>
    </w:p>
    <w:p w14:paraId="3F5A08F1" w14:textId="16A44E36" w:rsidR="003F1152" w:rsidRPr="003F1152" w:rsidRDefault="00786CEF" w:rsidP="003F1152">
      <w:pPr>
        <w:pStyle w:val="TOC1"/>
        <w:spacing w:after="0" w:line="276" w:lineRule="auto"/>
        <w:rPr>
          <w:rFonts w:ascii="Times New Roman" w:eastAsiaTheme="minorEastAsia" w:hAnsi="Times New Roman" w:cs="Times New Roman"/>
          <w:noProof/>
          <w:sz w:val="24"/>
          <w:szCs w:val="24"/>
        </w:rPr>
      </w:pPr>
      <w:hyperlink w:anchor="_Toc89935546" w:history="1">
        <w:r w:rsidR="003F1152" w:rsidRPr="003F1152">
          <w:rPr>
            <w:rStyle w:val="Hyperlink"/>
            <w:rFonts w:ascii="Times New Roman" w:hAnsi="Times New Roman" w:cs="Times New Roman"/>
            <w:b/>
            <w:bCs/>
            <w:noProof/>
            <w:sz w:val="24"/>
            <w:szCs w:val="24"/>
          </w:rPr>
          <w:t>Daftar Source Code</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xvi</w:t>
        </w:r>
        <w:r w:rsidR="003F1152" w:rsidRPr="003F1152">
          <w:rPr>
            <w:rFonts w:ascii="Times New Roman" w:hAnsi="Times New Roman" w:cs="Times New Roman"/>
            <w:noProof/>
            <w:webHidden/>
            <w:sz w:val="24"/>
            <w:szCs w:val="24"/>
          </w:rPr>
          <w:fldChar w:fldCharType="end"/>
        </w:r>
      </w:hyperlink>
    </w:p>
    <w:p w14:paraId="7C15D93E" w14:textId="512EB22C" w:rsidR="003F1152" w:rsidRPr="003F1152" w:rsidRDefault="00786CEF" w:rsidP="003F1152">
      <w:pPr>
        <w:pStyle w:val="TOC1"/>
        <w:spacing w:after="0" w:line="276" w:lineRule="auto"/>
        <w:rPr>
          <w:rFonts w:ascii="Times New Roman" w:eastAsiaTheme="minorEastAsia" w:hAnsi="Times New Roman" w:cs="Times New Roman"/>
          <w:noProof/>
          <w:sz w:val="24"/>
          <w:szCs w:val="24"/>
        </w:rPr>
      </w:pPr>
      <w:hyperlink w:anchor="_Toc89935547" w:history="1">
        <w:r w:rsidR="003F1152" w:rsidRPr="003F1152">
          <w:rPr>
            <w:rStyle w:val="Hyperlink"/>
            <w:rFonts w:ascii="Times New Roman" w:hAnsi="Times New Roman" w:cs="Times New Roman"/>
            <w:b/>
            <w:bCs/>
            <w:noProof/>
            <w:sz w:val="24"/>
            <w:szCs w:val="24"/>
          </w:rPr>
          <w:t>BAB I PENDAHULU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47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w:t>
        </w:r>
        <w:r w:rsidR="003F1152" w:rsidRPr="003F1152">
          <w:rPr>
            <w:rFonts w:ascii="Times New Roman" w:hAnsi="Times New Roman" w:cs="Times New Roman"/>
            <w:noProof/>
            <w:webHidden/>
            <w:sz w:val="24"/>
            <w:szCs w:val="24"/>
          </w:rPr>
          <w:fldChar w:fldCharType="end"/>
        </w:r>
      </w:hyperlink>
    </w:p>
    <w:p w14:paraId="6D3C1B9A" w14:textId="5A32D285" w:rsidR="003F1152" w:rsidRPr="003F1152" w:rsidRDefault="00786CEF" w:rsidP="003F1152">
      <w:pPr>
        <w:pStyle w:val="TOC2"/>
        <w:rPr>
          <w:rFonts w:eastAsiaTheme="minorEastAsia"/>
        </w:rPr>
      </w:pPr>
      <w:hyperlink w:anchor="_Toc89935548" w:history="1">
        <w:r w:rsidR="003F1152" w:rsidRPr="003F1152">
          <w:rPr>
            <w:rStyle w:val="Hyperlink"/>
          </w:rPr>
          <w:t>1.1.</w:t>
        </w:r>
        <w:r w:rsidR="003F1152" w:rsidRPr="003F1152">
          <w:rPr>
            <w:rFonts w:eastAsiaTheme="minorEastAsia"/>
          </w:rPr>
          <w:tab/>
        </w:r>
        <w:r w:rsidR="003F1152" w:rsidRPr="003F1152">
          <w:rPr>
            <w:rStyle w:val="Hyperlink"/>
          </w:rPr>
          <w:t>Latar Belakang</w:t>
        </w:r>
        <w:r w:rsidR="003F1152" w:rsidRPr="003F1152">
          <w:rPr>
            <w:webHidden/>
          </w:rPr>
          <w:tab/>
        </w:r>
        <w:r w:rsidR="003F1152" w:rsidRPr="003F1152">
          <w:rPr>
            <w:webHidden/>
          </w:rPr>
          <w:fldChar w:fldCharType="begin"/>
        </w:r>
        <w:r w:rsidR="003F1152" w:rsidRPr="003F1152">
          <w:rPr>
            <w:webHidden/>
          </w:rPr>
          <w:instrText xml:space="preserve"> PAGEREF _Toc89935548 \h </w:instrText>
        </w:r>
        <w:r w:rsidR="003F1152" w:rsidRPr="003F1152">
          <w:rPr>
            <w:webHidden/>
          </w:rPr>
        </w:r>
        <w:r w:rsidR="003F1152" w:rsidRPr="003F1152">
          <w:rPr>
            <w:webHidden/>
          </w:rPr>
          <w:fldChar w:fldCharType="separate"/>
        </w:r>
        <w:r w:rsidR="00615963">
          <w:rPr>
            <w:webHidden/>
          </w:rPr>
          <w:t>1</w:t>
        </w:r>
        <w:r w:rsidR="003F1152" w:rsidRPr="003F1152">
          <w:rPr>
            <w:webHidden/>
          </w:rPr>
          <w:fldChar w:fldCharType="end"/>
        </w:r>
      </w:hyperlink>
    </w:p>
    <w:p w14:paraId="35FBDB5B" w14:textId="5AA4A2CB" w:rsidR="003F1152" w:rsidRPr="003F1152" w:rsidRDefault="00786CEF" w:rsidP="003F1152">
      <w:pPr>
        <w:pStyle w:val="TOC2"/>
        <w:rPr>
          <w:rFonts w:eastAsiaTheme="minorEastAsia"/>
        </w:rPr>
      </w:pPr>
      <w:hyperlink w:anchor="_Toc89935549" w:history="1">
        <w:r w:rsidR="003F1152" w:rsidRPr="003F1152">
          <w:rPr>
            <w:rStyle w:val="Hyperlink"/>
          </w:rPr>
          <w:t>1.2.</w:t>
        </w:r>
        <w:r w:rsidR="003F1152" w:rsidRPr="003F1152">
          <w:rPr>
            <w:rFonts w:eastAsiaTheme="minorEastAsia"/>
          </w:rPr>
          <w:tab/>
        </w:r>
        <w:r w:rsidR="003F1152" w:rsidRPr="003F1152">
          <w:rPr>
            <w:rStyle w:val="Hyperlink"/>
          </w:rPr>
          <w:t>Rumusan Masalah</w:t>
        </w:r>
        <w:r w:rsidR="003F1152" w:rsidRPr="003F1152">
          <w:rPr>
            <w:webHidden/>
          </w:rPr>
          <w:tab/>
        </w:r>
        <w:r w:rsidR="003F1152" w:rsidRPr="003F1152">
          <w:rPr>
            <w:webHidden/>
          </w:rPr>
          <w:fldChar w:fldCharType="begin"/>
        </w:r>
        <w:r w:rsidR="003F1152" w:rsidRPr="003F1152">
          <w:rPr>
            <w:webHidden/>
          </w:rPr>
          <w:instrText xml:space="preserve"> PAGEREF _Toc89935549 \h </w:instrText>
        </w:r>
        <w:r w:rsidR="003F1152" w:rsidRPr="003F1152">
          <w:rPr>
            <w:webHidden/>
          </w:rPr>
        </w:r>
        <w:r w:rsidR="003F1152" w:rsidRPr="003F1152">
          <w:rPr>
            <w:webHidden/>
          </w:rPr>
          <w:fldChar w:fldCharType="separate"/>
        </w:r>
        <w:r w:rsidR="00615963">
          <w:rPr>
            <w:webHidden/>
          </w:rPr>
          <w:t>3</w:t>
        </w:r>
        <w:r w:rsidR="003F1152" w:rsidRPr="003F1152">
          <w:rPr>
            <w:webHidden/>
          </w:rPr>
          <w:fldChar w:fldCharType="end"/>
        </w:r>
      </w:hyperlink>
    </w:p>
    <w:p w14:paraId="1A1B0801" w14:textId="7E188B14" w:rsidR="003F1152" w:rsidRPr="003F1152" w:rsidRDefault="00786CEF" w:rsidP="003F1152">
      <w:pPr>
        <w:pStyle w:val="TOC2"/>
        <w:rPr>
          <w:rFonts w:eastAsiaTheme="minorEastAsia"/>
        </w:rPr>
      </w:pPr>
      <w:hyperlink w:anchor="_Toc89935550" w:history="1">
        <w:r w:rsidR="003F1152" w:rsidRPr="003F1152">
          <w:rPr>
            <w:rStyle w:val="Hyperlink"/>
          </w:rPr>
          <w:t>1.3.</w:t>
        </w:r>
        <w:r w:rsidR="003F1152" w:rsidRPr="003F1152">
          <w:rPr>
            <w:rFonts w:eastAsiaTheme="minorEastAsia"/>
          </w:rPr>
          <w:tab/>
        </w:r>
        <w:r w:rsidR="003F1152" w:rsidRPr="003F1152">
          <w:rPr>
            <w:rStyle w:val="Hyperlink"/>
          </w:rPr>
          <w:t>Batasan Masalah</w:t>
        </w:r>
        <w:r w:rsidR="003F1152" w:rsidRPr="003F1152">
          <w:rPr>
            <w:webHidden/>
          </w:rPr>
          <w:tab/>
        </w:r>
        <w:r w:rsidR="003F1152" w:rsidRPr="003F1152">
          <w:rPr>
            <w:webHidden/>
          </w:rPr>
          <w:fldChar w:fldCharType="begin"/>
        </w:r>
        <w:r w:rsidR="003F1152" w:rsidRPr="003F1152">
          <w:rPr>
            <w:webHidden/>
          </w:rPr>
          <w:instrText xml:space="preserve"> PAGEREF _Toc89935550 \h </w:instrText>
        </w:r>
        <w:r w:rsidR="003F1152" w:rsidRPr="003F1152">
          <w:rPr>
            <w:webHidden/>
          </w:rPr>
        </w:r>
        <w:r w:rsidR="003F1152" w:rsidRPr="003F1152">
          <w:rPr>
            <w:webHidden/>
          </w:rPr>
          <w:fldChar w:fldCharType="separate"/>
        </w:r>
        <w:r w:rsidR="00615963">
          <w:rPr>
            <w:webHidden/>
          </w:rPr>
          <w:t>3</w:t>
        </w:r>
        <w:r w:rsidR="003F1152" w:rsidRPr="003F1152">
          <w:rPr>
            <w:webHidden/>
          </w:rPr>
          <w:fldChar w:fldCharType="end"/>
        </w:r>
      </w:hyperlink>
    </w:p>
    <w:p w14:paraId="1A0ECEF4" w14:textId="24C9520D" w:rsidR="003F1152" w:rsidRPr="003F1152" w:rsidRDefault="00786CEF" w:rsidP="003F1152">
      <w:pPr>
        <w:pStyle w:val="TOC2"/>
        <w:rPr>
          <w:rFonts w:eastAsiaTheme="minorEastAsia"/>
        </w:rPr>
      </w:pPr>
      <w:hyperlink w:anchor="_Toc89935551" w:history="1">
        <w:r w:rsidR="003F1152" w:rsidRPr="003F1152">
          <w:rPr>
            <w:rStyle w:val="Hyperlink"/>
          </w:rPr>
          <w:t>1.4.</w:t>
        </w:r>
        <w:r w:rsidR="003F1152" w:rsidRPr="003F1152">
          <w:rPr>
            <w:rFonts w:eastAsiaTheme="minorEastAsia"/>
          </w:rPr>
          <w:tab/>
        </w:r>
        <w:r w:rsidR="003F1152" w:rsidRPr="003F1152">
          <w:rPr>
            <w:rStyle w:val="Hyperlink"/>
          </w:rPr>
          <w:t>Tujuan Penelitian</w:t>
        </w:r>
        <w:r w:rsidR="003F1152" w:rsidRPr="003F1152">
          <w:rPr>
            <w:webHidden/>
          </w:rPr>
          <w:tab/>
        </w:r>
        <w:r w:rsidR="003F1152" w:rsidRPr="003F1152">
          <w:rPr>
            <w:webHidden/>
          </w:rPr>
          <w:fldChar w:fldCharType="begin"/>
        </w:r>
        <w:r w:rsidR="003F1152" w:rsidRPr="003F1152">
          <w:rPr>
            <w:webHidden/>
          </w:rPr>
          <w:instrText xml:space="preserve"> PAGEREF _Toc89935551 \h </w:instrText>
        </w:r>
        <w:r w:rsidR="003F1152" w:rsidRPr="003F1152">
          <w:rPr>
            <w:webHidden/>
          </w:rPr>
        </w:r>
        <w:r w:rsidR="003F1152" w:rsidRPr="003F1152">
          <w:rPr>
            <w:webHidden/>
          </w:rPr>
          <w:fldChar w:fldCharType="separate"/>
        </w:r>
        <w:r w:rsidR="00615963">
          <w:rPr>
            <w:webHidden/>
          </w:rPr>
          <w:t>3</w:t>
        </w:r>
        <w:r w:rsidR="003F1152" w:rsidRPr="003F1152">
          <w:rPr>
            <w:webHidden/>
          </w:rPr>
          <w:fldChar w:fldCharType="end"/>
        </w:r>
      </w:hyperlink>
    </w:p>
    <w:p w14:paraId="45263025" w14:textId="4E32FFDD" w:rsidR="003F1152" w:rsidRPr="003F1152" w:rsidRDefault="00786CEF" w:rsidP="003F1152">
      <w:pPr>
        <w:pStyle w:val="TOC2"/>
        <w:rPr>
          <w:rFonts w:eastAsiaTheme="minorEastAsia"/>
        </w:rPr>
      </w:pPr>
      <w:hyperlink w:anchor="_Toc89935552" w:history="1">
        <w:r w:rsidR="003F1152" w:rsidRPr="003F1152">
          <w:rPr>
            <w:rStyle w:val="Hyperlink"/>
          </w:rPr>
          <w:t>1.5.</w:t>
        </w:r>
        <w:r w:rsidR="003F1152" w:rsidRPr="003F1152">
          <w:rPr>
            <w:rFonts w:eastAsiaTheme="minorEastAsia"/>
          </w:rPr>
          <w:tab/>
        </w:r>
        <w:r w:rsidR="003F1152" w:rsidRPr="003F1152">
          <w:rPr>
            <w:rStyle w:val="Hyperlink"/>
          </w:rPr>
          <w:t>Manfaat Penelitian</w:t>
        </w:r>
        <w:r w:rsidR="003F1152" w:rsidRPr="003F1152">
          <w:rPr>
            <w:webHidden/>
          </w:rPr>
          <w:tab/>
        </w:r>
        <w:r w:rsidR="003F1152" w:rsidRPr="003F1152">
          <w:rPr>
            <w:webHidden/>
          </w:rPr>
          <w:fldChar w:fldCharType="begin"/>
        </w:r>
        <w:r w:rsidR="003F1152" w:rsidRPr="003F1152">
          <w:rPr>
            <w:webHidden/>
          </w:rPr>
          <w:instrText xml:space="preserve"> PAGEREF _Toc89935552 \h </w:instrText>
        </w:r>
        <w:r w:rsidR="003F1152" w:rsidRPr="003F1152">
          <w:rPr>
            <w:webHidden/>
          </w:rPr>
        </w:r>
        <w:r w:rsidR="003F1152" w:rsidRPr="003F1152">
          <w:rPr>
            <w:webHidden/>
          </w:rPr>
          <w:fldChar w:fldCharType="separate"/>
        </w:r>
        <w:r w:rsidR="00615963">
          <w:rPr>
            <w:webHidden/>
          </w:rPr>
          <w:t>3</w:t>
        </w:r>
        <w:r w:rsidR="003F1152" w:rsidRPr="003F1152">
          <w:rPr>
            <w:webHidden/>
          </w:rPr>
          <w:fldChar w:fldCharType="end"/>
        </w:r>
      </w:hyperlink>
    </w:p>
    <w:p w14:paraId="6511DC8C" w14:textId="194C9E89" w:rsidR="003F1152" w:rsidRPr="003F1152" w:rsidRDefault="00786CEF" w:rsidP="003F1152">
      <w:pPr>
        <w:pStyle w:val="TOC2"/>
        <w:rPr>
          <w:rFonts w:eastAsiaTheme="minorEastAsia"/>
        </w:rPr>
      </w:pPr>
      <w:hyperlink w:anchor="_Toc89935553" w:history="1">
        <w:r w:rsidR="003F1152" w:rsidRPr="003F1152">
          <w:rPr>
            <w:rStyle w:val="Hyperlink"/>
          </w:rPr>
          <w:t>1.6.</w:t>
        </w:r>
        <w:r w:rsidR="003F1152" w:rsidRPr="003F1152">
          <w:rPr>
            <w:rFonts w:eastAsiaTheme="minorEastAsia"/>
          </w:rPr>
          <w:tab/>
        </w:r>
        <w:r w:rsidR="003F1152" w:rsidRPr="003F1152">
          <w:rPr>
            <w:rStyle w:val="Hyperlink"/>
          </w:rPr>
          <w:t>Tahapan Penelitian</w:t>
        </w:r>
        <w:r w:rsidR="003F1152" w:rsidRPr="003F1152">
          <w:rPr>
            <w:webHidden/>
          </w:rPr>
          <w:tab/>
        </w:r>
        <w:r w:rsidR="003F1152" w:rsidRPr="003F1152">
          <w:rPr>
            <w:webHidden/>
          </w:rPr>
          <w:fldChar w:fldCharType="begin"/>
        </w:r>
        <w:r w:rsidR="003F1152" w:rsidRPr="003F1152">
          <w:rPr>
            <w:webHidden/>
          </w:rPr>
          <w:instrText xml:space="preserve"> PAGEREF _Toc89935553 \h </w:instrText>
        </w:r>
        <w:r w:rsidR="003F1152" w:rsidRPr="003F1152">
          <w:rPr>
            <w:webHidden/>
          </w:rPr>
        </w:r>
        <w:r w:rsidR="003F1152" w:rsidRPr="003F1152">
          <w:rPr>
            <w:webHidden/>
          </w:rPr>
          <w:fldChar w:fldCharType="separate"/>
        </w:r>
        <w:r w:rsidR="00615963">
          <w:rPr>
            <w:webHidden/>
          </w:rPr>
          <w:t>3</w:t>
        </w:r>
        <w:r w:rsidR="003F1152" w:rsidRPr="003F1152">
          <w:rPr>
            <w:webHidden/>
          </w:rPr>
          <w:fldChar w:fldCharType="end"/>
        </w:r>
      </w:hyperlink>
    </w:p>
    <w:p w14:paraId="7946D048" w14:textId="357F16A3" w:rsidR="003F1152" w:rsidRPr="003F1152" w:rsidRDefault="00786CEF" w:rsidP="003F1152">
      <w:pPr>
        <w:pStyle w:val="TOC2"/>
        <w:rPr>
          <w:rFonts w:eastAsiaTheme="minorEastAsia"/>
        </w:rPr>
      </w:pPr>
      <w:hyperlink w:anchor="_Toc89935554" w:history="1">
        <w:r w:rsidR="003F1152" w:rsidRPr="003F1152">
          <w:rPr>
            <w:rStyle w:val="Hyperlink"/>
          </w:rPr>
          <w:t>1.7.</w:t>
        </w:r>
        <w:r w:rsidR="003F1152" w:rsidRPr="003F1152">
          <w:rPr>
            <w:rFonts w:eastAsiaTheme="minorEastAsia"/>
          </w:rPr>
          <w:tab/>
        </w:r>
        <w:r w:rsidR="003F1152" w:rsidRPr="003F1152">
          <w:rPr>
            <w:rStyle w:val="Hyperlink"/>
          </w:rPr>
          <w:t>Sistematika Penulisan</w:t>
        </w:r>
        <w:r w:rsidR="003F1152" w:rsidRPr="003F1152">
          <w:rPr>
            <w:webHidden/>
          </w:rPr>
          <w:tab/>
        </w:r>
        <w:r w:rsidR="003F1152" w:rsidRPr="003F1152">
          <w:rPr>
            <w:webHidden/>
          </w:rPr>
          <w:fldChar w:fldCharType="begin"/>
        </w:r>
        <w:r w:rsidR="003F1152" w:rsidRPr="003F1152">
          <w:rPr>
            <w:webHidden/>
          </w:rPr>
          <w:instrText xml:space="preserve"> PAGEREF _Toc89935554 \h </w:instrText>
        </w:r>
        <w:r w:rsidR="003F1152" w:rsidRPr="003F1152">
          <w:rPr>
            <w:webHidden/>
          </w:rPr>
        </w:r>
        <w:r w:rsidR="003F1152" w:rsidRPr="003F1152">
          <w:rPr>
            <w:webHidden/>
          </w:rPr>
          <w:fldChar w:fldCharType="separate"/>
        </w:r>
        <w:r w:rsidR="00615963">
          <w:rPr>
            <w:webHidden/>
          </w:rPr>
          <w:t>4</w:t>
        </w:r>
        <w:r w:rsidR="003F1152" w:rsidRPr="003F1152">
          <w:rPr>
            <w:webHidden/>
          </w:rPr>
          <w:fldChar w:fldCharType="end"/>
        </w:r>
      </w:hyperlink>
    </w:p>
    <w:p w14:paraId="2CB149CD" w14:textId="3BBA37D2" w:rsidR="003F1152" w:rsidRPr="003F1152" w:rsidRDefault="00786CEF" w:rsidP="003F1152">
      <w:pPr>
        <w:pStyle w:val="TOC1"/>
        <w:spacing w:after="0" w:line="276" w:lineRule="auto"/>
        <w:rPr>
          <w:rFonts w:ascii="Times New Roman" w:eastAsiaTheme="minorEastAsia" w:hAnsi="Times New Roman" w:cs="Times New Roman"/>
          <w:noProof/>
          <w:sz w:val="24"/>
          <w:szCs w:val="24"/>
        </w:rPr>
      </w:pPr>
      <w:hyperlink w:anchor="_Toc89935555" w:history="1">
        <w:r w:rsidR="003F1152" w:rsidRPr="003F1152">
          <w:rPr>
            <w:rStyle w:val="Hyperlink"/>
            <w:rFonts w:ascii="Times New Roman" w:hAnsi="Times New Roman" w:cs="Times New Roman"/>
            <w:b/>
            <w:bCs/>
            <w:noProof/>
            <w:sz w:val="24"/>
            <w:szCs w:val="24"/>
          </w:rPr>
          <w:t>BAB II TINJAUAN LITERATU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5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6</w:t>
        </w:r>
        <w:r w:rsidR="003F1152" w:rsidRPr="003F1152">
          <w:rPr>
            <w:rFonts w:ascii="Times New Roman" w:hAnsi="Times New Roman" w:cs="Times New Roman"/>
            <w:noProof/>
            <w:webHidden/>
            <w:sz w:val="24"/>
            <w:szCs w:val="24"/>
          </w:rPr>
          <w:fldChar w:fldCharType="end"/>
        </w:r>
      </w:hyperlink>
    </w:p>
    <w:p w14:paraId="286909D4" w14:textId="78DF88DF" w:rsidR="003F1152" w:rsidRPr="003F1152" w:rsidRDefault="00786CEF" w:rsidP="003F1152">
      <w:pPr>
        <w:pStyle w:val="TOC2"/>
        <w:rPr>
          <w:rFonts w:eastAsiaTheme="minorEastAsia"/>
        </w:rPr>
      </w:pPr>
      <w:hyperlink w:anchor="_Toc89935556" w:history="1">
        <w:r w:rsidR="003F1152" w:rsidRPr="003F1152">
          <w:rPr>
            <w:rStyle w:val="Hyperlink"/>
          </w:rPr>
          <w:t>2.1.</w:t>
        </w:r>
        <w:r w:rsidR="003F1152" w:rsidRPr="003F1152">
          <w:rPr>
            <w:rFonts w:eastAsiaTheme="minorEastAsia"/>
          </w:rPr>
          <w:tab/>
        </w:r>
        <w:r w:rsidR="003F1152" w:rsidRPr="003F1152">
          <w:rPr>
            <w:rStyle w:val="Hyperlink"/>
          </w:rPr>
          <w:t>Tinjauan Studi</w:t>
        </w:r>
        <w:r w:rsidR="003F1152" w:rsidRPr="003F1152">
          <w:rPr>
            <w:webHidden/>
          </w:rPr>
          <w:tab/>
        </w:r>
        <w:r w:rsidR="003F1152" w:rsidRPr="003F1152">
          <w:rPr>
            <w:webHidden/>
          </w:rPr>
          <w:fldChar w:fldCharType="begin"/>
        </w:r>
        <w:r w:rsidR="003F1152" w:rsidRPr="003F1152">
          <w:rPr>
            <w:webHidden/>
          </w:rPr>
          <w:instrText xml:space="preserve"> PAGEREF _Toc89935556 \h </w:instrText>
        </w:r>
        <w:r w:rsidR="003F1152" w:rsidRPr="003F1152">
          <w:rPr>
            <w:webHidden/>
          </w:rPr>
        </w:r>
        <w:r w:rsidR="003F1152" w:rsidRPr="003F1152">
          <w:rPr>
            <w:webHidden/>
          </w:rPr>
          <w:fldChar w:fldCharType="separate"/>
        </w:r>
        <w:r w:rsidR="00615963">
          <w:rPr>
            <w:webHidden/>
          </w:rPr>
          <w:t>6</w:t>
        </w:r>
        <w:r w:rsidR="003F1152" w:rsidRPr="003F1152">
          <w:rPr>
            <w:webHidden/>
          </w:rPr>
          <w:fldChar w:fldCharType="end"/>
        </w:r>
      </w:hyperlink>
    </w:p>
    <w:p w14:paraId="60AAC103" w14:textId="432E5437" w:rsidR="003F1152" w:rsidRPr="003F1152" w:rsidRDefault="00786CEF" w:rsidP="003F1152">
      <w:pPr>
        <w:pStyle w:val="TOC2"/>
        <w:rPr>
          <w:rFonts w:eastAsiaTheme="minorEastAsia"/>
        </w:rPr>
      </w:pPr>
      <w:hyperlink w:anchor="_Toc89935557" w:history="1">
        <w:r w:rsidR="003F1152" w:rsidRPr="003F1152">
          <w:rPr>
            <w:rStyle w:val="Hyperlink"/>
          </w:rPr>
          <w:t>2.2.</w:t>
        </w:r>
        <w:r w:rsidR="003F1152" w:rsidRPr="003F1152">
          <w:rPr>
            <w:rFonts w:eastAsiaTheme="minorEastAsia"/>
          </w:rPr>
          <w:tab/>
        </w:r>
        <w:r w:rsidR="003F1152" w:rsidRPr="003F1152">
          <w:rPr>
            <w:rStyle w:val="Hyperlink"/>
          </w:rPr>
          <w:t>Tinjauan Pustaka</w:t>
        </w:r>
        <w:r w:rsidR="003F1152" w:rsidRPr="003F1152">
          <w:rPr>
            <w:webHidden/>
          </w:rPr>
          <w:tab/>
        </w:r>
        <w:r w:rsidR="003F1152" w:rsidRPr="003F1152">
          <w:rPr>
            <w:webHidden/>
          </w:rPr>
          <w:fldChar w:fldCharType="begin"/>
        </w:r>
        <w:r w:rsidR="003F1152" w:rsidRPr="003F1152">
          <w:rPr>
            <w:webHidden/>
          </w:rPr>
          <w:instrText xml:space="preserve"> PAGEREF _Toc89935557 \h </w:instrText>
        </w:r>
        <w:r w:rsidR="003F1152" w:rsidRPr="003F1152">
          <w:rPr>
            <w:webHidden/>
          </w:rPr>
        </w:r>
        <w:r w:rsidR="003F1152" w:rsidRPr="003F1152">
          <w:rPr>
            <w:webHidden/>
          </w:rPr>
          <w:fldChar w:fldCharType="separate"/>
        </w:r>
        <w:r w:rsidR="00615963">
          <w:rPr>
            <w:webHidden/>
          </w:rPr>
          <w:t>18</w:t>
        </w:r>
        <w:r w:rsidR="003F1152" w:rsidRPr="003F1152">
          <w:rPr>
            <w:webHidden/>
          </w:rPr>
          <w:fldChar w:fldCharType="end"/>
        </w:r>
      </w:hyperlink>
    </w:p>
    <w:p w14:paraId="11BB765F" w14:textId="30B24F56"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58" w:history="1">
        <w:r w:rsidR="003F1152" w:rsidRPr="003F1152">
          <w:rPr>
            <w:rStyle w:val="Hyperlink"/>
            <w:rFonts w:ascii="Times New Roman" w:hAnsi="Times New Roman" w:cs="Times New Roman"/>
            <w:noProof/>
            <w:sz w:val="24"/>
            <w:szCs w:val="24"/>
          </w:rPr>
          <w:t>2.2.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Jantu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5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8</w:t>
        </w:r>
        <w:r w:rsidR="003F1152" w:rsidRPr="003F1152">
          <w:rPr>
            <w:rFonts w:ascii="Times New Roman" w:hAnsi="Times New Roman" w:cs="Times New Roman"/>
            <w:noProof/>
            <w:webHidden/>
            <w:sz w:val="24"/>
            <w:szCs w:val="24"/>
          </w:rPr>
          <w:fldChar w:fldCharType="end"/>
        </w:r>
      </w:hyperlink>
    </w:p>
    <w:p w14:paraId="5FB8CBAA" w14:textId="145523A0"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59" w:history="1">
        <w:r w:rsidR="003F1152" w:rsidRPr="003F1152">
          <w:rPr>
            <w:rStyle w:val="Hyperlink"/>
            <w:rFonts w:ascii="Times New Roman" w:hAnsi="Times New Roman" w:cs="Times New Roman"/>
            <w:noProof/>
            <w:sz w:val="24"/>
            <w:szCs w:val="24"/>
          </w:rPr>
          <w:t>2.2.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eteksi Penyakit Jantu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5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9</w:t>
        </w:r>
        <w:r w:rsidR="003F1152" w:rsidRPr="003F1152">
          <w:rPr>
            <w:rFonts w:ascii="Times New Roman" w:hAnsi="Times New Roman" w:cs="Times New Roman"/>
            <w:noProof/>
            <w:webHidden/>
            <w:sz w:val="24"/>
            <w:szCs w:val="24"/>
          </w:rPr>
          <w:fldChar w:fldCharType="end"/>
        </w:r>
      </w:hyperlink>
    </w:p>
    <w:p w14:paraId="4F6A1897" w14:textId="5AC8379A"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0" w:history="1">
        <w:r w:rsidR="003F1152" w:rsidRPr="003F1152">
          <w:rPr>
            <w:rStyle w:val="Hyperlink"/>
            <w:rFonts w:ascii="Times New Roman" w:hAnsi="Times New Roman" w:cs="Times New Roman"/>
            <w:noProof/>
            <w:sz w:val="24"/>
            <w:szCs w:val="24"/>
          </w:rPr>
          <w:t>2.2.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Machine Learn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0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0</w:t>
        </w:r>
        <w:r w:rsidR="003F1152" w:rsidRPr="003F1152">
          <w:rPr>
            <w:rFonts w:ascii="Times New Roman" w:hAnsi="Times New Roman" w:cs="Times New Roman"/>
            <w:noProof/>
            <w:webHidden/>
            <w:sz w:val="24"/>
            <w:szCs w:val="24"/>
          </w:rPr>
          <w:fldChar w:fldCharType="end"/>
        </w:r>
      </w:hyperlink>
    </w:p>
    <w:p w14:paraId="343E3EE9" w14:textId="716FE7EF"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1" w:history="1">
        <w:r w:rsidR="003F1152" w:rsidRPr="003F1152">
          <w:rPr>
            <w:rStyle w:val="Hyperlink"/>
            <w:rFonts w:ascii="Times New Roman" w:hAnsi="Times New Roman" w:cs="Times New Roman"/>
            <w:noProof/>
            <w:sz w:val="24"/>
            <w:szCs w:val="24"/>
          </w:rPr>
          <w:t>2.2.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Klasifik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2</w:t>
        </w:r>
        <w:r w:rsidR="003F1152" w:rsidRPr="003F1152">
          <w:rPr>
            <w:rFonts w:ascii="Times New Roman" w:hAnsi="Times New Roman" w:cs="Times New Roman"/>
            <w:noProof/>
            <w:webHidden/>
            <w:sz w:val="24"/>
            <w:szCs w:val="24"/>
          </w:rPr>
          <w:fldChar w:fldCharType="end"/>
        </w:r>
      </w:hyperlink>
    </w:p>
    <w:p w14:paraId="53003341" w14:textId="3F48EC1E"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2" w:history="1">
        <w:r w:rsidR="003F1152" w:rsidRPr="003F1152">
          <w:rPr>
            <w:rStyle w:val="Hyperlink"/>
            <w:rFonts w:ascii="Times New Roman" w:hAnsi="Times New Roman" w:cs="Times New Roman"/>
            <w:noProof/>
            <w:sz w:val="24"/>
            <w:szCs w:val="24"/>
          </w:rPr>
          <w:t>2.2.5.</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Algoritma XgBoost</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3</w:t>
        </w:r>
        <w:r w:rsidR="003F1152" w:rsidRPr="003F1152">
          <w:rPr>
            <w:rFonts w:ascii="Times New Roman" w:hAnsi="Times New Roman" w:cs="Times New Roman"/>
            <w:noProof/>
            <w:webHidden/>
            <w:sz w:val="24"/>
            <w:szCs w:val="24"/>
          </w:rPr>
          <w:fldChar w:fldCharType="end"/>
        </w:r>
      </w:hyperlink>
    </w:p>
    <w:p w14:paraId="49BB30CF" w14:textId="20424E78"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3" w:history="1">
        <w:r w:rsidR="003F1152" w:rsidRPr="003F1152">
          <w:rPr>
            <w:rStyle w:val="Hyperlink"/>
            <w:rFonts w:ascii="Times New Roman" w:hAnsi="Times New Roman" w:cs="Times New Roman"/>
            <w:noProof/>
            <w:sz w:val="24"/>
            <w:szCs w:val="24"/>
          </w:rPr>
          <w:t>2.2.6.</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arameter Algoritma XgBoost</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5</w:t>
        </w:r>
        <w:r w:rsidR="003F1152" w:rsidRPr="003F1152">
          <w:rPr>
            <w:rFonts w:ascii="Times New Roman" w:hAnsi="Times New Roman" w:cs="Times New Roman"/>
            <w:noProof/>
            <w:webHidden/>
            <w:sz w:val="24"/>
            <w:szCs w:val="24"/>
          </w:rPr>
          <w:fldChar w:fldCharType="end"/>
        </w:r>
      </w:hyperlink>
    </w:p>
    <w:p w14:paraId="2D4C5A21" w14:textId="7FBFB395"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4" w:history="1">
        <w:r w:rsidR="003F1152" w:rsidRPr="003F1152">
          <w:rPr>
            <w:rStyle w:val="Hyperlink"/>
            <w:rFonts w:ascii="Times New Roman" w:hAnsi="Times New Roman" w:cs="Times New Roman"/>
            <w:noProof/>
            <w:sz w:val="24"/>
            <w:szCs w:val="24"/>
          </w:rPr>
          <w:t>2.2.7.</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Randomized Search Optimize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6</w:t>
        </w:r>
        <w:r w:rsidR="003F1152" w:rsidRPr="003F1152">
          <w:rPr>
            <w:rFonts w:ascii="Times New Roman" w:hAnsi="Times New Roman" w:cs="Times New Roman"/>
            <w:noProof/>
            <w:webHidden/>
            <w:sz w:val="24"/>
            <w:szCs w:val="24"/>
          </w:rPr>
          <w:fldChar w:fldCharType="end"/>
        </w:r>
      </w:hyperlink>
    </w:p>
    <w:p w14:paraId="652A712A" w14:textId="1767D9C0"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5" w:history="1">
        <w:r w:rsidR="003F1152" w:rsidRPr="003F1152">
          <w:rPr>
            <w:rStyle w:val="Hyperlink"/>
            <w:rFonts w:ascii="Times New Roman" w:hAnsi="Times New Roman" w:cs="Times New Roman"/>
            <w:noProof/>
            <w:sz w:val="24"/>
            <w:szCs w:val="24"/>
          </w:rPr>
          <w:t>2.2.8.</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Cross Validatio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6</w:t>
        </w:r>
        <w:r w:rsidR="003F1152" w:rsidRPr="003F1152">
          <w:rPr>
            <w:rFonts w:ascii="Times New Roman" w:hAnsi="Times New Roman" w:cs="Times New Roman"/>
            <w:noProof/>
            <w:webHidden/>
            <w:sz w:val="24"/>
            <w:szCs w:val="24"/>
          </w:rPr>
          <w:fldChar w:fldCharType="end"/>
        </w:r>
      </w:hyperlink>
    </w:p>
    <w:p w14:paraId="2844358C" w14:textId="13901C1C"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66" w:history="1">
        <w:r w:rsidR="003F1152" w:rsidRPr="003F1152">
          <w:rPr>
            <w:rStyle w:val="Hyperlink"/>
            <w:rFonts w:ascii="Times New Roman" w:hAnsi="Times New Roman" w:cs="Times New Roman"/>
            <w:noProof/>
            <w:sz w:val="24"/>
            <w:szCs w:val="24"/>
          </w:rPr>
          <w:t>2.2.9.</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Confusion Matrix</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7</w:t>
        </w:r>
        <w:r w:rsidR="003F1152" w:rsidRPr="003F1152">
          <w:rPr>
            <w:rFonts w:ascii="Times New Roman" w:hAnsi="Times New Roman" w:cs="Times New Roman"/>
            <w:noProof/>
            <w:webHidden/>
            <w:sz w:val="24"/>
            <w:szCs w:val="24"/>
          </w:rPr>
          <w:fldChar w:fldCharType="end"/>
        </w:r>
      </w:hyperlink>
    </w:p>
    <w:p w14:paraId="5BC6F4CE" w14:textId="15D6ED77" w:rsidR="003F1152" w:rsidRPr="003F1152" w:rsidRDefault="00786CEF" w:rsidP="003F1152">
      <w:pPr>
        <w:pStyle w:val="TOC1"/>
        <w:spacing w:after="0" w:line="276" w:lineRule="auto"/>
        <w:rPr>
          <w:rFonts w:ascii="Times New Roman" w:eastAsiaTheme="minorEastAsia" w:hAnsi="Times New Roman" w:cs="Times New Roman"/>
          <w:noProof/>
          <w:sz w:val="24"/>
          <w:szCs w:val="24"/>
        </w:rPr>
      </w:pPr>
      <w:hyperlink w:anchor="_Toc89935567" w:history="1">
        <w:r w:rsidR="003F1152" w:rsidRPr="003F1152">
          <w:rPr>
            <w:rStyle w:val="Hyperlink"/>
            <w:rFonts w:ascii="Times New Roman" w:hAnsi="Times New Roman" w:cs="Times New Roman"/>
            <w:b/>
            <w:bCs/>
            <w:noProof/>
            <w:sz w:val="24"/>
            <w:szCs w:val="24"/>
          </w:rPr>
          <w:t>BAB III METODOLOGI PENELITI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67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9</w:t>
        </w:r>
        <w:r w:rsidR="003F1152" w:rsidRPr="003F1152">
          <w:rPr>
            <w:rFonts w:ascii="Times New Roman" w:hAnsi="Times New Roman" w:cs="Times New Roman"/>
            <w:noProof/>
            <w:webHidden/>
            <w:sz w:val="24"/>
            <w:szCs w:val="24"/>
          </w:rPr>
          <w:fldChar w:fldCharType="end"/>
        </w:r>
      </w:hyperlink>
    </w:p>
    <w:p w14:paraId="7AAA5E78" w14:textId="23452D22" w:rsidR="003F1152" w:rsidRPr="003F1152" w:rsidRDefault="00786CEF" w:rsidP="003F1152">
      <w:pPr>
        <w:pStyle w:val="TOC2"/>
        <w:rPr>
          <w:rFonts w:eastAsiaTheme="minorEastAsia"/>
        </w:rPr>
      </w:pPr>
      <w:hyperlink w:anchor="_Toc89935568" w:history="1">
        <w:r w:rsidR="003F1152" w:rsidRPr="003F1152">
          <w:rPr>
            <w:rStyle w:val="Hyperlink"/>
          </w:rPr>
          <w:t>3.1.</w:t>
        </w:r>
        <w:r w:rsidR="003F1152" w:rsidRPr="003F1152">
          <w:rPr>
            <w:rFonts w:eastAsiaTheme="minorEastAsia"/>
          </w:rPr>
          <w:tab/>
        </w:r>
        <w:r w:rsidR="003F1152" w:rsidRPr="003F1152">
          <w:rPr>
            <w:rStyle w:val="Hyperlink"/>
          </w:rPr>
          <w:t>Metode Penelitian</w:t>
        </w:r>
        <w:r w:rsidR="003F1152" w:rsidRPr="003F1152">
          <w:rPr>
            <w:webHidden/>
          </w:rPr>
          <w:tab/>
        </w:r>
        <w:r w:rsidR="003F1152" w:rsidRPr="003F1152">
          <w:rPr>
            <w:webHidden/>
          </w:rPr>
          <w:fldChar w:fldCharType="begin"/>
        </w:r>
        <w:r w:rsidR="003F1152" w:rsidRPr="003F1152">
          <w:rPr>
            <w:webHidden/>
          </w:rPr>
          <w:instrText xml:space="preserve"> PAGEREF _Toc89935568 \h </w:instrText>
        </w:r>
        <w:r w:rsidR="003F1152" w:rsidRPr="003F1152">
          <w:rPr>
            <w:webHidden/>
          </w:rPr>
        </w:r>
        <w:r w:rsidR="003F1152" w:rsidRPr="003F1152">
          <w:rPr>
            <w:webHidden/>
          </w:rPr>
          <w:fldChar w:fldCharType="separate"/>
        </w:r>
        <w:r w:rsidR="00615963">
          <w:rPr>
            <w:webHidden/>
          </w:rPr>
          <w:t>29</w:t>
        </w:r>
        <w:r w:rsidR="003F1152" w:rsidRPr="003F1152">
          <w:rPr>
            <w:webHidden/>
          </w:rPr>
          <w:fldChar w:fldCharType="end"/>
        </w:r>
      </w:hyperlink>
    </w:p>
    <w:p w14:paraId="74F7276A" w14:textId="708FEE29" w:rsidR="003F1152" w:rsidRPr="003F1152" w:rsidRDefault="00786CEF" w:rsidP="003F1152">
      <w:pPr>
        <w:pStyle w:val="TOC2"/>
        <w:rPr>
          <w:rFonts w:eastAsiaTheme="minorEastAsia"/>
        </w:rPr>
      </w:pPr>
      <w:hyperlink w:anchor="_Toc89935569" w:history="1">
        <w:r w:rsidR="003F1152" w:rsidRPr="003F1152">
          <w:rPr>
            <w:rStyle w:val="Hyperlink"/>
          </w:rPr>
          <w:t>3.2.</w:t>
        </w:r>
        <w:r w:rsidR="003F1152" w:rsidRPr="003F1152">
          <w:rPr>
            <w:rFonts w:eastAsiaTheme="minorEastAsia"/>
          </w:rPr>
          <w:tab/>
        </w:r>
        <w:r w:rsidR="003F1152" w:rsidRPr="003F1152">
          <w:rPr>
            <w:rStyle w:val="Hyperlink"/>
          </w:rPr>
          <w:t>Pengumpulan Data</w:t>
        </w:r>
        <w:r w:rsidR="003F1152" w:rsidRPr="003F1152">
          <w:rPr>
            <w:webHidden/>
          </w:rPr>
          <w:tab/>
        </w:r>
        <w:r w:rsidR="003F1152" w:rsidRPr="003F1152">
          <w:rPr>
            <w:webHidden/>
          </w:rPr>
          <w:fldChar w:fldCharType="begin"/>
        </w:r>
        <w:r w:rsidR="003F1152" w:rsidRPr="003F1152">
          <w:rPr>
            <w:webHidden/>
          </w:rPr>
          <w:instrText xml:space="preserve"> PAGEREF _Toc89935569 \h </w:instrText>
        </w:r>
        <w:r w:rsidR="003F1152" w:rsidRPr="003F1152">
          <w:rPr>
            <w:webHidden/>
          </w:rPr>
        </w:r>
        <w:r w:rsidR="003F1152" w:rsidRPr="003F1152">
          <w:rPr>
            <w:webHidden/>
          </w:rPr>
          <w:fldChar w:fldCharType="separate"/>
        </w:r>
        <w:r w:rsidR="00615963">
          <w:rPr>
            <w:webHidden/>
          </w:rPr>
          <w:t>30</w:t>
        </w:r>
        <w:r w:rsidR="003F1152" w:rsidRPr="003F1152">
          <w:rPr>
            <w:webHidden/>
          </w:rPr>
          <w:fldChar w:fldCharType="end"/>
        </w:r>
      </w:hyperlink>
    </w:p>
    <w:p w14:paraId="48AFF73B" w14:textId="7C9732B5" w:rsidR="003F1152" w:rsidRPr="003F1152" w:rsidRDefault="00786CEF" w:rsidP="003F1152">
      <w:pPr>
        <w:pStyle w:val="TOC2"/>
        <w:rPr>
          <w:rFonts w:eastAsiaTheme="minorEastAsia"/>
        </w:rPr>
      </w:pPr>
      <w:hyperlink w:anchor="_Toc89935570" w:history="1">
        <w:r w:rsidR="003F1152" w:rsidRPr="003F1152">
          <w:rPr>
            <w:rStyle w:val="Hyperlink"/>
          </w:rPr>
          <w:t>3.3.</w:t>
        </w:r>
        <w:r w:rsidR="003F1152" w:rsidRPr="003F1152">
          <w:rPr>
            <w:rFonts w:eastAsiaTheme="minorEastAsia"/>
          </w:rPr>
          <w:tab/>
        </w:r>
        <w:r w:rsidR="003F1152" w:rsidRPr="003F1152">
          <w:rPr>
            <w:rStyle w:val="Hyperlink"/>
          </w:rPr>
          <w:t>Preprocessing</w:t>
        </w:r>
        <w:r w:rsidR="003F1152" w:rsidRPr="003F1152">
          <w:rPr>
            <w:webHidden/>
          </w:rPr>
          <w:tab/>
        </w:r>
        <w:r w:rsidR="003F1152" w:rsidRPr="003F1152">
          <w:rPr>
            <w:webHidden/>
          </w:rPr>
          <w:fldChar w:fldCharType="begin"/>
        </w:r>
        <w:r w:rsidR="003F1152" w:rsidRPr="003F1152">
          <w:rPr>
            <w:webHidden/>
          </w:rPr>
          <w:instrText xml:space="preserve"> PAGEREF _Toc89935570 \h </w:instrText>
        </w:r>
        <w:r w:rsidR="003F1152" w:rsidRPr="003F1152">
          <w:rPr>
            <w:webHidden/>
          </w:rPr>
        </w:r>
        <w:r w:rsidR="003F1152" w:rsidRPr="003F1152">
          <w:rPr>
            <w:webHidden/>
          </w:rPr>
          <w:fldChar w:fldCharType="separate"/>
        </w:r>
        <w:r w:rsidR="00615963">
          <w:rPr>
            <w:webHidden/>
          </w:rPr>
          <w:t>35</w:t>
        </w:r>
        <w:r w:rsidR="003F1152" w:rsidRPr="003F1152">
          <w:rPr>
            <w:webHidden/>
          </w:rPr>
          <w:fldChar w:fldCharType="end"/>
        </w:r>
      </w:hyperlink>
    </w:p>
    <w:p w14:paraId="21AC77AA" w14:textId="2D277760"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1" w:history="1">
        <w:r w:rsidR="003F1152" w:rsidRPr="003F1152">
          <w:rPr>
            <w:rStyle w:val="Hyperlink"/>
            <w:rFonts w:ascii="Times New Roman" w:hAnsi="Times New Roman" w:cs="Times New Roman"/>
            <w:noProof/>
            <w:sz w:val="24"/>
            <w:szCs w:val="24"/>
          </w:rPr>
          <w:t>3.3.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Menghapus Outlier</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6</w:t>
        </w:r>
        <w:r w:rsidR="003F1152" w:rsidRPr="003F1152">
          <w:rPr>
            <w:rFonts w:ascii="Times New Roman" w:hAnsi="Times New Roman" w:cs="Times New Roman"/>
            <w:noProof/>
            <w:webHidden/>
            <w:sz w:val="24"/>
            <w:szCs w:val="24"/>
          </w:rPr>
          <w:fldChar w:fldCharType="end"/>
        </w:r>
      </w:hyperlink>
    </w:p>
    <w:p w14:paraId="70777771" w14:textId="5F0E962D"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2" w:history="1">
        <w:r w:rsidR="003F1152" w:rsidRPr="003F1152">
          <w:rPr>
            <w:rStyle w:val="Hyperlink"/>
            <w:rFonts w:ascii="Times New Roman" w:hAnsi="Times New Roman" w:cs="Times New Roman"/>
            <w:noProof/>
            <w:sz w:val="24"/>
            <w:szCs w:val="24"/>
          </w:rPr>
          <w:t>3.3.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ataset Splitt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8</w:t>
        </w:r>
        <w:r w:rsidR="003F1152" w:rsidRPr="003F1152">
          <w:rPr>
            <w:rFonts w:ascii="Times New Roman" w:hAnsi="Times New Roman" w:cs="Times New Roman"/>
            <w:noProof/>
            <w:webHidden/>
            <w:sz w:val="24"/>
            <w:szCs w:val="24"/>
          </w:rPr>
          <w:fldChar w:fldCharType="end"/>
        </w:r>
      </w:hyperlink>
    </w:p>
    <w:p w14:paraId="322E1D37" w14:textId="2DEDBED7"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3" w:history="1">
        <w:r w:rsidR="003F1152" w:rsidRPr="003F1152">
          <w:rPr>
            <w:rStyle w:val="Hyperlink"/>
            <w:rFonts w:ascii="Times New Roman" w:hAnsi="Times New Roman" w:cs="Times New Roman"/>
            <w:noProof/>
            <w:sz w:val="24"/>
            <w:szCs w:val="24"/>
          </w:rPr>
          <w:t>3.3.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ata Numerik</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8</w:t>
        </w:r>
        <w:r w:rsidR="003F1152" w:rsidRPr="003F1152">
          <w:rPr>
            <w:rFonts w:ascii="Times New Roman" w:hAnsi="Times New Roman" w:cs="Times New Roman"/>
            <w:noProof/>
            <w:webHidden/>
            <w:sz w:val="24"/>
            <w:szCs w:val="24"/>
          </w:rPr>
          <w:fldChar w:fldCharType="end"/>
        </w:r>
      </w:hyperlink>
    </w:p>
    <w:p w14:paraId="2E23A7DD" w14:textId="7F463044"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4" w:history="1">
        <w:r w:rsidR="003F1152" w:rsidRPr="003F1152">
          <w:rPr>
            <w:rStyle w:val="Hyperlink"/>
            <w:rFonts w:ascii="Times New Roman" w:hAnsi="Times New Roman" w:cs="Times New Roman"/>
            <w:noProof/>
            <w:sz w:val="24"/>
            <w:szCs w:val="24"/>
          </w:rPr>
          <w:t>3.3.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Data Kategorik</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0</w:t>
        </w:r>
        <w:r w:rsidR="003F1152" w:rsidRPr="003F1152">
          <w:rPr>
            <w:rFonts w:ascii="Times New Roman" w:hAnsi="Times New Roman" w:cs="Times New Roman"/>
            <w:noProof/>
            <w:webHidden/>
            <w:sz w:val="24"/>
            <w:szCs w:val="24"/>
          </w:rPr>
          <w:fldChar w:fldCharType="end"/>
        </w:r>
      </w:hyperlink>
    </w:p>
    <w:p w14:paraId="28EB9DCE" w14:textId="750B01A5" w:rsidR="003F1152" w:rsidRPr="003F1152" w:rsidRDefault="00786CEF" w:rsidP="003F1152">
      <w:pPr>
        <w:pStyle w:val="TOC2"/>
        <w:rPr>
          <w:rFonts w:eastAsiaTheme="minorEastAsia"/>
        </w:rPr>
      </w:pPr>
      <w:hyperlink w:anchor="_Toc89935575" w:history="1">
        <w:r w:rsidR="003F1152" w:rsidRPr="003F1152">
          <w:rPr>
            <w:rStyle w:val="Hyperlink"/>
          </w:rPr>
          <w:t>3.4.</w:t>
        </w:r>
        <w:r w:rsidR="003F1152" w:rsidRPr="003F1152">
          <w:rPr>
            <w:rFonts w:eastAsiaTheme="minorEastAsia"/>
          </w:rPr>
          <w:tab/>
        </w:r>
        <w:r w:rsidR="003F1152" w:rsidRPr="003F1152">
          <w:rPr>
            <w:rStyle w:val="Hyperlink"/>
          </w:rPr>
          <w:t>Training</w:t>
        </w:r>
        <w:r w:rsidR="003F1152" w:rsidRPr="003F1152">
          <w:rPr>
            <w:webHidden/>
          </w:rPr>
          <w:tab/>
        </w:r>
        <w:r w:rsidR="003F1152" w:rsidRPr="003F1152">
          <w:rPr>
            <w:webHidden/>
          </w:rPr>
          <w:fldChar w:fldCharType="begin"/>
        </w:r>
        <w:r w:rsidR="003F1152" w:rsidRPr="003F1152">
          <w:rPr>
            <w:webHidden/>
          </w:rPr>
          <w:instrText xml:space="preserve"> PAGEREF _Toc89935575 \h </w:instrText>
        </w:r>
        <w:r w:rsidR="003F1152" w:rsidRPr="003F1152">
          <w:rPr>
            <w:webHidden/>
          </w:rPr>
        </w:r>
        <w:r w:rsidR="003F1152" w:rsidRPr="003F1152">
          <w:rPr>
            <w:webHidden/>
          </w:rPr>
          <w:fldChar w:fldCharType="separate"/>
        </w:r>
        <w:r w:rsidR="00615963">
          <w:rPr>
            <w:webHidden/>
          </w:rPr>
          <w:t>43</w:t>
        </w:r>
        <w:r w:rsidR="003F1152" w:rsidRPr="003F1152">
          <w:rPr>
            <w:webHidden/>
          </w:rPr>
          <w:fldChar w:fldCharType="end"/>
        </w:r>
      </w:hyperlink>
    </w:p>
    <w:p w14:paraId="7211BD7A" w14:textId="5678D01D" w:rsidR="003F1152" w:rsidRPr="003F1152" w:rsidRDefault="00786CEF" w:rsidP="003F1152">
      <w:pPr>
        <w:pStyle w:val="TOC2"/>
        <w:rPr>
          <w:rFonts w:eastAsiaTheme="minorEastAsia"/>
        </w:rPr>
      </w:pPr>
      <w:hyperlink w:anchor="_Toc89935576" w:history="1">
        <w:r w:rsidR="003F1152" w:rsidRPr="003F1152">
          <w:rPr>
            <w:rStyle w:val="Hyperlink"/>
          </w:rPr>
          <w:t>3.5.</w:t>
        </w:r>
        <w:r w:rsidR="003F1152" w:rsidRPr="003F1152">
          <w:rPr>
            <w:rFonts w:eastAsiaTheme="minorEastAsia"/>
          </w:rPr>
          <w:tab/>
        </w:r>
        <w:r w:rsidR="003F1152" w:rsidRPr="003F1152">
          <w:rPr>
            <w:rStyle w:val="Hyperlink"/>
          </w:rPr>
          <w:t>Evaluasi</w:t>
        </w:r>
        <w:r w:rsidR="003F1152" w:rsidRPr="003F1152">
          <w:rPr>
            <w:webHidden/>
          </w:rPr>
          <w:tab/>
        </w:r>
        <w:r w:rsidR="003F1152" w:rsidRPr="003F1152">
          <w:rPr>
            <w:webHidden/>
          </w:rPr>
          <w:fldChar w:fldCharType="begin"/>
        </w:r>
        <w:r w:rsidR="003F1152" w:rsidRPr="003F1152">
          <w:rPr>
            <w:webHidden/>
          </w:rPr>
          <w:instrText xml:space="preserve"> PAGEREF _Toc89935576 \h </w:instrText>
        </w:r>
        <w:r w:rsidR="003F1152" w:rsidRPr="003F1152">
          <w:rPr>
            <w:webHidden/>
          </w:rPr>
        </w:r>
        <w:r w:rsidR="003F1152" w:rsidRPr="003F1152">
          <w:rPr>
            <w:webHidden/>
          </w:rPr>
          <w:fldChar w:fldCharType="separate"/>
        </w:r>
        <w:r w:rsidR="00615963">
          <w:rPr>
            <w:webHidden/>
          </w:rPr>
          <w:t>79</w:t>
        </w:r>
        <w:r w:rsidR="003F1152" w:rsidRPr="003F1152">
          <w:rPr>
            <w:webHidden/>
          </w:rPr>
          <w:fldChar w:fldCharType="end"/>
        </w:r>
      </w:hyperlink>
    </w:p>
    <w:p w14:paraId="2D9EE2C3" w14:textId="478D27E1" w:rsidR="003F1152" w:rsidRPr="003F1152" w:rsidRDefault="00786CEF" w:rsidP="003F1152">
      <w:pPr>
        <w:pStyle w:val="TOC2"/>
        <w:rPr>
          <w:rFonts w:eastAsiaTheme="minorEastAsia"/>
        </w:rPr>
      </w:pPr>
      <w:hyperlink w:anchor="_Toc89935577" w:history="1">
        <w:r w:rsidR="003F1152" w:rsidRPr="003F1152">
          <w:rPr>
            <w:rStyle w:val="Hyperlink"/>
          </w:rPr>
          <w:t>3.6.</w:t>
        </w:r>
        <w:r w:rsidR="003F1152" w:rsidRPr="003F1152">
          <w:rPr>
            <w:rFonts w:eastAsiaTheme="minorEastAsia"/>
          </w:rPr>
          <w:tab/>
        </w:r>
        <w:r w:rsidR="003F1152" w:rsidRPr="003F1152">
          <w:rPr>
            <w:rStyle w:val="Hyperlink"/>
          </w:rPr>
          <w:t>Analisis Kebutuhan</w:t>
        </w:r>
        <w:r w:rsidR="003F1152" w:rsidRPr="003F1152">
          <w:rPr>
            <w:webHidden/>
          </w:rPr>
          <w:tab/>
        </w:r>
        <w:r w:rsidR="003F1152" w:rsidRPr="003F1152">
          <w:rPr>
            <w:webHidden/>
          </w:rPr>
          <w:fldChar w:fldCharType="begin"/>
        </w:r>
        <w:r w:rsidR="003F1152" w:rsidRPr="003F1152">
          <w:rPr>
            <w:webHidden/>
          </w:rPr>
          <w:instrText xml:space="preserve"> PAGEREF _Toc89935577 \h </w:instrText>
        </w:r>
        <w:r w:rsidR="003F1152" w:rsidRPr="003F1152">
          <w:rPr>
            <w:webHidden/>
          </w:rPr>
        </w:r>
        <w:r w:rsidR="003F1152" w:rsidRPr="003F1152">
          <w:rPr>
            <w:webHidden/>
          </w:rPr>
          <w:fldChar w:fldCharType="separate"/>
        </w:r>
        <w:r w:rsidR="00615963">
          <w:rPr>
            <w:webHidden/>
          </w:rPr>
          <w:t>81</w:t>
        </w:r>
        <w:r w:rsidR="003F1152" w:rsidRPr="003F1152">
          <w:rPr>
            <w:webHidden/>
          </w:rPr>
          <w:fldChar w:fldCharType="end"/>
        </w:r>
      </w:hyperlink>
    </w:p>
    <w:p w14:paraId="436E2CFB" w14:textId="607493F9"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8" w:history="1">
        <w:r w:rsidR="003F1152" w:rsidRPr="003F1152">
          <w:rPr>
            <w:rStyle w:val="Hyperlink"/>
            <w:rFonts w:ascii="Times New Roman" w:hAnsi="Times New Roman" w:cs="Times New Roman"/>
            <w:noProof/>
            <w:sz w:val="24"/>
            <w:szCs w:val="24"/>
          </w:rPr>
          <w:t>3.6.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Kebutuhan Fungsiona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1</w:t>
        </w:r>
        <w:r w:rsidR="003F1152" w:rsidRPr="003F1152">
          <w:rPr>
            <w:rFonts w:ascii="Times New Roman" w:hAnsi="Times New Roman" w:cs="Times New Roman"/>
            <w:noProof/>
            <w:webHidden/>
            <w:sz w:val="24"/>
            <w:szCs w:val="24"/>
          </w:rPr>
          <w:fldChar w:fldCharType="end"/>
        </w:r>
      </w:hyperlink>
    </w:p>
    <w:p w14:paraId="74C0605D" w14:textId="680EDD1B"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79" w:history="1">
        <w:r w:rsidR="003F1152" w:rsidRPr="003F1152">
          <w:rPr>
            <w:rStyle w:val="Hyperlink"/>
            <w:rFonts w:ascii="Times New Roman" w:hAnsi="Times New Roman" w:cs="Times New Roman"/>
            <w:noProof/>
            <w:sz w:val="24"/>
            <w:szCs w:val="24"/>
          </w:rPr>
          <w:t>3.6.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Kebutuhan Non Fungsiona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7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1</w:t>
        </w:r>
        <w:r w:rsidR="003F1152" w:rsidRPr="003F1152">
          <w:rPr>
            <w:rFonts w:ascii="Times New Roman" w:hAnsi="Times New Roman" w:cs="Times New Roman"/>
            <w:noProof/>
            <w:webHidden/>
            <w:sz w:val="24"/>
            <w:szCs w:val="24"/>
          </w:rPr>
          <w:fldChar w:fldCharType="end"/>
        </w:r>
      </w:hyperlink>
    </w:p>
    <w:p w14:paraId="133DBF0F" w14:textId="061AB9F1" w:rsidR="003F1152" w:rsidRPr="003F1152" w:rsidRDefault="00786CEF" w:rsidP="003F1152">
      <w:pPr>
        <w:pStyle w:val="TOC2"/>
        <w:rPr>
          <w:rFonts w:eastAsiaTheme="minorEastAsia"/>
        </w:rPr>
      </w:pPr>
      <w:hyperlink w:anchor="_Toc89935580" w:history="1">
        <w:r w:rsidR="003F1152" w:rsidRPr="003F1152">
          <w:rPr>
            <w:rStyle w:val="Hyperlink"/>
          </w:rPr>
          <w:t>3.7.</w:t>
        </w:r>
        <w:r w:rsidR="003F1152" w:rsidRPr="003F1152">
          <w:rPr>
            <w:rFonts w:eastAsiaTheme="minorEastAsia"/>
          </w:rPr>
          <w:tab/>
        </w:r>
        <w:r w:rsidR="003F1152" w:rsidRPr="003F1152">
          <w:rPr>
            <w:rStyle w:val="Hyperlink"/>
          </w:rPr>
          <w:t>Proses Desain</w:t>
        </w:r>
        <w:r w:rsidR="003F1152" w:rsidRPr="003F1152">
          <w:rPr>
            <w:webHidden/>
          </w:rPr>
          <w:tab/>
        </w:r>
        <w:r w:rsidR="003F1152" w:rsidRPr="003F1152">
          <w:rPr>
            <w:webHidden/>
          </w:rPr>
          <w:fldChar w:fldCharType="begin"/>
        </w:r>
        <w:r w:rsidR="003F1152" w:rsidRPr="003F1152">
          <w:rPr>
            <w:webHidden/>
          </w:rPr>
          <w:instrText xml:space="preserve"> PAGEREF _Toc89935580 \h </w:instrText>
        </w:r>
        <w:r w:rsidR="003F1152" w:rsidRPr="003F1152">
          <w:rPr>
            <w:webHidden/>
          </w:rPr>
        </w:r>
        <w:r w:rsidR="003F1152" w:rsidRPr="003F1152">
          <w:rPr>
            <w:webHidden/>
          </w:rPr>
          <w:fldChar w:fldCharType="separate"/>
        </w:r>
        <w:r w:rsidR="00615963">
          <w:rPr>
            <w:webHidden/>
          </w:rPr>
          <w:t>82</w:t>
        </w:r>
        <w:r w:rsidR="003F1152" w:rsidRPr="003F1152">
          <w:rPr>
            <w:webHidden/>
          </w:rPr>
          <w:fldChar w:fldCharType="end"/>
        </w:r>
      </w:hyperlink>
    </w:p>
    <w:p w14:paraId="42D74BE2" w14:textId="45EA5D07"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1" w:history="1">
        <w:r w:rsidR="003F1152" w:rsidRPr="003F1152">
          <w:rPr>
            <w:rStyle w:val="Hyperlink"/>
            <w:rFonts w:ascii="Times New Roman" w:hAnsi="Times New Roman" w:cs="Times New Roman"/>
            <w:noProof/>
            <w:sz w:val="24"/>
            <w:szCs w:val="24"/>
          </w:rPr>
          <w:t>3.7.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Sistem</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2</w:t>
        </w:r>
        <w:r w:rsidR="003F1152" w:rsidRPr="003F1152">
          <w:rPr>
            <w:rFonts w:ascii="Times New Roman" w:hAnsi="Times New Roman" w:cs="Times New Roman"/>
            <w:noProof/>
            <w:webHidden/>
            <w:sz w:val="24"/>
            <w:szCs w:val="24"/>
          </w:rPr>
          <w:fldChar w:fldCharType="end"/>
        </w:r>
      </w:hyperlink>
    </w:p>
    <w:p w14:paraId="58870819" w14:textId="4DB31760"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2" w:history="1">
        <w:r w:rsidR="003F1152" w:rsidRPr="003F1152">
          <w:rPr>
            <w:rStyle w:val="Hyperlink"/>
            <w:rFonts w:ascii="Times New Roman" w:hAnsi="Times New Roman" w:cs="Times New Roman"/>
            <w:noProof/>
            <w:sz w:val="24"/>
            <w:szCs w:val="24"/>
          </w:rPr>
          <w:t>3.7.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Proses</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3</w:t>
        </w:r>
        <w:r w:rsidR="003F1152" w:rsidRPr="003F1152">
          <w:rPr>
            <w:rFonts w:ascii="Times New Roman" w:hAnsi="Times New Roman" w:cs="Times New Roman"/>
            <w:noProof/>
            <w:webHidden/>
            <w:sz w:val="24"/>
            <w:szCs w:val="24"/>
          </w:rPr>
          <w:fldChar w:fldCharType="end"/>
        </w:r>
      </w:hyperlink>
    </w:p>
    <w:p w14:paraId="4F4E8F9B" w14:textId="64CEB3A5"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3" w:history="1">
        <w:r w:rsidR="003F1152" w:rsidRPr="003F1152">
          <w:rPr>
            <w:rStyle w:val="Hyperlink"/>
            <w:rFonts w:ascii="Times New Roman" w:hAnsi="Times New Roman" w:cs="Times New Roman"/>
            <w:noProof/>
            <w:sz w:val="24"/>
            <w:szCs w:val="24"/>
          </w:rPr>
          <w:t>3.7.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Database</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7</w:t>
        </w:r>
        <w:r w:rsidR="003F1152" w:rsidRPr="003F1152">
          <w:rPr>
            <w:rFonts w:ascii="Times New Roman" w:hAnsi="Times New Roman" w:cs="Times New Roman"/>
            <w:noProof/>
            <w:webHidden/>
            <w:sz w:val="24"/>
            <w:szCs w:val="24"/>
          </w:rPr>
          <w:fldChar w:fldCharType="end"/>
        </w:r>
      </w:hyperlink>
    </w:p>
    <w:p w14:paraId="13E81610" w14:textId="5DE304FA"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4" w:history="1">
        <w:r w:rsidR="003F1152" w:rsidRPr="003F1152">
          <w:rPr>
            <w:rStyle w:val="Hyperlink"/>
            <w:rFonts w:ascii="Times New Roman" w:hAnsi="Times New Roman" w:cs="Times New Roman"/>
            <w:noProof/>
            <w:sz w:val="24"/>
            <w:szCs w:val="24"/>
          </w:rPr>
          <w:t>3.7.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rancangan Antarmuka</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8</w:t>
        </w:r>
        <w:r w:rsidR="003F1152" w:rsidRPr="003F1152">
          <w:rPr>
            <w:rFonts w:ascii="Times New Roman" w:hAnsi="Times New Roman" w:cs="Times New Roman"/>
            <w:noProof/>
            <w:webHidden/>
            <w:sz w:val="24"/>
            <w:szCs w:val="24"/>
          </w:rPr>
          <w:fldChar w:fldCharType="end"/>
        </w:r>
      </w:hyperlink>
    </w:p>
    <w:p w14:paraId="49A314BE" w14:textId="4190984A"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5" w:history="1">
        <w:r w:rsidR="003F1152" w:rsidRPr="003F1152">
          <w:rPr>
            <w:rStyle w:val="Hyperlink"/>
            <w:rFonts w:ascii="Times New Roman" w:hAnsi="Times New Roman" w:cs="Times New Roman"/>
            <w:noProof/>
            <w:sz w:val="24"/>
            <w:szCs w:val="24"/>
          </w:rPr>
          <w:t>3.7.5.</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nguji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8</w:t>
        </w:r>
        <w:r w:rsidR="003F1152" w:rsidRPr="003F1152">
          <w:rPr>
            <w:rFonts w:ascii="Times New Roman" w:hAnsi="Times New Roman" w:cs="Times New Roman"/>
            <w:noProof/>
            <w:webHidden/>
            <w:sz w:val="24"/>
            <w:szCs w:val="24"/>
          </w:rPr>
          <w:fldChar w:fldCharType="end"/>
        </w:r>
      </w:hyperlink>
    </w:p>
    <w:p w14:paraId="105F87F4" w14:textId="2533FC1F" w:rsidR="003F1152" w:rsidRPr="003F1152" w:rsidRDefault="00786CEF" w:rsidP="003F1152">
      <w:pPr>
        <w:pStyle w:val="TOC1"/>
        <w:spacing w:after="0" w:line="276" w:lineRule="auto"/>
        <w:rPr>
          <w:rFonts w:ascii="Times New Roman" w:eastAsiaTheme="minorEastAsia" w:hAnsi="Times New Roman" w:cs="Times New Roman"/>
          <w:noProof/>
          <w:sz w:val="24"/>
          <w:szCs w:val="24"/>
        </w:rPr>
      </w:pPr>
      <w:hyperlink w:anchor="_Toc89935586" w:history="1">
        <w:r w:rsidR="003F1152" w:rsidRPr="003F1152">
          <w:rPr>
            <w:rStyle w:val="Hyperlink"/>
            <w:rFonts w:ascii="Times New Roman" w:hAnsi="Times New Roman" w:cs="Times New Roman"/>
            <w:b/>
            <w:bCs/>
            <w:noProof/>
            <w:sz w:val="24"/>
            <w:szCs w:val="24"/>
          </w:rPr>
          <w:t>BAB IV  HASIL DAN PEMBAHAS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2</w:t>
        </w:r>
        <w:r w:rsidR="003F1152" w:rsidRPr="003F1152">
          <w:rPr>
            <w:rFonts w:ascii="Times New Roman" w:hAnsi="Times New Roman" w:cs="Times New Roman"/>
            <w:noProof/>
            <w:webHidden/>
            <w:sz w:val="24"/>
            <w:szCs w:val="24"/>
          </w:rPr>
          <w:fldChar w:fldCharType="end"/>
        </w:r>
      </w:hyperlink>
    </w:p>
    <w:p w14:paraId="3BEF67B2" w14:textId="1EDBB2E7" w:rsidR="003F1152" w:rsidRPr="003F1152" w:rsidRDefault="00786CEF" w:rsidP="003F1152">
      <w:pPr>
        <w:pStyle w:val="TOC2"/>
        <w:rPr>
          <w:rFonts w:eastAsiaTheme="minorEastAsia"/>
        </w:rPr>
      </w:pPr>
      <w:hyperlink w:anchor="_Toc89935587" w:history="1">
        <w:r w:rsidR="003F1152" w:rsidRPr="003F1152">
          <w:rPr>
            <w:rStyle w:val="Hyperlink"/>
          </w:rPr>
          <w:t>4.1.</w:t>
        </w:r>
        <w:r w:rsidR="003F1152" w:rsidRPr="003F1152">
          <w:rPr>
            <w:rFonts w:eastAsiaTheme="minorEastAsia"/>
          </w:rPr>
          <w:tab/>
        </w:r>
        <w:r w:rsidR="003F1152" w:rsidRPr="003F1152">
          <w:rPr>
            <w:rStyle w:val="Hyperlink"/>
          </w:rPr>
          <w:t>Implementasi</w:t>
        </w:r>
        <w:r w:rsidR="003F1152" w:rsidRPr="003F1152">
          <w:rPr>
            <w:webHidden/>
          </w:rPr>
          <w:tab/>
        </w:r>
        <w:r w:rsidR="003F1152" w:rsidRPr="003F1152">
          <w:rPr>
            <w:webHidden/>
          </w:rPr>
          <w:fldChar w:fldCharType="begin"/>
        </w:r>
        <w:r w:rsidR="003F1152" w:rsidRPr="003F1152">
          <w:rPr>
            <w:webHidden/>
          </w:rPr>
          <w:instrText xml:space="preserve"> PAGEREF _Toc89935587 \h </w:instrText>
        </w:r>
        <w:r w:rsidR="003F1152" w:rsidRPr="003F1152">
          <w:rPr>
            <w:webHidden/>
          </w:rPr>
        </w:r>
        <w:r w:rsidR="003F1152" w:rsidRPr="003F1152">
          <w:rPr>
            <w:webHidden/>
          </w:rPr>
          <w:fldChar w:fldCharType="separate"/>
        </w:r>
        <w:r w:rsidR="00615963">
          <w:rPr>
            <w:webHidden/>
          </w:rPr>
          <w:t>92</w:t>
        </w:r>
        <w:r w:rsidR="003F1152" w:rsidRPr="003F1152">
          <w:rPr>
            <w:webHidden/>
          </w:rPr>
          <w:fldChar w:fldCharType="end"/>
        </w:r>
      </w:hyperlink>
    </w:p>
    <w:p w14:paraId="6A69D926" w14:textId="3EF883CF"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8" w:history="1">
        <w:r w:rsidR="003F1152" w:rsidRPr="003F1152">
          <w:rPr>
            <w:rStyle w:val="Hyperlink"/>
            <w:rFonts w:ascii="Times New Roman" w:hAnsi="Times New Roman" w:cs="Times New Roman"/>
            <w:noProof/>
            <w:sz w:val="24"/>
            <w:szCs w:val="24"/>
          </w:rPr>
          <w:t>4.1.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Library</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2</w:t>
        </w:r>
        <w:r w:rsidR="003F1152" w:rsidRPr="003F1152">
          <w:rPr>
            <w:rFonts w:ascii="Times New Roman" w:hAnsi="Times New Roman" w:cs="Times New Roman"/>
            <w:noProof/>
            <w:webHidden/>
            <w:sz w:val="24"/>
            <w:szCs w:val="24"/>
          </w:rPr>
          <w:fldChar w:fldCharType="end"/>
        </w:r>
      </w:hyperlink>
    </w:p>
    <w:p w14:paraId="79BC7D90" w14:textId="22AC3DCB"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89" w:history="1">
        <w:r w:rsidR="003F1152" w:rsidRPr="003F1152">
          <w:rPr>
            <w:rStyle w:val="Hyperlink"/>
            <w:rFonts w:ascii="Times New Roman" w:hAnsi="Times New Roman" w:cs="Times New Roman"/>
            <w:noProof/>
            <w:sz w:val="24"/>
            <w:szCs w:val="24"/>
          </w:rPr>
          <w:t>4.1.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reprocess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89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2</w:t>
        </w:r>
        <w:r w:rsidR="003F1152" w:rsidRPr="003F1152">
          <w:rPr>
            <w:rFonts w:ascii="Times New Roman" w:hAnsi="Times New Roman" w:cs="Times New Roman"/>
            <w:noProof/>
            <w:webHidden/>
            <w:sz w:val="24"/>
            <w:szCs w:val="24"/>
          </w:rPr>
          <w:fldChar w:fldCharType="end"/>
        </w:r>
      </w:hyperlink>
    </w:p>
    <w:p w14:paraId="4F29F9B1" w14:textId="45BB4316"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0" w:history="1">
        <w:r w:rsidR="003F1152" w:rsidRPr="003F1152">
          <w:rPr>
            <w:rStyle w:val="Hyperlink"/>
            <w:rFonts w:ascii="Times New Roman" w:hAnsi="Times New Roman" w:cs="Times New Roman"/>
            <w:noProof/>
            <w:sz w:val="24"/>
            <w:szCs w:val="24"/>
          </w:rPr>
          <w:t>4.1.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Train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0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4</w:t>
        </w:r>
        <w:r w:rsidR="003F1152" w:rsidRPr="003F1152">
          <w:rPr>
            <w:rFonts w:ascii="Times New Roman" w:hAnsi="Times New Roman" w:cs="Times New Roman"/>
            <w:noProof/>
            <w:webHidden/>
            <w:sz w:val="24"/>
            <w:szCs w:val="24"/>
          </w:rPr>
          <w:fldChar w:fldCharType="end"/>
        </w:r>
      </w:hyperlink>
    </w:p>
    <w:p w14:paraId="185CE939" w14:textId="52884EBE"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1" w:history="1">
        <w:r w:rsidR="003F1152" w:rsidRPr="003F1152">
          <w:rPr>
            <w:rStyle w:val="Hyperlink"/>
            <w:rFonts w:ascii="Times New Roman" w:hAnsi="Times New Roman" w:cs="Times New Roman"/>
            <w:noProof/>
            <w:sz w:val="24"/>
            <w:szCs w:val="24"/>
          </w:rPr>
          <w:t>4.1.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Pengembangan Aplik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4</w:t>
        </w:r>
        <w:r w:rsidR="003F1152" w:rsidRPr="003F1152">
          <w:rPr>
            <w:rFonts w:ascii="Times New Roman" w:hAnsi="Times New Roman" w:cs="Times New Roman"/>
            <w:noProof/>
            <w:webHidden/>
            <w:sz w:val="24"/>
            <w:szCs w:val="24"/>
          </w:rPr>
          <w:fldChar w:fldCharType="end"/>
        </w:r>
      </w:hyperlink>
    </w:p>
    <w:p w14:paraId="3F6BF517" w14:textId="3A544AD7" w:rsidR="003F1152" w:rsidRPr="003F1152" w:rsidRDefault="00786CEF" w:rsidP="003F1152">
      <w:pPr>
        <w:pStyle w:val="TOC2"/>
        <w:rPr>
          <w:rFonts w:eastAsiaTheme="minorEastAsia"/>
        </w:rPr>
      </w:pPr>
      <w:hyperlink w:anchor="_Toc89935592" w:history="1">
        <w:r w:rsidR="003F1152" w:rsidRPr="003F1152">
          <w:rPr>
            <w:rStyle w:val="Hyperlink"/>
          </w:rPr>
          <w:t>4.2.</w:t>
        </w:r>
        <w:r w:rsidR="003F1152" w:rsidRPr="003F1152">
          <w:rPr>
            <w:rFonts w:eastAsiaTheme="minorEastAsia"/>
          </w:rPr>
          <w:tab/>
        </w:r>
        <w:r w:rsidR="003F1152" w:rsidRPr="003F1152">
          <w:rPr>
            <w:rStyle w:val="Hyperlink"/>
          </w:rPr>
          <w:t>Hasil</w:t>
        </w:r>
        <w:r w:rsidR="003F1152" w:rsidRPr="003F1152">
          <w:rPr>
            <w:webHidden/>
          </w:rPr>
          <w:tab/>
        </w:r>
        <w:r w:rsidR="003F1152" w:rsidRPr="003F1152">
          <w:rPr>
            <w:webHidden/>
          </w:rPr>
          <w:fldChar w:fldCharType="begin"/>
        </w:r>
        <w:r w:rsidR="003F1152" w:rsidRPr="003F1152">
          <w:rPr>
            <w:webHidden/>
          </w:rPr>
          <w:instrText xml:space="preserve"> PAGEREF _Toc89935592 \h </w:instrText>
        </w:r>
        <w:r w:rsidR="003F1152" w:rsidRPr="003F1152">
          <w:rPr>
            <w:webHidden/>
          </w:rPr>
        </w:r>
        <w:r w:rsidR="003F1152" w:rsidRPr="003F1152">
          <w:rPr>
            <w:webHidden/>
          </w:rPr>
          <w:fldChar w:fldCharType="separate"/>
        </w:r>
        <w:r w:rsidR="00615963">
          <w:rPr>
            <w:webHidden/>
          </w:rPr>
          <w:t>97</w:t>
        </w:r>
        <w:r w:rsidR="003F1152" w:rsidRPr="003F1152">
          <w:rPr>
            <w:webHidden/>
          </w:rPr>
          <w:fldChar w:fldCharType="end"/>
        </w:r>
      </w:hyperlink>
    </w:p>
    <w:p w14:paraId="2BA654D7" w14:textId="66037250"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3" w:history="1">
        <w:r w:rsidR="003F1152" w:rsidRPr="003F1152">
          <w:rPr>
            <w:rStyle w:val="Hyperlink"/>
            <w:rFonts w:ascii="Times New Roman" w:hAnsi="Times New Roman" w:cs="Times New Roman"/>
            <w:noProof/>
            <w:sz w:val="24"/>
            <w:szCs w:val="24"/>
          </w:rPr>
          <w:t>4.2.1.</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Preprocess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3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7</w:t>
        </w:r>
        <w:r w:rsidR="003F1152" w:rsidRPr="003F1152">
          <w:rPr>
            <w:rFonts w:ascii="Times New Roman" w:hAnsi="Times New Roman" w:cs="Times New Roman"/>
            <w:noProof/>
            <w:webHidden/>
            <w:sz w:val="24"/>
            <w:szCs w:val="24"/>
          </w:rPr>
          <w:fldChar w:fldCharType="end"/>
        </w:r>
      </w:hyperlink>
    </w:p>
    <w:p w14:paraId="27117BA6" w14:textId="550B6D43"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4" w:history="1">
        <w:r w:rsidR="003F1152" w:rsidRPr="003F1152">
          <w:rPr>
            <w:rStyle w:val="Hyperlink"/>
            <w:rFonts w:ascii="Times New Roman" w:hAnsi="Times New Roman" w:cs="Times New Roman"/>
            <w:noProof/>
            <w:sz w:val="24"/>
            <w:szCs w:val="24"/>
          </w:rPr>
          <w:t>4.2.2.</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Training</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4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8</w:t>
        </w:r>
        <w:r w:rsidR="003F1152" w:rsidRPr="003F1152">
          <w:rPr>
            <w:rFonts w:ascii="Times New Roman" w:hAnsi="Times New Roman" w:cs="Times New Roman"/>
            <w:noProof/>
            <w:webHidden/>
            <w:sz w:val="24"/>
            <w:szCs w:val="24"/>
          </w:rPr>
          <w:fldChar w:fldCharType="end"/>
        </w:r>
      </w:hyperlink>
    </w:p>
    <w:p w14:paraId="64C143FA" w14:textId="60FE9BC3"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5" w:history="1">
        <w:r w:rsidR="003F1152" w:rsidRPr="003F1152">
          <w:rPr>
            <w:rStyle w:val="Hyperlink"/>
            <w:rFonts w:ascii="Times New Roman" w:hAnsi="Times New Roman" w:cs="Times New Roman"/>
            <w:noProof/>
            <w:sz w:val="24"/>
            <w:szCs w:val="24"/>
          </w:rPr>
          <w:t>4.2.3.</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Pengujian Model</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5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0</w:t>
        </w:r>
        <w:r w:rsidR="003F1152" w:rsidRPr="003F1152">
          <w:rPr>
            <w:rFonts w:ascii="Times New Roman" w:hAnsi="Times New Roman" w:cs="Times New Roman"/>
            <w:noProof/>
            <w:webHidden/>
            <w:sz w:val="24"/>
            <w:szCs w:val="24"/>
          </w:rPr>
          <w:fldChar w:fldCharType="end"/>
        </w:r>
      </w:hyperlink>
    </w:p>
    <w:p w14:paraId="6559C242" w14:textId="7D55632C" w:rsidR="003F1152" w:rsidRPr="003F1152" w:rsidRDefault="00786CEF" w:rsidP="003F1152">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9935596" w:history="1">
        <w:r w:rsidR="003F1152" w:rsidRPr="003F1152">
          <w:rPr>
            <w:rStyle w:val="Hyperlink"/>
            <w:rFonts w:ascii="Times New Roman" w:hAnsi="Times New Roman" w:cs="Times New Roman"/>
            <w:noProof/>
            <w:sz w:val="24"/>
            <w:szCs w:val="24"/>
          </w:rPr>
          <w:t>4.2.4.</w:t>
        </w:r>
        <w:r w:rsidR="003F1152" w:rsidRPr="003F1152">
          <w:rPr>
            <w:rFonts w:ascii="Times New Roman" w:eastAsiaTheme="minorEastAsia" w:hAnsi="Times New Roman" w:cs="Times New Roman"/>
            <w:noProof/>
            <w:sz w:val="24"/>
            <w:szCs w:val="24"/>
          </w:rPr>
          <w:tab/>
        </w:r>
        <w:r w:rsidR="003F1152" w:rsidRPr="003F1152">
          <w:rPr>
            <w:rStyle w:val="Hyperlink"/>
            <w:rFonts w:ascii="Times New Roman" w:hAnsi="Times New Roman" w:cs="Times New Roman"/>
            <w:noProof/>
            <w:sz w:val="24"/>
            <w:szCs w:val="24"/>
          </w:rPr>
          <w:t>Hasil dan Pengujian Aplikasi</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6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1</w:t>
        </w:r>
        <w:r w:rsidR="003F1152" w:rsidRPr="003F1152">
          <w:rPr>
            <w:rFonts w:ascii="Times New Roman" w:hAnsi="Times New Roman" w:cs="Times New Roman"/>
            <w:noProof/>
            <w:webHidden/>
            <w:sz w:val="24"/>
            <w:szCs w:val="24"/>
          </w:rPr>
          <w:fldChar w:fldCharType="end"/>
        </w:r>
      </w:hyperlink>
    </w:p>
    <w:p w14:paraId="3F7E4228" w14:textId="293FF20C" w:rsidR="003F1152" w:rsidRPr="003F1152" w:rsidRDefault="00786CEF" w:rsidP="003F1152">
      <w:pPr>
        <w:pStyle w:val="TOC2"/>
        <w:rPr>
          <w:rFonts w:eastAsiaTheme="minorEastAsia"/>
        </w:rPr>
      </w:pPr>
      <w:hyperlink w:anchor="_Toc89935597" w:history="1">
        <w:r w:rsidR="003F1152" w:rsidRPr="003F1152">
          <w:rPr>
            <w:rStyle w:val="Hyperlink"/>
          </w:rPr>
          <w:t>4.3.</w:t>
        </w:r>
        <w:r w:rsidR="003F1152" w:rsidRPr="003F1152">
          <w:rPr>
            <w:rFonts w:eastAsiaTheme="minorEastAsia"/>
          </w:rPr>
          <w:tab/>
        </w:r>
        <w:r w:rsidR="003F1152" w:rsidRPr="003F1152">
          <w:rPr>
            <w:rStyle w:val="Hyperlink"/>
          </w:rPr>
          <w:t>Pembahasan</w:t>
        </w:r>
        <w:r w:rsidR="003F1152" w:rsidRPr="003F1152">
          <w:rPr>
            <w:webHidden/>
          </w:rPr>
          <w:tab/>
        </w:r>
        <w:r w:rsidR="003F1152" w:rsidRPr="003F1152">
          <w:rPr>
            <w:webHidden/>
          </w:rPr>
          <w:fldChar w:fldCharType="begin"/>
        </w:r>
        <w:r w:rsidR="003F1152" w:rsidRPr="003F1152">
          <w:rPr>
            <w:webHidden/>
          </w:rPr>
          <w:instrText xml:space="preserve"> PAGEREF _Toc89935597 \h </w:instrText>
        </w:r>
        <w:r w:rsidR="003F1152" w:rsidRPr="003F1152">
          <w:rPr>
            <w:webHidden/>
          </w:rPr>
        </w:r>
        <w:r w:rsidR="003F1152" w:rsidRPr="003F1152">
          <w:rPr>
            <w:webHidden/>
          </w:rPr>
          <w:fldChar w:fldCharType="separate"/>
        </w:r>
        <w:r w:rsidR="00615963">
          <w:rPr>
            <w:webHidden/>
          </w:rPr>
          <w:t>104</w:t>
        </w:r>
        <w:r w:rsidR="003F1152" w:rsidRPr="003F1152">
          <w:rPr>
            <w:webHidden/>
          </w:rPr>
          <w:fldChar w:fldCharType="end"/>
        </w:r>
      </w:hyperlink>
    </w:p>
    <w:p w14:paraId="69BCCCC0" w14:textId="415FF7EB" w:rsidR="003F1152" w:rsidRPr="003F1152" w:rsidRDefault="00786CEF" w:rsidP="003F1152">
      <w:pPr>
        <w:pStyle w:val="TOC1"/>
        <w:spacing w:after="0" w:line="276" w:lineRule="auto"/>
        <w:rPr>
          <w:rFonts w:ascii="Times New Roman" w:eastAsiaTheme="minorEastAsia" w:hAnsi="Times New Roman" w:cs="Times New Roman"/>
          <w:noProof/>
          <w:sz w:val="24"/>
          <w:szCs w:val="24"/>
        </w:rPr>
      </w:pPr>
      <w:hyperlink w:anchor="_Toc89935598" w:history="1">
        <w:r w:rsidR="003F1152" w:rsidRPr="003F1152">
          <w:rPr>
            <w:rStyle w:val="Hyperlink"/>
            <w:rFonts w:ascii="Times New Roman" w:hAnsi="Times New Roman" w:cs="Times New Roman"/>
            <w:b/>
            <w:bCs/>
            <w:noProof/>
            <w:sz w:val="24"/>
            <w:szCs w:val="24"/>
          </w:rPr>
          <w:t>BAB V KESIMPULAN DAN SAR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598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6</w:t>
        </w:r>
        <w:r w:rsidR="003F1152" w:rsidRPr="003F1152">
          <w:rPr>
            <w:rFonts w:ascii="Times New Roman" w:hAnsi="Times New Roman" w:cs="Times New Roman"/>
            <w:noProof/>
            <w:webHidden/>
            <w:sz w:val="24"/>
            <w:szCs w:val="24"/>
          </w:rPr>
          <w:fldChar w:fldCharType="end"/>
        </w:r>
      </w:hyperlink>
    </w:p>
    <w:p w14:paraId="0B07C1E3" w14:textId="1312F8D2" w:rsidR="003F1152" w:rsidRPr="00F72CED" w:rsidRDefault="00786CEF" w:rsidP="003F1152">
      <w:pPr>
        <w:pStyle w:val="TOC2"/>
        <w:rPr>
          <w:rFonts w:eastAsiaTheme="minorEastAsia"/>
        </w:rPr>
      </w:pPr>
      <w:hyperlink w:anchor="_Toc89935599" w:history="1">
        <w:r w:rsidR="003F1152" w:rsidRPr="00F72CED">
          <w:rPr>
            <w:rStyle w:val="Hyperlink"/>
          </w:rPr>
          <w:t>5.1.</w:t>
        </w:r>
        <w:r w:rsidR="003F1152" w:rsidRPr="00F72CED">
          <w:rPr>
            <w:rFonts w:eastAsiaTheme="minorEastAsia"/>
          </w:rPr>
          <w:tab/>
        </w:r>
        <w:r w:rsidR="003F1152" w:rsidRPr="00F72CED">
          <w:rPr>
            <w:rStyle w:val="Hyperlink"/>
          </w:rPr>
          <w:t>Kesimpulan</w:t>
        </w:r>
        <w:r w:rsidR="003F1152" w:rsidRPr="00F72CED">
          <w:rPr>
            <w:webHidden/>
          </w:rPr>
          <w:tab/>
        </w:r>
        <w:r w:rsidR="003F1152" w:rsidRPr="00F72CED">
          <w:rPr>
            <w:webHidden/>
          </w:rPr>
          <w:fldChar w:fldCharType="begin"/>
        </w:r>
        <w:r w:rsidR="003F1152" w:rsidRPr="00F72CED">
          <w:rPr>
            <w:webHidden/>
          </w:rPr>
          <w:instrText xml:space="preserve"> PAGEREF _Toc89935599 \h </w:instrText>
        </w:r>
        <w:r w:rsidR="003F1152" w:rsidRPr="00F72CED">
          <w:rPr>
            <w:webHidden/>
          </w:rPr>
        </w:r>
        <w:r w:rsidR="003F1152" w:rsidRPr="00F72CED">
          <w:rPr>
            <w:webHidden/>
          </w:rPr>
          <w:fldChar w:fldCharType="separate"/>
        </w:r>
        <w:r w:rsidR="00615963">
          <w:rPr>
            <w:webHidden/>
          </w:rPr>
          <w:t>106</w:t>
        </w:r>
        <w:r w:rsidR="003F1152" w:rsidRPr="00F72CED">
          <w:rPr>
            <w:webHidden/>
          </w:rPr>
          <w:fldChar w:fldCharType="end"/>
        </w:r>
      </w:hyperlink>
    </w:p>
    <w:p w14:paraId="43A5D6AA" w14:textId="0CC81A0A" w:rsidR="003F1152" w:rsidRPr="00F72CED" w:rsidRDefault="00786CEF" w:rsidP="003F1152">
      <w:pPr>
        <w:pStyle w:val="TOC2"/>
        <w:rPr>
          <w:rFonts w:eastAsiaTheme="minorEastAsia"/>
        </w:rPr>
      </w:pPr>
      <w:hyperlink w:anchor="_Toc89935600" w:history="1">
        <w:r w:rsidR="003F1152" w:rsidRPr="00F72CED">
          <w:rPr>
            <w:rStyle w:val="Hyperlink"/>
          </w:rPr>
          <w:t>5.2.</w:t>
        </w:r>
        <w:r w:rsidR="003F1152" w:rsidRPr="00F72CED">
          <w:rPr>
            <w:rFonts w:eastAsiaTheme="minorEastAsia"/>
          </w:rPr>
          <w:tab/>
        </w:r>
        <w:r w:rsidR="003F1152" w:rsidRPr="00F72CED">
          <w:rPr>
            <w:rStyle w:val="Hyperlink"/>
          </w:rPr>
          <w:t>Saran</w:t>
        </w:r>
        <w:r w:rsidR="003F1152" w:rsidRPr="00F72CED">
          <w:rPr>
            <w:webHidden/>
          </w:rPr>
          <w:tab/>
        </w:r>
        <w:r w:rsidR="003F1152" w:rsidRPr="00F72CED">
          <w:rPr>
            <w:webHidden/>
          </w:rPr>
          <w:fldChar w:fldCharType="begin"/>
        </w:r>
        <w:r w:rsidR="003F1152" w:rsidRPr="00F72CED">
          <w:rPr>
            <w:webHidden/>
          </w:rPr>
          <w:instrText xml:space="preserve"> PAGEREF _Toc89935600 \h </w:instrText>
        </w:r>
        <w:r w:rsidR="003F1152" w:rsidRPr="00F72CED">
          <w:rPr>
            <w:webHidden/>
          </w:rPr>
        </w:r>
        <w:r w:rsidR="003F1152" w:rsidRPr="00F72CED">
          <w:rPr>
            <w:webHidden/>
          </w:rPr>
          <w:fldChar w:fldCharType="separate"/>
        </w:r>
        <w:r w:rsidR="00615963">
          <w:rPr>
            <w:webHidden/>
          </w:rPr>
          <w:t>106</w:t>
        </w:r>
        <w:r w:rsidR="003F1152" w:rsidRPr="00F72CED">
          <w:rPr>
            <w:webHidden/>
          </w:rPr>
          <w:fldChar w:fldCharType="end"/>
        </w:r>
      </w:hyperlink>
    </w:p>
    <w:p w14:paraId="4C29103F" w14:textId="37F13420" w:rsidR="003F1152" w:rsidRPr="003F1152" w:rsidRDefault="00786CEF" w:rsidP="003F1152">
      <w:pPr>
        <w:pStyle w:val="TOC1"/>
        <w:spacing w:after="0" w:line="276" w:lineRule="auto"/>
        <w:rPr>
          <w:rFonts w:ascii="Times New Roman" w:eastAsiaTheme="minorEastAsia" w:hAnsi="Times New Roman" w:cs="Times New Roman"/>
          <w:noProof/>
          <w:sz w:val="24"/>
          <w:szCs w:val="24"/>
        </w:rPr>
      </w:pPr>
      <w:hyperlink w:anchor="_Toc89935601" w:history="1">
        <w:r w:rsidR="003F1152" w:rsidRPr="003F1152">
          <w:rPr>
            <w:rStyle w:val="Hyperlink"/>
            <w:rFonts w:ascii="Times New Roman" w:hAnsi="Times New Roman" w:cs="Times New Roman"/>
            <w:b/>
            <w:bCs/>
            <w:noProof/>
            <w:sz w:val="24"/>
            <w:szCs w:val="24"/>
          </w:rPr>
          <w:t>DAFTAR PUSTAKA</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601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7</w:t>
        </w:r>
        <w:r w:rsidR="003F1152" w:rsidRPr="003F1152">
          <w:rPr>
            <w:rFonts w:ascii="Times New Roman" w:hAnsi="Times New Roman" w:cs="Times New Roman"/>
            <w:noProof/>
            <w:webHidden/>
            <w:sz w:val="24"/>
            <w:szCs w:val="24"/>
          </w:rPr>
          <w:fldChar w:fldCharType="end"/>
        </w:r>
      </w:hyperlink>
    </w:p>
    <w:p w14:paraId="5E612E95" w14:textId="59B77851" w:rsidR="003F1152" w:rsidRPr="003F1152" w:rsidRDefault="00786CEF" w:rsidP="003F1152">
      <w:pPr>
        <w:pStyle w:val="TOC1"/>
        <w:spacing w:after="0" w:line="276" w:lineRule="auto"/>
        <w:rPr>
          <w:rFonts w:ascii="Times New Roman" w:eastAsiaTheme="minorEastAsia" w:hAnsi="Times New Roman" w:cs="Times New Roman"/>
          <w:noProof/>
          <w:sz w:val="24"/>
          <w:szCs w:val="24"/>
        </w:rPr>
      </w:pPr>
      <w:hyperlink w:anchor="_Toc89935602" w:history="1">
        <w:r w:rsidR="003F1152" w:rsidRPr="003F1152">
          <w:rPr>
            <w:rStyle w:val="Hyperlink"/>
            <w:rFonts w:ascii="Times New Roman" w:hAnsi="Times New Roman" w:cs="Times New Roman"/>
            <w:b/>
            <w:bCs/>
            <w:noProof/>
            <w:sz w:val="24"/>
            <w:szCs w:val="24"/>
          </w:rPr>
          <w:t>LAMPIRAN</w:t>
        </w:r>
        <w:r w:rsidR="003F1152" w:rsidRPr="003F1152">
          <w:rPr>
            <w:rFonts w:ascii="Times New Roman" w:hAnsi="Times New Roman" w:cs="Times New Roman"/>
            <w:noProof/>
            <w:webHidden/>
            <w:sz w:val="24"/>
            <w:szCs w:val="24"/>
          </w:rPr>
          <w:tab/>
        </w:r>
        <w:r w:rsidR="003F1152" w:rsidRPr="003F1152">
          <w:rPr>
            <w:rFonts w:ascii="Times New Roman" w:hAnsi="Times New Roman" w:cs="Times New Roman"/>
            <w:noProof/>
            <w:webHidden/>
            <w:sz w:val="24"/>
            <w:szCs w:val="24"/>
          </w:rPr>
          <w:fldChar w:fldCharType="begin"/>
        </w:r>
        <w:r w:rsidR="003F1152" w:rsidRPr="003F1152">
          <w:rPr>
            <w:rFonts w:ascii="Times New Roman" w:hAnsi="Times New Roman" w:cs="Times New Roman"/>
            <w:noProof/>
            <w:webHidden/>
            <w:sz w:val="24"/>
            <w:szCs w:val="24"/>
          </w:rPr>
          <w:instrText xml:space="preserve"> PAGEREF _Toc89935602 \h </w:instrText>
        </w:r>
        <w:r w:rsidR="003F1152" w:rsidRPr="003F1152">
          <w:rPr>
            <w:rFonts w:ascii="Times New Roman" w:hAnsi="Times New Roman" w:cs="Times New Roman"/>
            <w:noProof/>
            <w:webHidden/>
            <w:sz w:val="24"/>
            <w:szCs w:val="24"/>
          </w:rPr>
        </w:r>
        <w:r w:rsidR="003F1152" w:rsidRPr="003F1152">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11</w:t>
        </w:r>
        <w:r w:rsidR="003F1152" w:rsidRPr="003F1152">
          <w:rPr>
            <w:rFonts w:ascii="Times New Roman" w:hAnsi="Times New Roman" w:cs="Times New Roman"/>
            <w:noProof/>
            <w:webHidden/>
            <w:sz w:val="24"/>
            <w:szCs w:val="24"/>
          </w:rPr>
          <w:fldChar w:fldCharType="end"/>
        </w:r>
      </w:hyperlink>
    </w:p>
    <w:p w14:paraId="4E248682" w14:textId="5144E0F8" w:rsidR="00B85F90" w:rsidRDefault="000F3FFF" w:rsidP="003F1152">
      <w:pPr>
        <w:spacing w:after="0" w:line="276" w:lineRule="auto"/>
        <w:jc w:val="both"/>
      </w:pPr>
      <w:r w:rsidRPr="003F1152">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4E0D3B">
          <w:headerReference w:type="default" r:id="rId13"/>
          <w:pgSz w:w="11906" w:h="16838" w:code="9"/>
          <w:pgMar w:top="1701" w:right="1418" w:bottom="1418" w:left="1701" w:header="720" w:footer="720" w:gutter="0"/>
          <w:pgNumType w:fmt="lowerRoman" w:start="9"/>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8" w:name="_Toc89935543"/>
      <w:r w:rsidRPr="00447256">
        <w:rPr>
          <w:rFonts w:ascii="Times New Roman" w:hAnsi="Times New Roman" w:cs="Times New Roman"/>
          <w:b/>
          <w:bCs/>
          <w:color w:val="auto"/>
          <w:sz w:val="28"/>
          <w:szCs w:val="28"/>
        </w:rPr>
        <w:lastRenderedPageBreak/>
        <w:t>Daftar Gambar</w:t>
      </w:r>
      <w:bookmarkEnd w:id="8"/>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29A4752E" w14:textId="67EF73AC" w:rsidR="00D428A4" w:rsidRPr="00D428A4" w:rsidRDefault="00FE0136"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2." </w:instrText>
      </w:r>
      <w:r w:rsidRPr="00D428A4">
        <w:rPr>
          <w:rFonts w:ascii="Times New Roman" w:hAnsi="Times New Roman" w:cs="Times New Roman"/>
          <w:sz w:val="24"/>
          <w:szCs w:val="24"/>
        </w:rPr>
        <w:fldChar w:fldCharType="separate"/>
      </w:r>
      <w:hyperlink w:anchor="_Toc89453018" w:history="1">
        <w:r w:rsidR="00D428A4" w:rsidRPr="00D428A4">
          <w:rPr>
            <w:rStyle w:val="Hyperlink"/>
            <w:rFonts w:ascii="Times New Roman" w:hAnsi="Times New Roman" w:cs="Times New Roman"/>
            <w:b/>
            <w:bCs/>
            <w:noProof/>
            <w:sz w:val="24"/>
            <w:szCs w:val="24"/>
          </w:rPr>
          <w:t>Gambar 2. 1</w:t>
        </w:r>
        <w:r w:rsidR="00D428A4" w:rsidRPr="00D428A4">
          <w:rPr>
            <w:rStyle w:val="Hyperlink"/>
            <w:rFonts w:ascii="Times New Roman" w:hAnsi="Times New Roman" w:cs="Times New Roman"/>
            <w:noProof/>
            <w:sz w:val="24"/>
            <w:szCs w:val="24"/>
          </w:rPr>
          <w:t xml:space="preserve"> Grid Search dan Random Search</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1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6</w:t>
        </w:r>
        <w:r w:rsidR="00D428A4" w:rsidRPr="00D428A4">
          <w:rPr>
            <w:rFonts w:ascii="Times New Roman" w:hAnsi="Times New Roman" w:cs="Times New Roman"/>
            <w:noProof/>
            <w:webHidden/>
            <w:sz w:val="24"/>
            <w:szCs w:val="24"/>
          </w:rPr>
          <w:fldChar w:fldCharType="end"/>
        </w:r>
      </w:hyperlink>
    </w:p>
    <w:p w14:paraId="5509574D" w14:textId="64D220ED" w:rsidR="007C179A" w:rsidRPr="00D428A4" w:rsidRDefault="00786CEF" w:rsidP="00D428A4">
      <w:pPr>
        <w:pStyle w:val="TableofFigures"/>
        <w:tabs>
          <w:tab w:val="right" w:leader="dot" w:pos="8777"/>
        </w:tabs>
        <w:spacing w:line="276" w:lineRule="auto"/>
        <w:rPr>
          <w:rFonts w:ascii="Times New Roman" w:hAnsi="Times New Roman" w:cs="Times New Roman"/>
          <w:sz w:val="24"/>
          <w:szCs w:val="24"/>
        </w:rPr>
      </w:pPr>
      <w:hyperlink w:anchor="_Toc89453019" w:history="1">
        <w:r w:rsidR="00D428A4" w:rsidRPr="00D428A4">
          <w:rPr>
            <w:rStyle w:val="Hyperlink"/>
            <w:rFonts w:ascii="Times New Roman" w:hAnsi="Times New Roman" w:cs="Times New Roman"/>
            <w:b/>
            <w:bCs/>
            <w:noProof/>
            <w:sz w:val="24"/>
            <w:szCs w:val="24"/>
          </w:rPr>
          <w:t xml:space="preserve">Gambar 2. 2 </w:t>
        </w:r>
        <w:r w:rsidR="00D428A4" w:rsidRPr="00D428A4">
          <w:rPr>
            <w:rStyle w:val="Hyperlink"/>
            <w:rFonts w:ascii="Times New Roman" w:hAnsi="Times New Roman" w:cs="Times New Roman"/>
            <w:noProof/>
            <w:sz w:val="24"/>
            <w:szCs w:val="24"/>
          </w:rPr>
          <w:t>K-Fold Cross Validatio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1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7</w:t>
        </w:r>
        <w:r w:rsidR="00D428A4" w:rsidRPr="00D428A4">
          <w:rPr>
            <w:rFonts w:ascii="Times New Roman" w:hAnsi="Times New Roman" w:cs="Times New Roman"/>
            <w:noProof/>
            <w:webHidden/>
            <w:sz w:val="24"/>
            <w:szCs w:val="24"/>
          </w:rPr>
          <w:fldChar w:fldCharType="end"/>
        </w:r>
      </w:hyperlink>
      <w:r w:rsidR="00FE0136" w:rsidRPr="00D428A4">
        <w:rPr>
          <w:rFonts w:ascii="Times New Roman" w:hAnsi="Times New Roman" w:cs="Times New Roman"/>
          <w:sz w:val="24"/>
          <w:szCs w:val="24"/>
        </w:rPr>
        <w:fldChar w:fldCharType="end"/>
      </w:r>
    </w:p>
    <w:p w14:paraId="3287C9B9" w14:textId="54C6EAE0" w:rsidR="00D428A4" w:rsidRPr="00D428A4" w:rsidRDefault="007B41EB"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3." </w:instrText>
      </w:r>
      <w:r w:rsidRPr="00D428A4">
        <w:rPr>
          <w:rFonts w:ascii="Times New Roman" w:hAnsi="Times New Roman" w:cs="Times New Roman"/>
          <w:sz w:val="24"/>
          <w:szCs w:val="24"/>
        </w:rPr>
        <w:fldChar w:fldCharType="separate"/>
      </w:r>
      <w:hyperlink w:anchor="_Toc89453021" w:history="1">
        <w:r w:rsidR="00D428A4" w:rsidRPr="00D428A4">
          <w:rPr>
            <w:rStyle w:val="Hyperlink"/>
            <w:rFonts w:ascii="Times New Roman" w:hAnsi="Times New Roman" w:cs="Times New Roman"/>
            <w:b/>
            <w:bCs/>
            <w:noProof/>
            <w:sz w:val="24"/>
            <w:szCs w:val="24"/>
          </w:rPr>
          <w:t>Gambar 3. 1</w:t>
        </w:r>
        <w:r w:rsidR="00D428A4" w:rsidRPr="00D428A4">
          <w:rPr>
            <w:rStyle w:val="Hyperlink"/>
            <w:rFonts w:ascii="Times New Roman" w:hAnsi="Times New Roman" w:cs="Times New Roman"/>
            <w:noProof/>
            <w:sz w:val="24"/>
            <w:szCs w:val="24"/>
          </w:rPr>
          <w:t xml:space="preserve"> Tahapan Penelitia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0</w:t>
        </w:r>
        <w:r w:rsidR="00D428A4" w:rsidRPr="00D428A4">
          <w:rPr>
            <w:rFonts w:ascii="Times New Roman" w:hAnsi="Times New Roman" w:cs="Times New Roman"/>
            <w:noProof/>
            <w:webHidden/>
            <w:sz w:val="24"/>
            <w:szCs w:val="24"/>
          </w:rPr>
          <w:fldChar w:fldCharType="end"/>
        </w:r>
      </w:hyperlink>
    </w:p>
    <w:p w14:paraId="1E528CCF" w14:textId="60D79C3C"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2" w:history="1">
        <w:r w:rsidR="00D428A4" w:rsidRPr="00D428A4">
          <w:rPr>
            <w:rStyle w:val="Hyperlink"/>
            <w:rFonts w:ascii="Times New Roman" w:hAnsi="Times New Roman" w:cs="Times New Roman"/>
            <w:b/>
            <w:bCs/>
            <w:noProof/>
            <w:sz w:val="24"/>
            <w:szCs w:val="24"/>
          </w:rPr>
          <w:t>Gambar 3. 2</w:t>
        </w:r>
        <w:r w:rsidR="00D428A4" w:rsidRPr="00D428A4">
          <w:rPr>
            <w:rStyle w:val="Hyperlink"/>
            <w:rFonts w:ascii="Times New Roman" w:hAnsi="Times New Roman" w:cs="Times New Roman"/>
            <w:noProof/>
            <w:sz w:val="24"/>
            <w:szCs w:val="24"/>
          </w:rPr>
          <w:t xml:space="preserve"> Gelombang Segment S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4</w:t>
        </w:r>
        <w:r w:rsidR="00D428A4" w:rsidRPr="00D428A4">
          <w:rPr>
            <w:rFonts w:ascii="Times New Roman" w:hAnsi="Times New Roman" w:cs="Times New Roman"/>
            <w:noProof/>
            <w:webHidden/>
            <w:sz w:val="24"/>
            <w:szCs w:val="24"/>
          </w:rPr>
          <w:fldChar w:fldCharType="end"/>
        </w:r>
      </w:hyperlink>
    </w:p>
    <w:p w14:paraId="5FF0A96E" w14:textId="4F5C28E1"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3" w:history="1">
        <w:r w:rsidR="00D428A4" w:rsidRPr="00D428A4">
          <w:rPr>
            <w:rStyle w:val="Hyperlink"/>
            <w:rFonts w:ascii="Times New Roman" w:hAnsi="Times New Roman" w:cs="Times New Roman"/>
            <w:b/>
            <w:bCs/>
            <w:noProof/>
            <w:sz w:val="24"/>
            <w:szCs w:val="24"/>
          </w:rPr>
          <w:t>Gambar 3. 3</w:t>
        </w:r>
        <w:r w:rsidR="00D428A4" w:rsidRPr="00D428A4">
          <w:rPr>
            <w:rStyle w:val="Hyperlink"/>
            <w:rFonts w:ascii="Times New Roman" w:hAnsi="Times New Roman" w:cs="Times New Roman"/>
            <w:noProof/>
            <w:sz w:val="24"/>
            <w:szCs w:val="24"/>
          </w:rPr>
          <w:t xml:space="preserve"> Jenis-jenis Slop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4</w:t>
        </w:r>
        <w:r w:rsidR="00D428A4" w:rsidRPr="00D428A4">
          <w:rPr>
            <w:rFonts w:ascii="Times New Roman" w:hAnsi="Times New Roman" w:cs="Times New Roman"/>
            <w:noProof/>
            <w:webHidden/>
            <w:sz w:val="24"/>
            <w:szCs w:val="24"/>
          </w:rPr>
          <w:fldChar w:fldCharType="end"/>
        </w:r>
      </w:hyperlink>
    </w:p>
    <w:p w14:paraId="2EA0BEB3" w14:textId="18F22C59"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4" w:history="1">
        <w:r w:rsidR="00D428A4" w:rsidRPr="00D428A4">
          <w:rPr>
            <w:rStyle w:val="Hyperlink"/>
            <w:rFonts w:ascii="Times New Roman" w:hAnsi="Times New Roman" w:cs="Times New Roman"/>
            <w:b/>
            <w:bCs/>
            <w:noProof/>
            <w:sz w:val="24"/>
            <w:szCs w:val="24"/>
          </w:rPr>
          <w:t>Gambar 3. 4</w:t>
        </w:r>
        <w:r w:rsidR="00D428A4" w:rsidRPr="00D428A4">
          <w:rPr>
            <w:rStyle w:val="Hyperlink"/>
            <w:rFonts w:ascii="Times New Roman" w:hAnsi="Times New Roman" w:cs="Times New Roman"/>
            <w:noProof/>
            <w:sz w:val="24"/>
            <w:szCs w:val="24"/>
          </w:rPr>
          <w:t xml:space="preserve"> Flowchart preprocess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5</w:t>
        </w:r>
        <w:r w:rsidR="00D428A4" w:rsidRPr="00D428A4">
          <w:rPr>
            <w:rFonts w:ascii="Times New Roman" w:hAnsi="Times New Roman" w:cs="Times New Roman"/>
            <w:noProof/>
            <w:webHidden/>
            <w:sz w:val="24"/>
            <w:szCs w:val="24"/>
          </w:rPr>
          <w:fldChar w:fldCharType="end"/>
        </w:r>
      </w:hyperlink>
    </w:p>
    <w:p w14:paraId="67C0956B" w14:textId="098B7A5A"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5" w:history="1">
        <w:r w:rsidR="00D428A4" w:rsidRPr="00D428A4">
          <w:rPr>
            <w:rStyle w:val="Hyperlink"/>
            <w:rFonts w:ascii="Times New Roman" w:hAnsi="Times New Roman" w:cs="Times New Roman"/>
            <w:b/>
            <w:bCs/>
            <w:noProof/>
            <w:sz w:val="24"/>
            <w:szCs w:val="24"/>
          </w:rPr>
          <w:t>Gambar 3. 5</w:t>
        </w:r>
        <w:r w:rsidR="00D428A4" w:rsidRPr="00D428A4">
          <w:rPr>
            <w:rStyle w:val="Hyperlink"/>
            <w:rFonts w:ascii="Times New Roman" w:hAnsi="Times New Roman" w:cs="Times New Roman"/>
            <w:noProof/>
            <w:sz w:val="24"/>
            <w:szCs w:val="24"/>
          </w:rPr>
          <w:t xml:space="preserve"> Boxplot dan Distplot kolom trestbps</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6</w:t>
        </w:r>
        <w:r w:rsidR="00D428A4" w:rsidRPr="00D428A4">
          <w:rPr>
            <w:rFonts w:ascii="Times New Roman" w:hAnsi="Times New Roman" w:cs="Times New Roman"/>
            <w:noProof/>
            <w:webHidden/>
            <w:sz w:val="24"/>
            <w:szCs w:val="24"/>
          </w:rPr>
          <w:fldChar w:fldCharType="end"/>
        </w:r>
      </w:hyperlink>
    </w:p>
    <w:p w14:paraId="62311325" w14:textId="554E5804"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6" w:history="1">
        <w:r w:rsidR="00D428A4" w:rsidRPr="00D428A4">
          <w:rPr>
            <w:rStyle w:val="Hyperlink"/>
            <w:rFonts w:ascii="Times New Roman" w:hAnsi="Times New Roman" w:cs="Times New Roman"/>
            <w:b/>
            <w:bCs/>
            <w:noProof/>
            <w:sz w:val="24"/>
            <w:szCs w:val="24"/>
          </w:rPr>
          <w:t>Gambar 3. 6</w:t>
        </w:r>
        <w:r w:rsidR="00D428A4" w:rsidRPr="00D428A4">
          <w:rPr>
            <w:rStyle w:val="Hyperlink"/>
            <w:rFonts w:ascii="Times New Roman" w:hAnsi="Times New Roman" w:cs="Times New Roman"/>
            <w:noProof/>
            <w:sz w:val="24"/>
            <w:szCs w:val="24"/>
          </w:rPr>
          <w:t xml:space="preserve"> Flowchart hapus_outlier</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6</w:t>
        </w:r>
        <w:r w:rsidR="00D428A4" w:rsidRPr="00D428A4">
          <w:rPr>
            <w:rFonts w:ascii="Times New Roman" w:hAnsi="Times New Roman" w:cs="Times New Roman"/>
            <w:noProof/>
            <w:webHidden/>
            <w:sz w:val="24"/>
            <w:szCs w:val="24"/>
          </w:rPr>
          <w:fldChar w:fldCharType="end"/>
        </w:r>
      </w:hyperlink>
    </w:p>
    <w:p w14:paraId="0FB85427" w14:textId="695F58B5"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7" w:history="1">
        <w:r w:rsidR="00D428A4" w:rsidRPr="00D428A4">
          <w:rPr>
            <w:rStyle w:val="Hyperlink"/>
            <w:rFonts w:ascii="Times New Roman" w:hAnsi="Times New Roman" w:cs="Times New Roman"/>
            <w:b/>
            <w:bCs/>
            <w:noProof/>
            <w:sz w:val="24"/>
            <w:szCs w:val="24"/>
          </w:rPr>
          <w:t>Gambar 3. 7</w:t>
        </w:r>
        <w:r w:rsidR="00D428A4" w:rsidRPr="00D428A4">
          <w:rPr>
            <w:rStyle w:val="Hyperlink"/>
            <w:rFonts w:ascii="Times New Roman" w:hAnsi="Times New Roman" w:cs="Times New Roman"/>
            <w:noProof/>
            <w:sz w:val="24"/>
            <w:szCs w:val="24"/>
          </w:rPr>
          <w:t xml:space="preserve"> Flowchart dataset_splitt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8</w:t>
        </w:r>
        <w:r w:rsidR="00D428A4" w:rsidRPr="00D428A4">
          <w:rPr>
            <w:rFonts w:ascii="Times New Roman" w:hAnsi="Times New Roman" w:cs="Times New Roman"/>
            <w:noProof/>
            <w:webHidden/>
            <w:sz w:val="24"/>
            <w:szCs w:val="24"/>
          </w:rPr>
          <w:fldChar w:fldCharType="end"/>
        </w:r>
      </w:hyperlink>
    </w:p>
    <w:p w14:paraId="2D810A40" w14:textId="31954D52"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8" w:history="1">
        <w:r w:rsidR="00D428A4" w:rsidRPr="00D428A4">
          <w:rPr>
            <w:rStyle w:val="Hyperlink"/>
            <w:rFonts w:ascii="Times New Roman" w:hAnsi="Times New Roman" w:cs="Times New Roman"/>
            <w:b/>
            <w:bCs/>
            <w:noProof/>
            <w:sz w:val="24"/>
            <w:szCs w:val="24"/>
          </w:rPr>
          <w:t>Gambar 3. 8</w:t>
        </w:r>
        <w:r w:rsidR="00D428A4" w:rsidRPr="00D428A4">
          <w:rPr>
            <w:rStyle w:val="Hyperlink"/>
            <w:rFonts w:ascii="Times New Roman" w:hAnsi="Times New Roman" w:cs="Times New Roman"/>
            <w:noProof/>
            <w:sz w:val="24"/>
            <w:szCs w:val="24"/>
          </w:rPr>
          <w:t xml:space="preserve"> Flowchart prep_numeric</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9</w:t>
        </w:r>
        <w:r w:rsidR="00D428A4" w:rsidRPr="00D428A4">
          <w:rPr>
            <w:rFonts w:ascii="Times New Roman" w:hAnsi="Times New Roman" w:cs="Times New Roman"/>
            <w:noProof/>
            <w:webHidden/>
            <w:sz w:val="24"/>
            <w:szCs w:val="24"/>
          </w:rPr>
          <w:fldChar w:fldCharType="end"/>
        </w:r>
      </w:hyperlink>
    </w:p>
    <w:p w14:paraId="4A7307ED" w14:textId="471E3A18"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29" w:history="1">
        <w:r w:rsidR="00D428A4" w:rsidRPr="00D428A4">
          <w:rPr>
            <w:rStyle w:val="Hyperlink"/>
            <w:rFonts w:ascii="Times New Roman" w:hAnsi="Times New Roman" w:cs="Times New Roman"/>
            <w:b/>
            <w:bCs/>
            <w:noProof/>
            <w:sz w:val="24"/>
            <w:szCs w:val="24"/>
          </w:rPr>
          <w:t>Gambar 3. 9</w:t>
        </w:r>
        <w:r w:rsidR="00D428A4" w:rsidRPr="00D428A4">
          <w:rPr>
            <w:rStyle w:val="Hyperlink"/>
            <w:rFonts w:ascii="Times New Roman" w:hAnsi="Times New Roman" w:cs="Times New Roman"/>
            <w:noProof/>
            <w:sz w:val="24"/>
            <w:szCs w:val="24"/>
          </w:rPr>
          <w:t xml:space="preserve"> Flowchart Normalisasi MinMa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2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9</w:t>
        </w:r>
        <w:r w:rsidR="00D428A4" w:rsidRPr="00D428A4">
          <w:rPr>
            <w:rFonts w:ascii="Times New Roman" w:hAnsi="Times New Roman" w:cs="Times New Roman"/>
            <w:noProof/>
            <w:webHidden/>
            <w:sz w:val="24"/>
            <w:szCs w:val="24"/>
          </w:rPr>
          <w:fldChar w:fldCharType="end"/>
        </w:r>
      </w:hyperlink>
    </w:p>
    <w:p w14:paraId="3A03DE4C" w14:textId="4FAEE6F2"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0" w:history="1">
        <w:r w:rsidR="00D428A4" w:rsidRPr="00D428A4">
          <w:rPr>
            <w:rStyle w:val="Hyperlink"/>
            <w:rFonts w:ascii="Times New Roman" w:hAnsi="Times New Roman" w:cs="Times New Roman"/>
            <w:b/>
            <w:bCs/>
            <w:noProof/>
            <w:sz w:val="24"/>
            <w:szCs w:val="24"/>
          </w:rPr>
          <w:t>Gambar 3. 10</w:t>
        </w:r>
        <w:r w:rsidR="00D428A4" w:rsidRPr="00D428A4">
          <w:rPr>
            <w:rStyle w:val="Hyperlink"/>
            <w:rFonts w:ascii="Times New Roman" w:hAnsi="Times New Roman" w:cs="Times New Roman"/>
            <w:noProof/>
            <w:sz w:val="24"/>
            <w:szCs w:val="24"/>
          </w:rPr>
          <w:t xml:space="preserve"> Flowchart prep_categoric</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1</w:t>
        </w:r>
        <w:r w:rsidR="00D428A4" w:rsidRPr="00D428A4">
          <w:rPr>
            <w:rFonts w:ascii="Times New Roman" w:hAnsi="Times New Roman" w:cs="Times New Roman"/>
            <w:noProof/>
            <w:webHidden/>
            <w:sz w:val="24"/>
            <w:szCs w:val="24"/>
          </w:rPr>
          <w:fldChar w:fldCharType="end"/>
        </w:r>
      </w:hyperlink>
    </w:p>
    <w:p w14:paraId="4173E339" w14:textId="13163E44"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1" w:history="1">
        <w:r w:rsidR="00D428A4" w:rsidRPr="00D428A4">
          <w:rPr>
            <w:rStyle w:val="Hyperlink"/>
            <w:rFonts w:ascii="Times New Roman" w:hAnsi="Times New Roman" w:cs="Times New Roman"/>
            <w:b/>
            <w:bCs/>
            <w:noProof/>
            <w:sz w:val="24"/>
            <w:szCs w:val="24"/>
          </w:rPr>
          <w:t>Gambar 3. 11</w:t>
        </w:r>
        <w:r w:rsidR="00D428A4" w:rsidRPr="00D428A4">
          <w:rPr>
            <w:rStyle w:val="Hyperlink"/>
            <w:rFonts w:ascii="Times New Roman" w:hAnsi="Times New Roman" w:cs="Times New Roman"/>
            <w:noProof/>
            <w:sz w:val="24"/>
            <w:szCs w:val="24"/>
          </w:rPr>
          <w:t xml:space="preserve"> Flowchart XgBoos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3</w:t>
        </w:r>
        <w:r w:rsidR="00D428A4" w:rsidRPr="00D428A4">
          <w:rPr>
            <w:rFonts w:ascii="Times New Roman" w:hAnsi="Times New Roman" w:cs="Times New Roman"/>
            <w:noProof/>
            <w:webHidden/>
            <w:sz w:val="24"/>
            <w:szCs w:val="24"/>
          </w:rPr>
          <w:fldChar w:fldCharType="end"/>
        </w:r>
      </w:hyperlink>
    </w:p>
    <w:p w14:paraId="15E0E4D7" w14:textId="06224E3A"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2" w:history="1">
        <w:r w:rsidR="00D428A4" w:rsidRPr="00D428A4">
          <w:rPr>
            <w:rStyle w:val="Hyperlink"/>
            <w:rFonts w:ascii="Times New Roman" w:hAnsi="Times New Roman" w:cs="Times New Roman"/>
            <w:b/>
            <w:bCs/>
            <w:noProof/>
            <w:sz w:val="24"/>
            <w:szCs w:val="24"/>
          </w:rPr>
          <w:t>Gambar 3. 12</w:t>
        </w:r>
        <w:r w:rsidR="00D428A4" w:rsidRPr="00D428A4">
          <w:rPr>
            <w:rStyle w:val="Hyperlink"/>
            <w:rFonts w:ascii="Times New Roman" w:hAnsi="Times New Roman" w:cs="Times New Roman"/>
            <w:noProof/>
            <w:sz w:val="24"/>
            <w:szCs w:val="24"/>
          </w:rPr>
          <w:t xml:space="preserve"> Tree Untuk Node Cp=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6</w:t>
        </w:r>
        <w:r w:rsidR="00D428A4" w:rsidRPr="00D428A4">
          <w:rPr>
            <w:rFonts w:ascii="Times New Roman" w:hAnsi="Times New Roman" w:cs="Times New Roman"/>
            <w:noProof/>
            <w:webHidden/>
            <w:sz w:val="24"/>
            <w:szCs w:val="24"/>
          </w:rPr>
          <w:fldChar w:fldCharType="end"/>
        </w:r>
      </w:hyperlink>
    </w:p>
    <w:p w14:paraId="6FB7CB7E" w14:textId="75166099"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3" w:history="1">
        <w:r w:rsidR="00D428A4" w:rsidRPr="00D428A4">
          <w:rPr>
            <w:rStyle w:val="Hyperlink"/>
            <w:rFonts w:ascii="Times New Roman" w:hAnsi="Times New Roman" w:cs="Times New Roman"/>
            <w:b/>
            <w:bCs/>
            <w:noProof/>
            <w:sz w:val="24"/>
            <w:szCs w:val="24"/>
          </w:rPr>
          <w:t>Gambar 3. 13</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7</w:t>
        </w:r>
        <w:r w:rsidR="00D428A4" w:rsidRPr="00D428A4">
          <w:rPr>
            <w:rFonts w:ascii="Times New Roman" w:hAnsi="Times New Roman" w:cs="Times New Roman"/>
            <w:noProof/>
            <w:webHidden/>
            <w:sz w:val="24"/>
            <w:szCs w:val="24"/>
          </w:rPr>
          <w:fldChar w:fldCharType="end"/>
        </w:r>
      </w:hyperlink>
    </w:p>
    <w:p w14:paraId="7906943C" w14:textId="5E2DFCE8"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4" w:history="1">
        <w:r w:rsidR="00D428A4" w:rsidRPr="00D428A4">
          <w:rPr>
            <w:rStyle w:val="Hyperlink"/>
            <w:rFonts w:ascii="Times New Roman" w:hAnsi="Times New Roman" w:cs="Times New Roman"/>
            <w:b/>
            <w:bCs/>
            <w:noProof/>
            <w:sz w:val="24"/>
            <w:szCs w:val="24"/>
          </w:rPr>
          <w:t>Gambar 3. 14</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8</w:t>
        </w:r>
        <w:r w:rsidR="00D428A4" w:rsidRPr="00D428A4">
          <w:rPr>
            <w:rFonts w:ascii="Times New Roman" w:hAnsi="Times New Roman" w:cs="Times New Roman"/>
            <w:noProof/>
            <w:webHidden/>
            <w:sz w:val="24"/>
            <w:szCs w:val="24"/>
          </w:rPr>
          <w:fldChar w:fldCharType="end"/>
        </w:r>
      </w:hyperlink>
    </w:p>
    <w:p w14:paraId="0C71BE8E" w14:textId="76603446"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5" w:history="1">
        <w:r w:rsidR="00D428A4" w:rsidRPr="00D428A4">
          <w:rPr>
            <w:rStyle w:val="Hyperlink"/>
            <w:rFonts w:ascii="Times New Roman" w:hAnsi="Times New Roman" w:cs="Times New Roman"/>
            <w:b/>
            <w:bCs/>
            <w:noProof/>
            <w:sz w:val="24"/>
            <w:szCs w:val="24"/>
          </w:rPr>
          <w:t>Gambar 3. 15</w:t>
        </w:r>
        <w:r w:rsidR="00D428A4" w:rsidRPr="00D428A4">
          <w:rPr>
            <w:rStyle w:val="Hyperlink"/>
            <w:rFonts w:ascii="Times New Roman" w:hAnsi="Times New Roman" w:cs="Times New Roman"/>
            <w:noProof/>
            <w:sz w:val="24"/>
            <w:szCs w:val="24"/>
          </w:rPr>
          <w:t xml:space="preserve"> Tree Untuk Node Thalac&lt;12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9</w:t>
        </w:r>
        <w:r w:rsidR="00D428A4" w:rsidRPr="00D428A4">
          <w:rPr>
            <w:rFonts w:ascii="Times New Roman" w:hAnsi="Times New Roman" w:cs="Times New Roman"/>
            <w:noProof/>
            <w:webHidden/>
            <w:sz w:val="24"/>
            <w:szCs w:val="24"/>
          </w:rPr>
          <w:fldChar w:fldCharType="end"/>
        </w:r>
      </w:hyperlink>
    </w:p>
    <w:p w14:paraId="02A811B3" w14:textId="33DA8D95"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6" w:history="1">
        <w:r w:rsidR="00D428A4" w:rsidRPr="00D428A4">
          <w:rPr>
            <w:rStyle w:val="Hyperlink"/>
            <w:rFonts w:ascii="Times New Roman" w:hAnsi="Times New Roman" w:cs="Times New Roman"/>
            <w:b/>
            <w:bCs/>
            <w:noProof/>
            <w:sz w:val="24"/>
            <w:szCs w:val="24"/>
          </w:rPr>
          <w:t>Gambar 3. 16</w:t>
        </w:r>
        <w:r w:rsidR="00D428A4" w:rsidRPr="00D428A4">
          <w:rPr>
            <w:rStyle w:val="Hyperlink"/>
            <w:rFonts w:ascii="Times New Roman" w:hAnsi="Times New Roman" w:cs="Times New Roman"/>
            <w:noProof/>
            <w:sz w:val="24"/>
            <w:szCs w:val="24"/>
          </w:rPr>
          <w:t xml:space="preserve"> Tree Untuk Node Thalac&lt;16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50</w:t>
        </w:r>
        <w:r w:rsidR="00D428A4" w:rsidRPr="00D428A4">
          <w:rPr>
            <w:rFonts w:ascii="Times New Roman" w:hAnsi="Times New Roman" w:cs="Times New Roman"/>
            <w:noProof/>
            <w:webHidden/>
            <w:sz w:val="24"/>
            <w:szCs w:val="24"/>
          </w:rPr>
          <w:fldChar w:fldCharType="end"/>
        </w:r>
      </w:hyperlink>
    </w:p>
    <w:p w14:paraId="04BBB7C7" w14:textId="70878A39"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7" w:history="1">
        <w:r w:rsidR="00D428A4" w:rsidRPr="00D428A4">
          <w:rPr>
            <w:rStyle w:val="Hyperlink"/>
            <w:rFonts w:ascii="Times New Roman" w:hAnsi="Times New Roman" w:cs="Times New Roman"/>
            <w:b/>
            <w:bCs/>
            <w:noProof/>
            <w:sz w:val="24"/>
            <w:szCs w:val="24"/>
          </w:rPr>
          <w:t>Gambar 3. 17</w:t>
        </w:r>
        <w:r w:rsidR="00D428A4" w:rsidRPr="00D428A4">
          <w:rPr>
            <w:rStyle w:val="Hyperlink"/>
            <w:rFonts w:ascii="Times New Roman" w:hAnsi="Times New Roman" w:cs="Times New Roman"/>
            <w:noProof/>
            <w:sz w:val="24"/>
            <w:szCs w:val="24"/>
          </w:rPr>
          <w:t xml:space="preserve"> Tree Untuk Node Thalac&lt;182</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51</w:t>
        </w:r>
        <w:r w:rsidR="00D428A4" w:rsidRPr="00D428A4">
          <w:rPr>
            <w:rFonts w:ascii="Times New Roman" w:hAnsi="Times New Roman" w:cs="Times New Roman"/>
            <w:noProof/>
            <w:webHidden/>
            <w:sz w:val="24"/>
            <w:szCs w:val="24"/>
          </w:rPr>
          <w:fldChar w:fldCharType="end"/>
        </w:r>
      </w:hyperlink>
    </w:p>
    <w:p w14:paraId="3086062B" w14:textId="05845BB4"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8" w:history="1">
        <w:r w:rsidR="00D428A4" w:rsidRPr="00D428A4">
          <w:rPr>
            <w:rStyle w:val="Hyperlink"/>
            <w:rFonts w:ascii="Times New Roman" w:hAnsi="Times New Roman" w:cs="Times New Roman"/>
            <w:b/>
            <w:bCs/>
            <w:noProof/>
            <w:sz w:val="24"/>
            <w:szCs w:val="24"/>
          </w:rPr>
          <w:t>Gambar 3. 18</w:t>
        </w:r>
        <w:r w:rsidR="00D428A4" w:rsidRPr="00D428A4">
          <w:rPr>
            <w:rStyle w:val="Hyperlink"/>
            <w:rFonts w:ascii="Times New Roman" w:hAnsi="Times New Roman" w:cs="Times New Roman"/>
            <w:noProof/>
            <w:sz w:val="24"/>
            <w:szCs w:val="24"/>
          </w:rPr>
          <w:t xml:space="preserve"> Tree Untuk Node Thalac&lt;196</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52</w:t>
        </w:r>
        <w:r w:rsidR="00D428A4" w:rsidRPr="00D428A4">
          <w:rPr>
            <w:rFonts w:ascii="Times New Roman" w:hAnsi="Times New Roman" w:cs="Times New Roman"/>
            <w:noProof/>
            <w:webHidden/>
            <w:sz w:val="24"/>
            <w:szCs w:val="24"/>
          </w:rPr>
          <w:fldChar w:fldCharType="end"/>
        </w:r>
      </w:hyperlink>
    </w:p>
    <w:p w14:paraId="20A764EC" w14:textId="4D70A2DD"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39" w:history="1">
        <w:r w:rsidR="00D428A4" w:rsidRPr="00D428A4">
          <w:rPr>
            <w:rStyle w:val="Hyperlink"/>
            <w:rFonts w:ascii="Times New Roman" w:hAnsi="Times New Roman" w:cs="Times New Roman"/>
            <w:b/>
            <w:bCs/>
            <w:noProof/>
            <w:sz w:val="24"/>
            <w:szCs w:val="24"/>
          </w:rPr>
          <w:t>Gambar 3. 19</w:t>
        </w:r>
        <w:r w:rsidR="00D428A4" w:rsidRPr="00D428A4">
          <w:rPr>
            <w:rStyle w:val="Hyperlink"/>
            <w:rFonts w:ascii="Times New Roman" w:hAnsi="Times New Roman" w:cs="Times New Roman"/>
            <w:noProof/>
            <w:sz w:val="24"/>
            <w:szCs w:val="24"/>
          </w:rPr>
          <w:t xml:space="preserve"> Tree Sementara Yang Terbentuk</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3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53</w:t>
        </w:r>
        <w:r w:rsidR="00D428A4" w:rsidRPr="00D428A4">
          <w:rPr>
            <w:rFonts w:ascii="Times New Roman" w:hAnsi="Times New Roman" w:cs="Times New Roman"/>
            <w:noProof/>
            <w:webHidden/>
            <w:sz w:val="24"/>
            <w:szCs w:val="24"/>
          </w:rPr>
          <w:fldChar w:fldCharType="end"/>
        </w:r>
      </w:hyperlink>
    </w:p>
    <w:p w14:paraId="50D77D00" w14:textId="20504ACA"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0" w:history="1">
        <w:r w:rsidR="00D428A4" w:rsidRPr="00D428A4">
          <w:rPr>
            <w:rStyle w:val="Hyperlink"/>
            <w:rFonts w:ascii="Times New Roman" w:hAnsi="Times New Roman" w:cs="Times New Roman"/>
            <w:b/>
            <w:bCs/>
            <w:noProof/>
            <w:sz w:val="24"/>
            <w:szCs w:val="24"/>
          </w:rPr>
          <w:t>Gambar 3. 20</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53</w:t>
        </w:r>
        <w:r w:rsidR="00D428A4" w:rsidRPr="00D428A4">
          <w:rPr>
            <w:rFonts w:ascii="Times New Roman" w:hAnsi="Times New Roman" w:cs="Times New Roman"/>
            <w:noProof/>
            <w:webHidden/>
            <w:sz w:val="24"/>
            <w:szCs w:val="24"/>
          </w:rPr>
          <w:fldChar w:fldCharType="end"/>
        </w:r>
      </w:hyperlink>
    </w:p>
    <w:p w14:paraId="75E3413A" w14:textId="3B64C09F"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1" w:history="1">
        <w:r w:rsidR="00D428A4" w:rsidRPr="00D428A4">
          <w:rPr>
            <w:rStyle w:val="Hyperlink"/>
            <w:rFonts w:ascii="Times New Roman" w:hAnsi="Times New Roman" w:cs="Times New Roman"/>
            <w:b/>
            <w:bCs/>
            <w:noProof/>
            <w:sz w:val="24"/>
            <w:szCs w:val="24"/>
          </w:rPr>
          <w:t>Gambar 3. 21</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54</w:t>
        </w:r>
        <w:r w:rsidR="00D428A4" w:rsidRPr="00D428A4">
          <w:rPr>
            <w:rFonts w:ascii="Times New Roman" w:hAnsi="Times New Roman" w:cs="Times New Roman"/>
            <w:noProof/>
            <w:webHidden/>
            <w:sz w:val="24"/>
            <w:szCs w:val="24"/>
          </w:rPr>
          <w:fldChar w:fldCharType="end"/>
        </w:r>
      </w:hyperlink>
    </w:p>
    <w:p w14:paraId="2A4A3686" w14:textId="2D053E5C"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2" w:history="1">
        <w:r w:rsidR="00D428A4" w:rsidRPr="00D428A4">
          <w:rPr>
            <w:rStyle w:val="Hyperlink"/>
            <w:rFonts w:ascii="Times New Roman" w:hAnsi="Times New Roman" w:cs="Times New Roman"/>
            <w:b/>
            <w:bCs/>
            <w:noProof/>
            <w:sz w:val="24"/>
            <w:szCs w:val="24"/>
          </w:rPr>
          <w:t>Gambar 3. 22</w:t>
        </w:r>
        <w:r w:rsidR="00D428A4" w:rsidRPr="00D428A4">
          <w:rPr>
            <w:rStyle w:val="Hyperlink"/>
            <w:rFonts w:ascii="Times New Roman" w:hAnsi="Times New Roman" w:cs="Times New Roman"/>
            <w:noProof/>
            <w:sz w:val="24"/>
            <w:szCs w:val="24"/>
          </w:rPr>
          <w:t xml:space="preserve"> Tree Untuk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55</w:t>
        </w:r>
        <w:r w:rsidR="00D428A4" w:rsidRPr="00D428A4">
          <w:rPr>
            <w:rFonts w:ascii="Times New Roman" w:hAnsi="Times New Roman" w:cs="Times New Roman"/>
            <w:noProof/>
            <w:webHidden/>
            <w:sz w:val="24"/>
            <w:szCs w:val="24"/>
          </w:rPr>
          <w:fldChar w:fldCharType="end"/>
        </w:r>
      </w:hyperlink>
    </w:p>
    <w:p w14:paraId="7C1A6E3F" w14:textId="608C5003"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3" w:history="1">
        <w:r w:rsidR="00D428A4" w:rsidRPr="00D428A4">
          <w:rPr>
            <w:rStyle w:val="Hyperlink"/>
            <w:rFonts w:ascii="Times New Roman" w:hAnsi="Times New Roman" w:cs="Times New Roman"/>
            <w:b/>
            <w:bCs/>
            <w:noProof/>
            <w:sz w:val="24"/>
            <w:szCs w:val="24"/>
          </w:rPr>
          <w:t>Gambar 3. 23</w:t>
        </w:r>
        <w:r w:rsidR="00D428A4" w:rsidRPr="00D428A4">
          <w:rPr>
            <w:rStyle w:val="Hyperlink"/>
            <w:rFonts w:ascii="Times New Roman" w:hAnsi="Times New Roman" w:cs="Times New Roman"/>
            <w:noProof/>
            <w:sz w:val="24"/>
            <w:szCs w:val="24"/>
          </w:rPr>
          <w:t xml:space="preserve"> Tree Untuk Node Thalac&lt;188</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56</w:t>
        </w:r>
        <w:r w:rsidR="00D428A4" w:rsidRPr="00D428A4">
          <w:rPr>
            <w:rFonts w:ascii="Times New Roman" w:hAnsi="Times New Roman" w:cs="Times New Roman"/>
            <w:noProof/>
            <w:webHidden/>
            <w:sz w:val="24"/>
            <w:szCs w:val="24"/>
          </w:rPr>
          <w:fldChar w:fldCharType="end"/>
        </w:r>
      </w:hyperlink>
    </w:p>
    <w:p w14:paraId="1D04503D" w14:textId="001D0A64"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4" w:history="1">
        <w:r w:rsidR="00D428A4" w:rsidRPr="00D428A4">
          <w:rPr>
            <w:rStyle w:val="Hyperlink"/>
            <w:rFonts w:ascii="Times New Roman" w:hAnsi="Times New Roman" w:cs="Times New Roman"/>
            <w:b/>
            <w:bCs/>
            <w:noProof/>
            <w:sz w:val="24"/>
            <w:szCs w:val="24"/>
          </w:rPr>
          <w:t>Gambar 3. 24</w:t>
        </w:r>
        <w:r w:rsidR="00D428A4" w:rsidRPr="00D428A4">
          <w:rPr>
            <w:rStyle w:val="Hyperlink"/>
            <w:rFonts w:ascii="Times New Roman" w:hAnsi="Times New Roman" w:cs="Times New Roman"/>
            <w:noProof/>
            <w:sz w:val="24"/>
            <w:szCs w:val="24"/>
          </w:rPr>
          <w:t xml:space="preserve"> Tree Sementara Yang Sudah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57</w:t>
        </w:r>
        <w:r w:rsidR="00D428A4" w:rsidRPr="00D428A4">
          <w:rPr>
            <w:rFonts w:ascii="Times New Roman" w:hAnsi="Times New Roman" w:cs="Times New Roman"/>
            <w:noProof/>
            <w:webHidden/>
            <w:sz w:val="24"/>
            <w:szCs w:val="24"/>
          </w:rPr>
          <w:fldChar w:fldCharType="end"/>
        </w:r>
      </w:hyperlink>
    </w:p>
    <w:p w14:paraId="4986F69F" w14:textId="0F0121E3"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5" w:history="1">
        <w:r w:rsidR="00D428A4" w:rsidRPr="00D428A4">
          <w:rPr>
            <w:rStyle w:val="Hyperlink"/>
            <w:rFonts w:ascii="Times New Roman" w:hAnsi="Times New Roman" w:cs="Times New Roman"/>
            <w:b/>
            <w:bCs/>
            <w:noProof/>
            <w:sz w:val="24"/>
            <w:szCs w:val="24"/>
          </w:rPr>
          <w:t>Gambar 3. 25</w:t>
        </w:r>
        <w:r w:rsidR="00D428A4" w:rsidRPr="00D428A4">
          <w:rPr>
            <w:rStyle w:val="Hyperlink"/>
            <w:rFonts w:ascii="Times New Roman" w:hAnsi="Times New Roman" w:cs="Times New Roman"/>
            <w:noProof/>
            <w:sz w:val="24"/>
            <w:szCs w:val="24"/>
          </w:rPr>
          <w:t xml:space="preserve"> Tree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58</w:t>
        </w:r>
        <w:r w:rsidR="00D428A4" w:rsidRPr="00D428A4">
          <w:rPr>
            <w:rFonts w:ascii="Times New Roman" w:hAnsi="Times New Roman" w:cs="Times New Roman"/>
            <w:noProof/>
            <w:webHidden/>
            <w:sz w:val="24"/>
            <w:szCs w:val="24"/>
          </w:rPr>
          <w:fldChar w:fldCharType="end"/>
        </w:r>
      </w:hyperlink>
    </w:p>
    <w:p w14:paraId="59B01005" w14:textId="25CA1C47"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6" w:history="1">
        <w:r w:rsidR="00D428A4" w:rsidRPr="00D428A4">
          <w:rPr>
            <w:rStyle w:val="Hyperlink"/>
            <w:rFonts w:ascii="Times New Roman" w:hAnsi="Times New Roman" w:cs="Times New Roman"/>
            <w:b/>
            <w:bCs/>
            <w:noProof/>
            <w:sz w:val="24"/>
            <w:szCs w:val="24"/>
          </w:rPr>
          <w:t>Gambar 3. 26</w:t>
        </w:r>
        <w:r w:rsidR="00D428A4" w:rsidRPr="00D428A4">
          <w:rPr>
            <w:rStyle w:val="Hyperlink"/>
            <w:rFonts w:ascii="Times New Roman" w:hAnsi="Times New Roman" w:cs="Times New Roman"/>
            <w:noProof/>
            <w:sz w:val="24"/>
            <w:szCs w:val="24"/>
          </w:rPr>
          <w:t xml:space="preserve"> Tree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59</w:t>
        </w:r>
        <w:r w:rsidR="00D428A4" w:rsidRPr="00D428A4">
          <w:rPr>
            <w:rFonts w:ascii="Times New Roman" w:hAnsi="Times New Roman" w:cs="Times New Roman"/>
            <w:noProof/>
            <w:webHidden/>
            <w:sz w:val="24"/>
            <w:szCs w:val="24"/>
          </w:rPr>
          <w:fldChar w:fldCharType="end"/>
        </w:r>
      </w:hyperlink>
    </w:p>
    <w:p w14:paraId="52637CFC" w14:textId="32C31E1D"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7" w:history="1">
        <w:r w:rsidR="00D428A4" w:rsidRPr="00D428A4">
          <w:rPr>
            <w:rStyle w:val="Hyperlink"/>
            <w:rFonts w:ascii="Times New Roman" w:hAnsi="Times New Roman" w:cs="Times New Roman"/>
            <w:b/>
            <w:bCs/>
            <w:noProof/>
            <w:sz w:val="24"/>
            <w:szCs w:val="24"/>
          </w:rPr>
          <w:t>Gambar 3. 27</w:t>
        </w:r>
        <w:r w:rsidR="00D428A4" w:rsidRPr="00D428A4">
          <w:rPr>
            <w:rStyle w:val="Hyperlink"/>
            <w:rFonts w:ascii="Times New Roman" w:hAnsi="Times New Roman" w:cs="Times New Roman"/>
            <w:noProof/>
            <w:sz w:val="24"/>
            <w:szCs w:val="24"/>
          </w:rPr>
          <w:t xml:space="preserve"> Tree Dengan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60</w:t>
        </w:r>
        <w:r w:rsidR="00D428A4" w:rsidRPr="00D428A4">
          <w:rPr>
            <w:rFonts w:ascii="Times New Roman" w:hAnsi="Times New Roman" w:cs="Times New Roman"/>
            <w:noProof/>
            <w:webHidden/>
            <w:sz w:val="24"/>
            <w:szCs w:val="24"/>
          </w:rPr>
          <w:fldChar w:fldCharType="end"/>
        </w:r>
      </w:hyperlink>
    </w:p>
    <w:p w14:paraId="4DBEC256" w14:textId="487528AB"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8" w:history="1">
        <w:r w:rsidR="00D428A4" w:rsidRPr="00D428A4">
          <w:rPr>
            <w:rStyle w:val="Hyperlink"/>
            <w:rFonts w:ascii="Times New Roman" w:hAnsi="Times New Roman" w:cs="Times New Roman"/>
            <w:b/>
            <w:bCs/>
            <w:noProof/>
            <w:sz w:val="24"/>
            <w:szCs w:val="24"/>
          </w:rPr>
          <w:t>Gambar 3. 28</w:t>
        </w:r>
        <w:r w:rsidR="00D428A4" w:rsidRPr="00D428A4">
          <w:rPr>
            <w:rStyle w:val="Hyperlink"/>
            <w:rFonts w:ascii="Times New Roman" w:hAnsi="Times New Roman" w:cs="Times New Roman"/>
            <w:noProof/>
            <w:sz w:val="24"/>
            <w:szCs w:val="24"/>
          </w:rPr>
          <w:t xml:space="preserve"> Hasil Tree Pertama Yang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61</w:t>
        </w:r>
        <w:r w:rsidR="00D428A4" w:rsidRPr="00D428A4">
          <w:rPr>
            <w:rFonts w:ascii="Times New Roman" w:hAnsi="Times New Roman" w:cs="Times New Roman"/>
            <w:noProof/>
            <w:webHidden/>
            <w:sz w:val="24"/>
            <w:szCs w:val="24"/>
          </w:rPr>
          <w:fldChar w:fldCharType="end"/>
        </w:r>
      </w:hyperlink>
    </w:p>
    <w:p w14:paraId="2A324193" w14:textId="674D328F"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49" w:history="1">
        <w:r w:rsidR="00D428A4" w:rsidRPr="00D428A4">
          <w:rPr>
            <w:rStyle w:val="Hyperlink"/>
            <w:rFonts w:ascii="Times New Roman" w:hAnsi="Times New Roman" w:cs="Times New Roman"/>
            <w:b/>
            <w:bCs/>
            <w:noProof/>
            <w:sz w:val="24"/>
            <w:szCs w:val="24"/>
          </w:rPr>
          <w:t>Gambar 3. 29</w:t>
        </w:r>
        <w:r w:rsidR="00D428A4" w:rsidRPr="00D428A4">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4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62</w:t>
        </w:r>
        <w:r w:rsidR="00D428A4" w:rsidRPr="00D428A4">
          <w:rPr>
            <w:rFonts w:ascii="Times New Roman" w:hAnsi="Times New Roman" w:cs="Times New Roman"/>
            <w:noProof/>
            <w:webHidden/>
            <w:sz w:val="24"/>
            <w:szCs w:val="24"/>
          </w:rPr>
          <w:fldChar w:fldCharType="end"/>
        </w:r>
      </w:hyperlink>
    </w:p>
    <w:p w14:paraId="650A6031" w14:textId="7860D981"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0" w:history="1">
        <w:r w:rsidR="00D428A4" w:rsidRPr="00D428A4">
          <w:rPr>
            <w:rStyle w:val="Hyperlink"/>
            <w:rFonts w:ascii="Times New Roman" w:hAnsi="Times New Roman" w:cs="Times New Roman"/>
            <w:b/>
            <w:bCs/>
            <w:noProof/>
            <w:sz w:val="24"/>
            <w:szCs w:val="24"/>
          </w:rPr>
          <w:t>Gambar 3. 30</w:t>
        </w:r>
        <w:r w:rsidR="00D428A4" w:rsidRPr="00D428A4">
          <w:rPr>
            <w:rStyle w:val="Hyperlink"/>
            <w:rFonts w:ascii="Times New Roman" w:hAnsi="Times New Roman" w:cs="Times New Roman"/>
            <w:noProof/>
            <w:sz w:val="24"/>
            <w:szCs w:val="24"/>
          </w:rPr>
          <w:t xml:space="preserve"> Tree Kedua Untuk Node Cp=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64</w:t>
        </w:r>
        <w:r w:rsidR="00D428A4" w:rsidRPr="00D428A4">
          <w:rPr>
            <w:rFonts w:ascii="Times New Roman" w:hAnsi="Times New Roman" w:cs="Times New Roman"/>
            <w:noProof/>
            <w:webHidden/>
            <w:sz w:val="24"/>
            <w:szCs w:val="24"/>
          </w:rPr>
          <w:fldChar w:fldCharType="end"/>
        </w:r>
      </w:hyperlink>
    </w:p>
    <w:p w14:paraId="5A19360E" w14:textId="2BA35768"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1" w:history="1">
        <w:r w:rsidR="00D428A4" w:rsidRPr="00D428A4">
          <w:rPr>
            <w:rStyle w:val="Hyperlink"/>
            <w:rFonts w:ascii="Times New Roman" w:hAnsi="Times New Roman" w:cs="Times New Roman"/>
            <w:b/>
            <w:bCs/>
            <w:noProof/>
            <w:sz w:val="24"/>
            <w:szCs w:val="24"/>
          </w:rPr>
          <w:t>Gambar 3. 31</w:t>
        </w:r>
        <w:r w:rsidR="00D428A4" w:rsidRPr="00D428A4">
          <w:rPr>
            <w:rStyle w:val="Hyperlink"/>
            <w:rFonts w:ascii="Times New Roman" w:hAnsi="Times New Roman" w:cs="Times New Roman"/>
            <w:noProof/>
            <w:sz w:val="24"/>
            <w:szCs w:val="24"/>
          </w:rPr>
          <w:t xml:space="preserve"> Tree Kedua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65</w:t>
        </w:r>
        <w:r w:rsidR="00D428A4" w:rsidRPr="00D428A4">
          <w:rPr>
            <w:rFonts w:ascii="Times New Roman" w:hAnsi="Times New Roman" w:cs="Times New Roman"/>
            <w:noProof/>
            <w:webHidden/>
            <w:sz w:val="24"/>
            <w:szCs w:val="24"/>
          </w:rPr>
          <w:fldChar w:fldCharType="end"/>
        </w:r>
      </w:hyperlink>
    </w:p>
    <w:p w14:paraId="143B9367" w14:textId="6F3F7503"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2" w:history="1">
        <w:r w:rsidR="00D428A4" w:rsidRPr="00D428A4">
          <w:rPr>
            <w:rStyle w:val="Hyperlink"/>
            <w:rFonts w:ascii="Times New Roman" w:hAnsi="Times New Roman" w:cs="Times New Roman"/>
            <w:b/>
            <w:bCs/>
            <w:noProof/>
            <w:sz w:val="24"/>
            <w:szCs w:val="24"/>
          </w:rPr>
          <w:t>Gambar 3. 32</w:t>
        </w:r>
        <w:r w:rsidR="00D428A4" w:rsidRPr="00D428A4">
          <w:rPr>
            <w:rStyle w:val="Hyperlink"/>
            <w:rFonts w:ascii="Times New Roman" w:hAnsi="Times New Roman" w:cs="Times New Roman"/>
            <w:noProof/>
            <w:sz w:val="24"/>
            <w:szCs w:val="24"/>
          </w:rPr>
          <w:t xml:space="preserve"> Tree Kedua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66</w:t>
        </w:r>
        <w:r w:rsidR="00D428A4" w:rsidRPr="00D428A4">
          <w:rPr>
            <w:rFonts w:ascii="Times New Roman" w:hAnsi="Times New Roman" w:cs="Times New Roman"/>
            <w:noProof/>
            <w:webHidden/>
            <w:sz w:val="24"/>
            <w:szCs w:val="24"/>
          </w:rPr>
          <w:fldChar w:fldCharType="end"/>
        </w:r>
      </w:hyperlink>
    </w:p>
    <w:p w14:paraId="4C928180" w14:textId="670AC36A"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3" w:history="1">
        <w:r w:rsidR="00D428A4" w:rsidRPr="00D428A4">
          <w:rPr>
            <w:rStyle w:val="Hyperlink"/>
            <w:rFonts w:ascii="Times New Roman" w:hAnsi="Times New Roman" w:cs="Times New Roman"/>
            <w:b/>
            <w:bCs/>
            <w:noProof/>
            <w:sz w:val="24"/>
            <w:szCs w:val="24"/>
          </w:rPr>
          <w:t>Gambar 3. 33</w:t>
        </w:r>
        <w:r w:rsidR="00D428A4" w:rsidRPr="00D428A4">
          <w:rPr>
            <w:rStyle w:val="Hyperlink"/>
            <w:rFonts w:ascii="Times New Roman" w:hAnsi="Times New Roman" w:cs="Times New Roman"/>
            <w:noProof/>
            <w:sz w:val="24"/>
            <w:szCs w:val="24"/>
          </w:rPr>
          <w:t xml:space="preserve"> Tree Kedua Untuk Node Thalac&lt;12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67</w:t>
        </w:r>
        <w:r w:rsidR="00D428A4" w:rsidRPr="00D428A4">
          <w:rPr>
            <w:rFonts w:ascii="Times New Roman" w:hAnsi="Times New Roman" w:cs="Times New Roman"/>
            <w:noProof/>
            <w:webHidden/>
            <w:sz w:val="24"/>
            <w:szCs w:val="24"/>
          </w:rPr>
          <w:fldChar w:fldCharType="end"/>
        </w:r>
      </w:hyperlink>
    </w:p>
    <w:p w14:paraId="2B7EF659" w14:textId="106EFCE7"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4" w:history="1">
        <w:r w:rsidR="00D428A4" w:rsidRPr="00D428A4">
          <w:rPr>
            <w:rStyle w:val="Hyperlink"/>
            <w:rFonts w:ascii="Times New Roman" w:hAnsi="Times New Roman" w:cs="Times New Roman"/>
            <w:b/>
            <w:bCs/>
            <w:noProof/>
            <w:sz w:val="24"/>
            <w:szCs w:val="24"/>
          </w:rPr>
          <w:t>Gambar 3. 34</w:t>
        </w:r>
        <w:r w:rsidR="00D428A4" w:rsidRPr="00D428A4">
          <w:rPr>
            <w:rStyle w:val="Hyperlink"/>
            <w:rFonts w:ascii="Times New Roman" w:hAnsi="Times New Roman" w:cs="Times New Roman"/>
            <w:noProof/>
            <w:sz w:val="24"/>
            <w:szCs w:val="24"/>
          </w:rPr>
          <w:t xml:space="preserve"> Tree Kedua Untuk Node Thalac&lt;163</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68</w:t>
        </w:r>
        <w:r w:rsidR="00D428A4" w:rsidRPr="00D428A4">
          <w:rPr>
            <w:rFonts w:ascii="Times New Roman" w:hAnsi="Times New Roman" w:cs="Times New Roman"/>
            <w:noProof/>
            <w:webHidden/>
            <w:sz w:val="24"/>
            <w:szCs w:val="24"/>
          </w:rPr>
          <w:fldChar w:fldCharType="end"/>
        </w:r>
      </w:hyperlink>
    </w:p>
    <w:p w14:paraId="40BD8EEC" w14:textId="5C3780B9"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5" w:history="1">
        <w:r w:rsidR="00D428A4" w:rsidRPr="00D428A4">
          <w:rPr>
            <w:rStyle w:val="Hyperlink"/>
            <w:rFonts w:ascii="Times New Roman" w:hAnsi="Times New Roman" w:cs="Times New Roman"/>
            <w:b/>
            <w:bCs/>
            <w:noProof/>
            <w:sz w:val="24"/>
            <w:szCs w:val="24"/>
          </w:rPr>
          <w:t>Gambar 3. 35</w:t>
        </w:r>
        <w:r w:rsidR="00D428A4" w:rsidRPr="00D428A4">
          <w:rPr>
            <w:rStyle w:val="Hyperlink"/>
            <w:rFonts w:ascii="Times New Roman" w:hAnsi="Times New Roman" w:cs="Times New Roman"/>
            <w:noProof/>
            <w:sz w:val="24"/>
            <w:szCs w:val="24"/>
          </w:rPr>
          <w:t xml:space="preserve"> Tree Kedua Untuk Node Thalac&lt;182</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69</w:t>
        </w:r>
        <w:r w:rsidR="00D428A4" w:rsidRPr="00D428A4">
          <w:rPr>
            <w:rFonts w:ascii="Times New Roman" w:hAnsi="Times New Roman" w:cs="Times New Roman"/>
            <w:noProof/>
            <w:webHidden/>
            <w:sz w:val="24"/>
            <w:szCs w:val="24"/>
          </w:rPr>
          <w:fldChar w:fldCharType="end"/>
        </w:r>
      </w:hyperlink>
    </w:p>
    <w:p w14:paraId="4320BE5D" w14:textId="642F514D"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6" w:history="1">
        <w:r w:rsidR="00D428A4" w:rsidRPr="00D428A4">
          <w:rPr>
            <w:rStyle w:val="Hyperlink"/>
            <w:rFonts w:ascii="Times New Roman" w:hAnsi="Times New Roman" w:cs="Times New Roman"/>
            <w:b/>
            <w:bCs/>
            <w:noProof/>
            <w:sz w:val="24"/>
            <w:szCs w:val="24"/>
          </w:rPr>
          <w:t>Gambar 3. 36</w:t>
        </w:r>
        <w:r w:rsidR="00D428A4" w:rsidRPr="00D428A4">
          <w:rPr>
            <w:rStyle w:val="Hyperlink"/>
            <w:rFonts w:ascii="Times New Roman" w:hAnsi="Times New Roman" w:cs="Times New Roman"/>
            <w:noProof/>
            <w:sz w:val="24"/>
            <w:szCs w:val="24"/>
          </w:rPr>
          <w:t xml:space="preserve"> Tree Kedua Untuk Node Thalac&lt;196</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70</w:t>
        </w:r>
        <w:r w:rsidR="00D428A4" w:rsidRPr="00D428A4">
          <w:rPr>
            <w:rFonts w:ascii="Times New Roman" w:hAnsi="Times New Roman" w:cs="Times New Roman"/>
            <w:noProof/>
            <w:webHidden/>
            <w:sz w:val="24"/>
            <w:szCs w:val="24"/>
          </w:rPr>
          <w:fldChar w:fldCharType="end"/>
        </w:r>
      </w:hyperlink>
    </w:p>
    <w:p w14:paraId="5A33CC53" w14:textId="18CA4BF2"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7" w:history="1">
        <w:r w:rsidR="00D428A4" w:rsidRPr="00D428A4">
          <w:rPr>
            <w:rStyle w:val="Hyperlink"/>
            <w:rFonts w:ascii="Times New Roman" w:hAnsi="Times New Roman" w:cs="Times New Roman"/>
            <w:b/>
            <w:bCs/>
            <w:noProof/>
            <w:sz w:val="24"/>
            <w:szCs w:val="24"/>
          </w:rPr>
          <w:t>Gambar 3. 37</w:t>
        </w:r>
        <w:r w:rsidR="00D428A4" w:rsidRPr="00D428A4">
          <w:rPr>
            <w:rStyle w:val="Hyperlink"/>
            <w:rFonts w:ascii="Times New Roman" w:hAnsi="Times New Roman" w:cs="Times New Roman"/>
            <w:noProof/>
            <w:sz w:val="24"/>
            <w:szCs w:val="24"/>
          </w:rPr>
          <w:t xml:space="preserve"> Hasil Tree Kedua Sementara Yang Terbentuk</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71</w:t>
        </w:r>
        <w:r w:rsidR="00D428A4" w:rsidRPr="00D428A4">
          <w:rPr>
            <w:rFonts w:ascii="Times New Roman" w:hAnsi="Times New Roman" w:cs="Times New Roman"/>
            <w:noProof/>
            <w:webHidden/>
            <w:sz w:val="24"/>
            <w:szCs w:val="24"/>
          </w:rPr>
          <w:fldChar w:fldCharType="end"/>
        </w:r>
      </w:hyperlink>
    </w:p>
    <w:p w14:paraId="1032847E" w14:textId="0544F1B2"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8" w:history="1">
        <w:r w:rsidR="00D428A4" w:rsidRPr="00D428A4">
          <w:rPr>
            <w:rStyle w:val="Hyperlink"/>
            <w:rFonts w:ascii="Times New Roman" w:hAnsi="Times New Roman" w:cs="Times New Roman"/>
            <w:b/>
            <w:bCs/>
            <w:noProof/>
            <w:sz w:val="24"/>
            <w:szCs w:val="24"/>
          </w:rPr>
          <w:t>Gambar 3. 38</w:t>
        </w:r>
        <w:r w:rsidR="00D428A4" w:rsidRPr="00D428A4">
          <w:rPr>
            <w:rStyle w:val="Hyperlink"/>
            <w:rFonts w:ascii="Times New Roman" w:hAnsi="Times New Roman" w:cs="Times New Roman"/>
            <w:noProof/>
            <w:sz w:val="24"/>
            <w:szCs w:val="24"/>
          </w:rPr>
          <w:t xml:space="preserve"> Tree Kedua Untuk Node Cp=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72</w:t>
        </w:r>
        <w:r w:rsidR="00D428A4" w:rsidRPr="00D428A4">
          <w:rPr>
            <w:rFonts w:ascii="Times New Roman" w:hAnsi="Times New Roman" w:cs="Times New Roman"/>
            <w:noProof/>
            <w:webHidden/>
            <w:sz w:val="24"/>
            <w:szCs w:val="24"/>
          </w:rPr>
          <w:fldChar w:fldCharType="end"/>
        </w:r>
      </w:hyperlink>
    </w:p>
    <w:p w14:paraId="7D117E4E" w14:textId="270AA2A2"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59" w:history="1">
        <w:r w:rsidR="00D428A4" w:rsidRPr="00D428A4">
          <w:rPr>
            <w:rStyle w:val="Hyperlink"/>
            <w:rFonts w:ascii="Times New Roman" w:hAnsi="Times New Roman" w:cs="Times New Roman"/>
            <w:b/>
            <w:bCs/>
            <w:noProof/>
            <w:sz w:val="24"/>
            <w:szCs w:val="24"/>
          </w:rPr>
          <w:t>Gambar 3. 39</w:t>
        </w:r>
        <w:r w:rsidR="00D428A4" w:rsidRPr="00D428A4">
          <w:rPr>
            <w:rStyle w:val="Hyperlink"/>
            <w:rFonts w:ascii="Times New Roman" w:hAnsi="Times New Roman" w:cs="Times New Roman"/>
            <w:noProof/>
            <w:sz w:val="24"/>
            <w:szCs w:val="24"/>
          </w:rPr>
          <w:t xml:space="preserve"> Tree Kedua Untuk Node Cp=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5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73</w:t>
        </w:r>
        <w:r w:rsidR="00D428A4" w:rsidRPr="00D428A4">
          <w:rPr>
            <w:rFonts w:ascii="Times New Roman" w:hAnsi="Times New Roman" w:cs="Times New Roman"/>
            <w:noProof/>
            <w:webHidden/>
            <w:sz w:val="24"/>
            <w:szCs w:val="24"/>
          </w:rPr>
          <w:fldChar w:fldCharType="end"/>
        </w:r>
      </w:hyperlink>
    </w:p>
    <w:p w14:paraId="232780CE" w14:textId="57743FB3"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0" w:history="1">
        <w:r w:rsidR="00D428A4" w:rsidRPr="00D428A4">
          <w:rPr>
            <w:rStyle w:val="Hyperlink"/>
            <w:rFonts w:ascii="Times New Roman" w:hAnsi="Times New Roman" w:cs="Times New Roman"/>
            <w:b/>
            <w:bCs/>
            <w:noProof/>
            <w:sz w:val="24"/>
            <w:szCs w:val="24"/>
          </w:rPr>
          <w:t>Gambar 3. 40</w:t>
        </w:r>
        <w:r w:rsidR="00D428A4" w:rsidRPr="00D428A4">
          <w:rPr>
            <w:rStyle w:val="Hyperlink"/>
            <w:rFonts w:ascii="Times New Roman" w:hAnsi="Times New Roman" w:cs="Times New Roman"/>
            <w:noProof/>
            <w:sz w:val="24"/>
            <w:szCs w:val="24"/>
          </w:rPr>
          <w:t xml:space="preserve"> Tree Kedua Untuk Node Thalac&lt;135</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74</w:t>
        </w:r>
        <w:r w:rsidR="00D428A4" w:rsidRPr="00D428A4">
          <w:rPr>
            <w:rFonts w:ascii="Times New Roman" w:hAnsi="Times New Roman" w:cs="Times New Roman"/>
            <w:noProof/>
            <w:webHidden/>
            <w:sz w:val="24"/>
            <w:szCs w:val="24"/>
          </w:rPr>
          <w:fldChar w:fldCharType="end"/>
        </w:r>
      </w:hyperlink>
    </w:p>
    <w:p w14:paraId="3D852C16" w14:textId="5A1BC6FE"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1" w:history="1">
        <w:r w:rsidR="00D428A4" w:rsidRPr="00D428A4">
          <w:rPr>
            <w:rStyle w:val="Hyperlink"/>
            <w:rFonts w:ascii="Times New Roman" w:hAnsi="Times New Roman" w:cs="Times New Roman"/>
            <w:b/>
            <w:bCs/>
            <w:noProof/>
            <w:sz w:val="24"/>
            <w:szCs w:val="24"/>
          </w:rPr>
          <w:t>Gambar 3. 41</w:t>
        </w:r>
        <w:r w:rsidR="00D428A4" w:rsidRPr="00D428A4">
          <w:rPr>
            <w:rStyle w:val="Hyperlink"/>
            <w:rFonts w:ascii="Times New Roman" w:hAnsi="Times New Roman" w:cs="Times New Roman"/>
            <w:noProof/>
            <w:sz w:val="24"/>
            <w:szCs w:val="24"/>
          </w:rPr>
          <w:t xml:space="preserve"> Tree Kedua Untuk Node Thalac&lt;188</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75</w:t>
        </w:r>
        <w:r w:rsidR="00D428A4" w:rsidRPr="00D428A4">
          <w:rPr>
            <w:rFonts w:ascii="Times New Roman" w:hAnsi="Times New Roman" w:cs="Times New Roman"/>
            <w:noProof/>
            <w:webHidden/>
            <w:sz w:val="24"/>
            <w:szCs w:val="24"/>
          </w:rPr>
          <w:fldChar w:fldCharType="end"/>
        </w:r>
      </w:hyperlink>
    </w:p>
    <w:p w14:paraId="38F92C3F" w14:textId="06991E97"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2" w:history="1">
        <w:r w:rsidR="00D428A4" w:rsidRPr="00D428A4">
          <w:rPr>
            <w:rStyle w:val="Hyperlink"/>
            <w:rFonts w:ascii="Times New Roman" w:hAnsi="Times New Roman" w:cs="Times New Roman"/>
            <w:b/>
            <w:bCs/>
            <w:noProof/>
            <w:sz w:val="24"/>
            <w:szCs w:val="24"/>
          </w:rPr>
          <w:t>Gambar 3. 42</w:t>
        </w:r>
        <w:r w:rsidR="00D428A4" w:rsidRPr="00D428A4">
          <w:rPr>
            <w:rStyle w:val="Hyperlink"/>
            <w:rFonts w:ascii="Times New Roman" w:hAnsi="Times New Roman" w:cs="Times New Roman"/>
            <w:noProof/>
            <w:sz w:val="24"/>
            <w:szCs w:val="24"/>
          </w:rPr>
          <w:t xml:space="preserve"> Hasil Tree Kedua</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76</w:t>
        </w:r>
        <w:r w:rsidR="00D428A4" w:rsidRPr="00D428A4">
          <w:rPr>
            <w:rFonts w:ascii="Times New Roman" w:hAnsi="Times New Roman" w:cs="Times New Roman"/>
            <w:noProof/>
            <w:webHidden/>
            <w:sz w:val="24"/>
            <w:szCs w:val="24"/>
          </w:rPr>
          <w:fldChar w:fldCharType="end"/>
        </w:r>
      </w:hyperlink>
    </w:p>
    <w:p w14:paraId="4A234813" w14:textId="50AEA196"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3" w:history="1">
        <w:r w:rsidR="00D428A4" w:rsidRPr="00D428A4">
          <w:rPr>
            <w:rStyle w:val="Hyperlink"/>
            <w:rFonts w:ascii="Times New Roman" w:hAnsi="Times New Roman" w:cs="Times New Roman"/>
            <w:b/>
            <w:bCs/>
            <w:noProof/>
            <w:sz w:val="24"/>
            <w:szCs w:val="24"/>
          </w:rPr>
          <w:t>Gambar 3. 43</w:t>
        </w:r>
        <w:r w:rsidR="00D428A4" w:rsidRPr="00D428A4">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76</w:t>
        </w:r>
        <w:r w:rsidR="00D428A4" w:rsidRPr="00D428A4">
          <w:rPr>
            <w:rFonts w:ascii="Times New Roman" w:hAnsi="Times New Roman" w:cs="Times New Roman"/>
            <w:noProof/>
            <w:webHidden/>
            <w:sz w:val="24"/>
            <w:szCs w:val="24"/>
          </w:rPr>
          <w:fldChar w:fldCharType="end"/>
        </w:r>
      </w:hyperlink>
    </w:p>
    <w:p w14:paraId="4690DCEA" w14:textId="198045A4"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4" w:history="1">
        <w:r w:rsidR="00D428A4" w:rsidRPr="00D428A4">
          <w:rPr>
            <w:rStyle w:val="Hyperlink"/>
            <w:rFonts w:ascii="Times New Roman" w:hAnsi="Times New Roman" w:cs="Times New Roman"/>
            <w:b/>
            <w:bCs/>
            <w:noProof/>
            <w:sz w:val="24"/>
            <w:szCs w:val="24"/>
          </w:rPr>
          <w:t>Gambar 3. 44</w:t>
        </w:r>
        <w:r w:rsidR="00D428A4" w:rsidRPr="00D428A4">
          <w:rPr>
            <w:rStyle w:val="Hyperlink"/>
            <w:rFonts w:ascii="Times New Roman" w:hAnsi="Times New Roman" w:cs="Times New Roman"/>
            <w:noProof/>
            <w:sz w:val="24"/>
            <w:szCs w:val="24"/>
          </w:rPr>
          <w:t xml:space="preserve"> Flowchart RandomizedSearchCV</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78</w:t>
        </w:r>
        <w:r w:rsidR="00D428A4" w:rsidRPr="00D428A4">
          <w:rPr>
            <w:rFonts w:ascii="Times New Roman" w:hAnsi="Times New Roman" w:cs="Times New Roman"/>
            <w:noProof/>
            <w:webHidden/>
            <w:sz w:val="24"/>
            <w:szCs w:val="24"/>
          </w:rPr>
          <w:fldChar w:fldCharType="end"/>
        </w:r>
      </w:hyperlink>
    </w:p>
    <w:p w14:paraId="3E77D8F2" w14:textId="35E74A72"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5" w:history="1">
        <w:r w:rsidR="00D428A4" w:rsidRPr="00D428A4">
          <w:rPr>
            <w:rStyle w:val="Hyperlink"/>
            <w:rFonts w:ascii="Times New Roman" w:hAnsi="Times New Roman" w:cs="Times New Roman"/>
            <w:b/>
            <w:bCs/>
            <w:noProof/>
            <w:sz w:val="24"/>
            <w:szCs w:val="24"/>
          </w:rPr>
          <w:t>Gambar 3. 45</w:t>
        </w:r>
        <w:r w:rsidR="00D428A4" w:rsidRPr="00D428A4">
          <w:rPr>
            <w:rStyle w:val="Hyperlink"/>
            <w:rFonts w:ascii="Times New Roman" w:hAnsi="Times New Roman" w:cs="Times New Roman"/>
            <w:noProof/>
            <w:sz w:val="24"/>
            <w:szCs w:val="24"/>
          </w:rPr>
          <w:t xml:space="preserve"> Flowchart Proses Evalua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79</w:t>
        </w:r>
        <w:r w:rsidR="00D428A4" w:rsidRPr="00D428A4">
          <w:rPr>
            <w:rFonts w:ascii="Times New Roman" w:hAnsi="Times New Roman" w:cs="Times New Roman"/>
            <w:noProof/>
            <w:webHidden/>
            <w:sz w:val="24"/>
            <w:szCs w:val="24"/>
          </w:rPr>
          <w:fldChar w:fldCharType="end"/>
        </w:r>
      </w:hyperlink>
    </w:p>
    <w:p w14:paraId="16CA90E3" w14:textId="2F7AC9FF"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6" w:history="1">
        <w:r w:rsidR="00D428A4" w:rsidRPr="00D428A4">
          <w:rPr>
            <w:rStyle w:val="Hyperlink"/>
            <w:rFonts w:ascii="Times New Roman" w:hAnsi="Times New Roman" w:cs="Times New Roman"/>
            <w:b/>
            <w:bCs/>
            <w:noProof/>
            <w:sz w:val="24"/>
            <w:szCs w:val="24"/>
          </w:rPr>
          <w:t>Gambar 3. 46</w:t>
        </w:r>
        <w:r w:rsidR="00D428A4" w:rsidRPr="00D428A4">
          <w:rPr>
            <w:rStyle w:val="Hyperlink"/>
            <w:rFonts w:ascii="Times New Roman" w:hAnsi="Times New Roman" w:cs="Times New Roman"/>
            <w:noProof/>
            <w:sz w:val="24"/>
            <w:szCs w:val="24"/>
          </w:rPr>
          <w:t xml:space="preserve"> Evaluasi Dengan Confusion Matri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0</w:t>
        </w:r>
        <w:r w:rsidR="00D428A4" w:rsidRPr="00D428A4">
          <w:rPr>
            <w:rFonts w:ascii="Times New Roman" w:hAnsi="Times New Roman" w:cs="Times New Roman"/>
            <w:noProof/>
            <w:webHidden/>
            <w:sz w:val="24"/>
            <w:szCs w:val="24"/>
          </w:rPr>
          <w:fldChar w:fldCharType="end"/>
        </w:r>
      </w:hyperlink>
    </w:p>
    <w:p w14:paraId="74250730" w14:textId="7240E460"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7" w:history="1">
        <w:r w:rsidR="00D428A4" w:rsidRPr="00D428A4">
          <w:rPr>
            <w:rStyle w:val="Hyperlink"/>
            <w:rFonts w:ascii="Times New Roman" w:hAnsi="Times New Roman" w:cs="Times New Roman"/>
            <w:b/>
            <w:bCs/>
            <w:noProof/>
            <w:sz w:val="24"/>
            <w:szCs w:val="24"/>
          </w:rPr>
          <w:t>Gambar 3. 47</w:t>
        </w:r>
        <w:r w:rsidR="00D428A4" w:rsidRPr="00D428A4">
          <w:rPr>
            <w:rStyle w:val="Hyperlink"/>
            <w:rFonts w:ascii="Times New Roman" w:hAnsi="Times New Roman" w:cs="Times New Roman"/>
            <w:noProof/>
            <w:sz w:val="24"/>
            <w:szCs w:val="24"/>
          </w:rPr>
          <w:t xml:space="preserve"> Tahapan Waterfall</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2</w:t>
        </w:r>
        <w:r w:rsidR="00D428A4" w:rsidRPr="00D428A4">
          <w:rPr>
            <w:rFonts w:ascii="Times New Roman" w:hAnsi="Times New Roman" w:cs="Times New Roman"/>
            <w:noProof/>
            <w:webHidden/>
            <w:sz w:val="24"/>
            <w:szCs w:val="24"/>
          </w:rPr>
          <w:fldChar w:fldCharType="end"/>
        </w:r>
      </w:hyperlink>
    </w:p>
    <w:p w14:paraId="4B91BB84" w14:textId="3A52B62C"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8" w:history="1">
        <w:r w:rsidR="00D428A4" w:rsidRPr="00D428A4">
          <w:rPr>
            <w:rStyle w:val="Hyperlink"/>
            <w:rFonts w:ascii="Times New Roman" w:hAnsi="Times New Roman" w:cs="Times New Roman"/>
            <w:b/>
            <w:bCs/>
            <w:noProof/>
            <w:sz w:val="24"/>
            <w:szCs w:val="24"/>
          </w:rPr>
          <w:t>Gambar 3. 48</w:t>
        </w:r>
        <w:r w:rsidR="00D428A4" w:rsidRPr="00D428A4">
          <w:rPr>
            <w:rStyle w:val="Hyperlink"/>
            <w:rFonts w:ascii="Times New Roman" w:hAnsi="Times New Roman" w:cs="Times New Roman"/>
            <w:noProof/>
            <w:sz w:val="24"/>
            <w:szCs w:val="24"/>
          </w:rPr>
          <w:t xml:space="preserve"> Arsitektur Sistem Predik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3</w:t>
        </w:r>
        <w:r w:rsidR="00D428A4" w:rsidRPr="00D428A4">
          <w:rPr>
            <w:rFonts w:ascii="Times New Roman" w:hAnsi="Times New Roman" w:cs="Times New Roman"/>
            <w:noProof/>
            <w:webHidden/>
            <w:sz w:val="24"/>
            <w:szCs w:val="24"/>
          </w:rPr>
          <w:fldChar w:fldCharType="end"/>
        </w:r>
      </w:hyperlink>
    </w:p>
    <w:p w14:paraId="30D39331" w14:textId="7A6836C7"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69" w:history="1">
        <w:r w:rsidR="00D428A4" w:rsidRPr="00D428A4">
          <w:rPr>
            <w:rStyle w:val="Hyperlink"/>
            <w:rFonts w:ascii="Times New Roman" w:hAnsi="Times New Roman" w:cs="Times New Roman"/>
            <w:b/>
            <w:bCs/>
            <w:noProof/>
            <w:sz w:val="24"/>
            <w:szCs w:val="24"/>
          </w:rPr>
          <w:t>Gambar 3. 49</w:t>
        </w:r>
        <w:r w:rsidR="00D428A4" w:rsidRPr="00D428A4">
          <w:rPr>
            <w:rStyle w:val="Hyperlink"/>
            <w:rFonts w:ascii="Times New Roman" w:hAnsi="Times New Roman" w:cs="Times New Roman"/>
            <w:noProof/>
            <w:sz w:val="24"/>
            <w:szCs w:val="24"/>
          </w:rPr>
          <w:t xml:space="preserve"> Flowchart Sistem</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6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4</w:t>
        </w:r>
        <w:r w:rsidR="00D428A4" w:rsidRPr="00D428A4">
          <w:rPr>
            <w:rFonts w:ascii="Times New Roman" w:hAnsi="Times New Roman" w:cs="Times New Roman"/>
            <w:noProof/>
            <w:webHidden/>
            <w:sz w:val="24"/>
            <w:szCs w:val="24"/>
          </w:rPr>
          <w:fldChar w:fldCharType="end"/>
        </w:r>
      </w:hyperlink>
    </w:p>
    <w:p w14:paraId="3FC28948" w14:textId="280F468B"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0" w:history="1">
        <w:r w:rsidR="00D428A4" w:rsidRPr="00D428A4">
          <w:rPr>
            <w:rStyle w:val="Hyperlink"/>
            <w:rFonts w:ascii="Times New Roman" w:hAnsi="Times New Roman" w:cs="Times New Roman"/>
            <w:b/>
            <w:bCs/>
            <w:noProof/>
            <w:sz w:val="24"/>
            <w:szCs w:val="24"/>
          </w:rPr>
          <w:t>Gambar 3. 50</w:t>
        </w:r>
        <w:r w:rsidR="00D428A4" w:rsidRPr="00D428A4">
          <w:rPr>
            <w:rStyle w:val="Hyperlink"/>
            <w:rFonts w:ascii="Times New Roman" w:hAnsi="Times New Roman" w:cs="Times New Roman"/>
            <w:noProof/>
            <w:sz w:val="24"/>
            <w:szCs w:val="24"/>
          </w:rPr>
          <w:t xml:space="preserve"> DFD Level 0</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4</w:t>
        </w:r>
        <w:r w:rsidR="00D428A4" w:rsidRPr="00D428A4">
          <w:rPr>
            <w:rFonts w:ascii="Times New Roman" w:hAnsi="Times New Roman" w:cs="Times New Roman"/>
            <w:noProof/>
            <w:webHidden/>
            <w:sz w:val="24"/>
            <w:szCs w:val="24"/>
          </w:rPr>
          <w:fldChar w:fldCharType="end"/>
        </w:r>
      </w:hyperlink>
    </w:p>
    <w:p w14:paraId="251957C4" w14:textId="659D3D0C"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1" w:history="1">
        <w:r w:rsidR="00D428A4" w:rsidRPr="00D428A4">
          <w:rPr>
            <w:rStyle w:val="Hyperlink"/>
            <w:rFonts w:ascii="Times New Roman" w:hAnsi="Times New Roman" w:cs="Times New Roman"/>
            <w:b/>
            <w:bCs/>
            <w:noProof/>
            <w:sz w:val="24"/>
            <w:szCs w:val="24"/>
          </w:rPr>
          <w:t>Gambar 3. 51</w:t>
        </w:r>
        <w:r w:rsidR="00D428A4" w:rsidRPr="00D428A4">
          <w:rPr>
            <w:rStyle w:val="Hyperlink"/>
            <w:rFonts w:ascii="Times New Roman" w:hAnsi="Times New Roman" w:cs="Times New Roman"/>
            <w:noProof/>
            <w:sz w:val="24"/>
            <w:szCs w:val="24"/>
          </w:rPr>
          <w:t xml:space="preserve"> DFD Level 1</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5</w:t>
        </w:r>
        <w:r w:rsidR="00D428A4" w:rsidRPr="00D428A4">
          <w:rPr>
            <w:rFonts w:ascii="Times New Roman" w:hAnsi="Times New Roman" w:cs="Times New Roman"/>
            <w:noProof/>
            <w:webHidden/>
            <w:sz w:val="24"/>
            <w:szCs w:val="24"/>
          </w:rPr>
          <w:fldChar w:fldCharType="end"/>
        </w:r>
      </w:hyperlink>
    </w:p>
    <w:p w14:paraId="5848AE0D" w14:textId="02F22ADE"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2" w:history="1">
        <w:r w:rsidR="00D428A4" w:rsidRPr="00D428A4">
          <w:rPr>
            <w:rStyle w:val="Hyperlink"/>
            <w:rFonts w:ascii="Times New Roman" w:hAnsi="Times New Roman" w:cs="Times New Roman"/>
            <w:b/>
            <w:bCs/>
            <w:noProof/>
            <w:sz w:val="24"/>
            <w:szCs w:val="24"/>
          </w:rPr>
          <w:t>Gambar 3. 52</w:t>
        </w:r>
        <w:r w:rsidR="00D428A4" w:rsidRPr="00D428A4">
          <w:rPr>
            <w:rStyle w:val="Hyperlink"/>
            <w:rFonts w:ascii="Times New Roman" w:hAnsi="Times New Roman" w:cs="Times New Roman"/>
            <w:noProof/>
            <w:sz w:val="24"/>
            <w:szCs w:val="24"/>
          </w:rPr>
          <w:t xml:space="preserve"> DFD Level 2 Proses Train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5</w:t>
        </w:r>
        <w:r w:rsidR="00D428A4" w:rsidRPr="00D428A4">
          <w:rPr>
            <w:rFonts w:ascii="Times New Roman" w:hAnsi="Times New Roman" w:cs="Times New Roman"/>
            <w:noProof/>
            <w:webHidden/>
            <w:sz w:val="24"/>
            <w:szCs w:val="24"/>
          </w:rPr>
          <w:fldChar w:fldCharType="end"/>
        </w:r>
      </w:hyperlink>
    </w:p>
    <w:p w14:paraId="774A1D3C" w14:textId="3DF02155"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3" w:history="1">
        <w:r w:rsidR="00D428A4" w:rsidRPr="00D428A4">
          <w:rPr>
            <w:rStyle w:val="Hyperlink"/>
            <w:rFonts w:ascii="Times New Roman" w:hAnsi="Times New Roman" w:cs="Times New Roman"/>
            <w:b/>
            <w:bCs/>
            <w:noProof/>
            <w:sz w:val="24"/>
            <w:szCs w:val="24"/>
          </w:rPr>
          <w:t>Gambar 3. 53</w:t>
        </w:r>
        <w:r w:rsidR="00D428A4" w:rsidRPr="00D428A4">
          <w:rPr>
            <w:rStyle w:val="Hyperlink"/>
            <w:rFonts w:ascii="Times New Roman" w:hAnsi="Times New Roman" w:cs="Times New Roman"/>
            <w:noProof/>
            <w:sz w:val="24"/>
            <w:szCs w:val="24"/>
          </w:rPr>
          <w:t xml:space="preserve"> DFD Level 2 Proses Prediksi</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6</w:t>
        </w:r>
        <w:r w:rsidR="00D428A4" w:rsidRPr="00D428A4">
          <w:rPr>
            <w:rFonts w:ascii="Times New Roman" w:hAnsi="Times New Roman" w:cs="Times New Roman"/>
            <w:noProof/>
            <w:webHidden/>
            <w:sz w:val="24"/>
            <w:szCs w:val="24"/>
          </w:rPr>
          <w:fldChar w:fldCharType="end"/>
        </w:r>
      </w:hyperlink>
    </w:p>
    <w:p w14:paraId="715071F1" w14:textId="488AAC6C"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4" w:history="1">
        <w:r w:rsidR="00D428A4" w:rsidRPr="00D428A4">
          <w:rPr>
            <w:rStyle w:val="Hyperlink"/>
            <w:rFonts w:ascii="Times New Roman" w:hAnsi="Times New Roman" w:cs="Times New Roman"/>
            <w:b/>
            <w:bCs/>
            <w:noProof/>
            <w:sz w:val="24"/>
            <w:szCs w:val="24"/>
          </w:rPr>
          <w:t>Gambar 3. 54</w:t>
        </w:r>
        <w:r w:rsidR="00D428A4" w:rsidRPr="00D428A4">
          <w:rPr>
            <w:rStyle w:val="Hyperlink"/>
            <w:rFonts w:ascii="Times New Roman" w:hAnsi="Times New Roman" w:cs="Times New Roman"/>
            <w:noProof/>
            <w:sz w:val="24"/>
            <w:szCs w:val="24"/>
          </w:rPr>
          <w:t xml:space="preserve"> DFD Level 2 Proses Tambah Data Baru</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6</w:t>
        </w:r>
        <w:r w:rsidR="00D428A4" w:rsidRPr="00D428A4">
          <w:rPr>
            <w:rFonts w:ascii="Times New Roman" w:hAnsi="Times New Roman" w:cs="Times New Roman"/>
            <w:noProof/>
            <w:webHidden/>
            <w:sz w:val="24"/>
            <w:szCs w:val="24"/>
          </w:rPr>
          <w:fldChar w:fldCharType="end"/>
        </w:r>
      </w:hyperlink>
    </w:p>
    <w:p w14:paraId="3630212A" w14:textId="6C50ACC6"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5" w:history="1">
        <w:r w:rsidR="00D428A4" w:rsidRPr="00D428A4">
          <w:rPr>
            <w:rStyle w:val="Hyperlink"/>
            <w:rFonts w:ascii="Times New Roman" w:hAnsi="Times New Roman" w:cs="Times New Roman"/>
            <w:b/>
            <w:bCs/>
            <w:noProof/>
            <w:sz w:val="24"/>
            <w:szCs w:val="24"/>
          </w:rPr>
          <w:t>Gambar 3. 55</w:t>
        </w:r>
        <w:r w:rsidR="00D428A4" w:rsidRPr="00D428A4">
          <w:rPr>
            <w:rStyle w:val="Hyperlink"/>
            <w:rFonts w:ascii="Times New Roman" w:hAnsi="Times New Roman" w:cs="Times New Roman"/>
            <w:noProof/>
            <w:sz w:val="24"/>
            <w:szCs w:val="24"/>
          </w:rPr>
          <w:t xml:space="preserve"> Model Perancangan Databas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5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7</w:t>
        </w:r>
        <w:r w:rsidR="00D428A4" w:rsidRPr="00D428A4">
          <w:rPr>
            <w:rFonts w:ascii="Times New Roman" w:hAnsi="Times New Roman" w:cs="Times New Roman"/>
            <w:noProof/>
            <w:webHidden/>
            <w:sz w:val="24"/>
            <w:szCs w:val="24"/>
          </w:rPr>
          <w:fldChar w:fldCharType="end"/>
        </w:r>
      </w:hyperlink>
    </w:p>
    <w:p w14:paraId="6F751069" w14:textId="39430201"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6" w:history="1">
        <w:r w:rsidR="00D428A4" w:rsidRPr="00D428A4">
          <w:rPr>
            <w:rStyle w:val="Hyperlink"/>
            <w:rFonts w:ascii="Times New Roman" w:hAnsi="Times New Roman" w:cs="Times New Roman"/>
            <w:b/>
            <w:bCs/>
            <w:noProof/>
            <w:sz w:val="24"/>
            <w:szCs w:val="24"/>
          </w:rPr>
          <w:t>Gambar 3. 56</w:t>
        </w:r>
        <w:r w:rsidR="00D428A4" w:rsidRPr="00D428A4">
          <w:rPr>
            <w:rStyle w:val="Hyperlink"/>
            <w:rFonts w:ascii="Times New Roman" w:hAnsi="Times New Roman" w:cs="Times New Roman"/>
            <w:noProof/>
            <w:sz w:val="24"/>
            <w:szCs w:val="24"/>
          </w:rPr>
          <w:t xml:space="preserve"> User Interface Sistem</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6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8</w:t>
        </w:r>
        <w:r w:rsidR="00D428A4" w:rsidRPr="00D428A4">
          <w:rPr>
            <w:rFonts w:ascii="Times New Roman" w:hAnsi="Times New Roman" w:cs="Times New Roman"/>
            <w:noProof/>
            <w:webHidden/>
            <w:sz w:val="24"/>
            <w:szCs w:val="24"/>
          </w:rPr>
          <w:fldChar w:fldCharType="end"/>
        </w:r>
      </w:hyperlink>
    </w:p>
    <w:p w14:paraId="3307C33B" w14:textId="47FE38E9" w:rsidR="007B41EB" w:rsidRPr="00D428A4" w:rsidRDefault="00786CEF" w:rsidP="00D428A4">
      <w:pPr>
        <w:pStyle w:val="TableofFigures"/>
        <w:tabs>
          <w:tab w:val="right" w:leader="dot" w:pos="8777"/>
        </w:tabs>
        <w:spacing w:line="276" w:lineRule="auto"/>
        <w:rPr>
          <w:rFonts w:ascii="Times New Roman" w:hAnsi="Times New Roman" w:cs="Times New Roman"/>
          <w:sz w:val="24"/>
          <w:szCs w:val="24"/>
        </w:rPr>
      </w:pPr>
      <w:hyperlink w:anchor="_Toc89453077" w:history="1">
        <w:r w:rsidR="00D428A4" w:rsidRPr="00D428A4">
          <w:rPr>
            <w:rStyle w:val="Hyperlink"/>
            <w:rFonts w:ascii="Times New Roman" w:hAnsi="Times New Roman" w:cs="Times New Roman"/>
            <w:b/>
            <w:bCs/>
            <w:noProof/>
            <w:sz w:val="24"/>
            <w:szCs w:val="24"/>
          </w:rPr>
          <w:t>Gambar 3. 57</w:t>
        </w:r>
        <w:r w:rsidR="00D428A4" w:rsidRPr="00D428A4">
          <w:rPr>
            <w:rStyle w:val="Hyperlink"/>
            <w:rFonts w:ascii="Times New Roman" w:hAnsi="Times New Roman" w:cs="Times New Roman"/>
            <w:noProof/>
            <w:sz w:val="24"/>
            <w:szCs w:val="24"/>
          </w:rPr>
          <w:t xml:space="preserve"> Rancangan Confusion Matrix</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7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1</w:t>
        </w:r>
        <w:r w:rsidR="00D428A4" w:rsidRPr="00D428A4">
          <w:rPr>
            <w:rFonts w:ascii="Times New Roman" w:hAnsi="Times New Roman" w:cs="Times New Roman"/>
            <w:noProof/>
            <w:webHidden/>
            <w:sz w:val="24"/>
            <w:szCs w:val="24"/>
          </w:rPr>
          <w:fldChar w:fldCharType="end"/>
        </w:r>
      </w:hyperlink>
      <w:r w:rsidR="007B41EB" w:rsidRPr="00D428A4">
        <w:rPr>
          <w:rFonts w:ascii="Times New Roman" w:hAnsi="Times New Roman" w:cs="Times New Roman"/>
          <w:sz w:val="24"/>
          <w:szCs w:val="24"/>
        </w:rPr>
        <w:fldChar w:fldCharType="end"/>
      </w:r>
    </w:p>
    <w:p w14:paraId="5DE6121B" w14:textId="0E1C6E66" w:rsidR="00D428A4" w:rsidRPr="00D428A4" w:rsidRDefault="007B41EB" w:rsidP="00D428A4">
      <w:pPr>
        <w:pStyle w:val="TableofFigures"/>
        <w:tabs>
          <w:tab w:val="right" w:leader="dot" w:pos="8777"/>
        </w:tabs>
        <w:spacing w:line="276" w:lineRule="auto"/>
        <w:rPr>
          <w:rFonts w:ascii="Times New Roman" w:eastAsiaTheme="minorEastAsia" w:hAnsi="Times New Roman" w:cs="Times New Roman"/>
          <w:noProof/>
          <w:sz w:val="24"/>
          <w:szCs w:val="24"/>
        </w:rPr>
      </w:pPr>
      <w:r w:rsidRPr="00D428A4">
        <w:rPr>
          <w:rFonts w:ascii="Times New Roman" w:hAnsi="Times New Roman" w:cs="Times New Roman"/>
          <w:sz w:val="24"/>
          <w:szCs w:val="24"/>
        </w:rPr>
        <w:fldChar w:fldCharType="begin"/>
      </w:r>
      <w:r w:rsidRPr="00D428A4">
        <w:rPr>
          <w:rFonts w:ascii="Times New Roman" w:hAnsi="Times New Roman" w:cs="Times New Roman"/>
          <w:sz w:val="24"/>
          <w:szCs w:val="24"/>
        </w:rPr>
        <w:instrText xml:space="preserve"> TOC \h \z \c "Gambar 4." </w:instrText>
      </w:r>
      <w:r w:rsidRPr="00D428A4">
        <w:rPr>
          <w:rFonts w:ascii="Times New Roman" w:hAnsi="Times New Roman" w:cs="Times New Roman"/>
          <w:sz w:val="24"/>
          <w:szCs w:val="24"/>
        </w:rPr>
        <w:fldChar w:fldCharType="separate"/>
      </w:r>
      <w:hyperlink w:anchor="_Toc89453078" w:history="1">
        <w:r w:rsidR="00D428A4" w:rsidRPr="00D428A4">
          <w:rPr>
            <w:rStyle w:val="Hyperlink"/>
            <w:rFonts w:ascii="Times New Roman" w:hAnsi="Times New Roman" w:cs="Times New Roman"/>
            <w:b/>
            <w:bCs/>
            <w:noProof/>
            <w:sz w:val="24"/>
            <w:szCs w:val="24"/>
          </w:rPr>
          <w:t>Gambar 4. 1</w:t>
        </w:r>
        <w:r w:rsidR="00D428A4" w:rsidRPr="00D428A4">
          <w:rPr>
            <w:rStyle w:val="Hyperlink"/>
            <w:rFonts w:ascii="Times New Roman" w:hAnsi="Times New Roman" w:cs="Times New Roman"/>
            <w:noProof/>
            <w:sz w:val="24"/>
            <w:szCs w:val="24"/>
          </w:rPr>
          <w:t xml:space="preserve"> Hasil Tree yang Dibuat</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8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9</w:t>
        </w:r>
        <w:r w:rsidR="00D428A4" w:rsidRPr="00D428A4">
          <w:rPr>
            <w:rFonts w:ascii="Times New Roman" w:hAnsi="Times New Roman" w:cs="Times New Roman"/>
            <w:noProof/>
            <w:webHidden/>
            <w:sz w:val="24"/>
            <w:szCs w:val="24"/>
          </w:rPr>
          <w:fldChar w:fldCharType="end"/>
        </w:r>
      </w:hyperlink>
    </w:p>
    <w:p w14:paraId="5E5175DD" w14:textId="3F199EA1"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79" w:history="1">
        <w:r w:rsidR="00D428A4" w:rsidRPr="00D428A4">
          <w:rPr>
            <w:rStyle w:val="Hyperlink"/>
            <w:rFonts w:ascii="Times New Roman" w:hAnsi="Times New Roman" w:cs="Times New Roman"/>
            <w:b/>
            <w:bCs/>
            <w:noProof/>
            <w:sz w:val="24"/>
            <w:szCs w:val="24"/>
          </w:rPr>
          <w:t>Gambar 4. 2</w:t>
        </w:r>
        <w:r w:rsidR="00D428A4" w:rsidRPr="00D428A4">
          <w:rPr>
            <w:rStyle w:val="Hyperlink"/>
            <w:rFonts w:ascii="Times New Roman" w:hAnsi="Times New Roman" w:cs="Times New Roman"/>
            <w:noProof/>
            <w:sz w:val="24"/>
            <w:szCs w:val="24"/>
          </w:rPr>
          <w:t xml:space="preserve"> Confusion Matrix Model</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79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0</w:t>
        </w:r>
        <w:r w:rsidR="00D428A4" w:rsidRPr="00D428A4">
          <w:rPr>
            <w:rFonts w:ascii="Times New Roman" w:hAnsi="Times New Roman" w:cs="Times New Roman"/>
            <w:noProof/>
            <w:webHidden/>
            <w:sz w:val="24"/>
            <w:szCs w:val="24"/>
          </w:rPr>
          <w:fldChar w:fldCharType="end"/>
        </w:r>
      </w:hyperlink>
    </w:p>
    <w:p w14:paraId="76239A3D" w14:textId="4D053590"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0" w:history="1">
        <w:r w:rsidR="00D428A4" w:rsidRPr="00D428A4">
          <w:rPr>
            <w:rStyle w:val="Hyperlink"/>
            <w:rFonts w:ascii="Times New Roman" w:hAnsi="Times New Roman" w:cs="Times New Roman"/>
            <w:b/>
            <w:bCs/>
            <w:noProof/>
            <w:sz w:val="24"/>
            <w:szCs w:val="24"/>
          </w:rPr>
          <w:t>Gambar 4. 3</w:t>
        </w:r>
        <w:r w:rsidR="00D428A4" w:rsidRPr="00D428A4">
          <w:rPr>
            <w:rStyle w:val="Hyperlink"/>
            <w:rFonts w:ascii="Times New Roman" w:hAnsi="Times New Roman" w:cs="Times New Roman"/>
            <w:noProof/>
            <w:sz w:val="24"/>
            <w:szCs w:val="24"/>
          </w:rPr>
          <w:t xml:space="preserve"> Confusion Matrix Pengujian Dataset Lain</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0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0</w:t>
        </w:r>
        <w:r w:rsidR="00D428A4" w:rsidRPr="00D428A4">
          <w:rPr>
            <w:rFonts w:ascii="Times New Roman" w:hAnsi="Times New Roman" w:cs="Times New Roman"/>
            <w:noProof/>
            <w:webHidden/>
            <w:sz w:val="24"/>
            <w:szCs w:val="24"/>
          </w:rPr>
          <w:fldChar w:fldCharType="end"/>
        </w:r>
      </w:hyperlink>
    </w:p>
    <w:p w14:paraId="4EE11922" w14:textId="721CDA70"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1" w:history="1">
        <w:r w:rsidR="00D428A4" w:rsidRPr="00D428A4">
          <w:rPr>
            <w:rStyle w:val="Hyperlink"/>
            <w:rFonts w:ascii="Times New Roman" w:hAnsi="Times New Roman" w:cs="Times New Roman"/>
            <w:b/>
            <w:bCs/>
            <w:noProof/>
            <w:sz w:val="24"/>
            <w:szCs w:val="24"/>
          </w:rPr>
          <w:t>Gambar 4. 4</w:t>
        </w:r>
        <w:r w:rsidR="00D428A4" w:rsidRPr="00D428A4">
          <w:rPr>
            <w:rStyle w:val="Hyperlink"/>
            <w:rFonts w:ascii="Times New Roman" w:hAnsi="Times New Roman" w:cs="Times New Roman"/>
            <w:noProof/>
            <w:sz w:val="24"/>
            <w:szCs w:val="24"/>
          </w:rPr>
          <w:t xml:space="preserve"> Tampilan Menu Home</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1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1</w:t>
        </w:r>
        <w:r w:rsidR="00D428A4" w:rsidRPr="00D428A4">
          <w:rPr>
            <w:rFonts w:ascii="Times New Roman" w:hAnsi="Times New Roman" w:cs="Times New Roman"/>
            <w:noProof/>
            <w:webHidden/>
            <w:sz w:val="24"/>
            <w:szCs w:val="24"/>
          </w:rPr>
          <w:fldChar w:fldCharType="end"/>
        </w:r>
      </w:hyperlink>
    </w:p>
    <w:p w14:paraId="2C8E1AAC" w14:textId="68EB755F"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2" w:history="1">
        <w:r w:rsidR="00D428A4" w:rsidRPr="00D428A4">
          <w:rPr>
            <w:rStyle w:val="Hyperlink"/>
            <w:rFonts w:ascii="Times New Roman" w:hAnsi="Times New Roman" w:cs="Times New Roman"/>
            <w:b/>
            <w:bCs/>
            <w:noProof/>
            <w:sz w:val="24"/>
            <w:szCs w:val="24"/>
          </w:rPr>
          <w:t>Gambar 4. 5</w:t>
        </w:r>
        <w:r w:rsidR="00D428A4" w:rsidRPr="00D428A4">
          <w:rPr>
            <w:rStyle w:val="Hyperlink"/>
            <w:rFonts w:ascii="Times New Roman" w:hAnsi="Times New Roman" w:cs="Times New Roman"/>
            <w:noProof/>
            <w:sz w:val="24"/>
            <w:szCs w:val="24"/>
          </w:rPr>
          <w:t xml:space="preserve"> Tampilan Menu Data</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2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1</w:t>
        </w:r>
        <w:r w:rsidR="00D428A4" w:rsidRPr="00D428A4">
          <w:rPr>
            <w:rFonts w:ascii="Times New Roman" w:hAnsi="Times New Roman" w:cs="Times New Roman"/>
            <w:noProof/>
            <w:webHidden/>
            <w:sz w:val="24"/>
            <w:szCs w:val="24"/>
          </w:rPr>
          <w:fldChar w:fldCharType="end"/>
        </w:r>
      </w:hyperlink>
    </w:p>
    <w:p w14:paraId="62A212D9" w14:textId="7CBCAF1C"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3" w:history="1">
        <w:r w:rsidR="00D428A4" w:rsidRPr="00D428A4">
          <w:rPr>
            <w:rStyle w:val="Hyperlink"/>
            <w:rFonts w:ascii="Times New Roman" w:hAnsi="Times New Roman" w:cs="Times New Roman"/>
            <w:b/>
            <w:bCs/>
            <w:noProof/>
            <w:sz w:val="24"/>
            <w:szCs w:val="24"/>
          </w:rPr>
          <w:t>Gambar 4. 6</w:t>
        </w:r>
        <w:r w:rsidR="00D428A4" w:rsidRPr="00D428A4">
          <w:rPr>
            <w:rStyle w:val="Hyperlink"/>
            <w:rFonts w:ascii="Times New Roman" w:hAnsi="Times New Roman" w:cs="Times New Roman"/>
            <w:noProof/>
            <w:sz w:val="24"/>
            <w:szCs w:val="24"/>
          </w:rPr>
          <w:t xml:space="preserve"> Tampilan Menu Preprocess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3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2</w:t>
        </w:r>
        <w:r w:rsidR="00D428A4" w:rsidRPr="00D428A4">
          <w:rPr>
            <w:rFonts w:ascii="Times New Roman" w:hAnsi="Times New Roman" w:cs="Times New Roman"/>
            <w:noProof/>
            <w:webHidden/>
            <w:sz w:val="24"/>
            <w:szCs w:val="24"/>
          </w:rPr>
          <w:fldChar w:fldCharType="end"/>
        </w:r>
      </w:hyperlink>
    </w:p>
    <w:p w14:paraId="7EB9EAEA" w14:textId="4D2A1985" w:rsidR="00D428A4" w:rsidRPr="00D428A4" w:rsidRDefault="00786CEF" w:rsidP="00D428A4">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3084" w:history="1">
        <w:r w:rsidR="00D428A4" w:rsidRPr="00D428A4">
          <w:rPr>
            <w:rStyle w:val="Hyperlink"/>
            <w:rFonts w:ascii="Times New Roman" w:hAnsi="Times New Roman" w:cs="Times New Roman"/>
            <w:b/>
            <w:bCs/>
            <w:noProof/>
            <w:sz w:val="24"/>
            <w:szCs w:val="24"/>
          </w:rPr>
          <w:t>Gambar 4. 7</w:t>
        </w:r>
        <w:r w:rsidR="00D428A4" w:rsidRPr="00D428A4">
          <w:rPr>
            <w:rStyle w:val="Hyperlink"/>
            <w:rFonts w:ascii="Times New Roman" w:hAnsi="Times New Roman" w:cs="Times New Roman"/>
            <w:noProof/>
            <w:sz w:val="24"/>
            <w:szCs w:val="24"/>
          </w:rPr>
          <w:t xml:space="preserve"> Tampilan Menu Training</w:t>
        </w:r>
        <w:r w:rsidR="00D428A4" w:rsidRPr="00D428A4">
          <w:rPr>
            <w:rFonts w:ascii="Times New Roman" w:hAnsi="Times New Roman" w:cs="Times New Roman"/>
            <w:noProof/>
            <w:webHidden/>
            <w:sz w:val="24"/>
            <w:szCs w:val="24"/>
          </w:rPr>
          <w:tab/>
        </w:r>
        <w:r w:rsidR="00D428A4" w:rsidRPr="00D428A4">
          <w:rPr>
            <w:rFonts w:ascii="Times New Roman" w:hAnsi="Times New Roman" w:cs="Times New Roman"/>
            <w:noProof/>
            <w:webHidden/>
            <w:sz w:val="24"/>
            <w:szCs w:val="24"/>
          </w:rPr>
          <w:fldChar w:fldCharType="begin"/>
        </w:r>
        <w:r w:rsidR="00D428A4" w:rsidRPr="00D428A4">
          <w:rPr>
            <w:rFonts w:ascii="Times New Roman" w:hAnsi="Times New Roman" w:cs="Times New Roman"/>
            <w:noProof/>
            <w:webHidden/>
            <w:sz w:val="24"/>
            <w:szCs w:val="24"/>
          </w:rPr>
          <w:instrText xml:space="preserve"> PAGEREF _Toc89453084 \h </w:instrText>
        </w:r>
        <w:r w:rsidR="00D428A4" w:rsidRPr="00D428A4">
          <w:rPr>
            <w:rFonts w:ascii="Times New Roman" w:hAnsi="Times New Roman" w:cs="Times New Roman"/>
            <w:noProof/>
            <w:webHidden/>
            <w:sz w:val="24"/>
            <w:szCs w:val="24"/>
          </w:rPr>
        </w:r>
        <w:r w:rsidR="00D428A4" w:rsidRPr="00D428A4">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2</w:t>
        </w:r>
        <w:r w:rsidR="00D428A4" w:rsidRPr="00D428A4">
          <w:rPr>
            <w:rFonts w:ascii="Times New Roman" w:hAnsi="Times New Roman" w:cs="Times New Roman"/>
            <w:noProof/>
            <w:webHidden/>
            <w:sz w:val="24"/>
            <w:szCs w:val="24"/>
          </w:rPr>
          <w:fldChar w:fldCharType="end"/>
        </w:r>
      </w:hyperlink>
    </w:p>
    <w:p w14:paraId="3F979717" w14:textId="3D761C47" w:rsidR="007E33FF" w:rsidRPr="00480165" w:rsidRDefault="007B41EB" w:rsidP="00D428A4">
      <w:pPr>
        <w:spacing w:after="0" w:line="276" w:lineRule="auto"/>
        <w:jc w:val="both"/>
        <w:rPr>
          <w:rFonts w:ascii="Times New Roman" w:hAnsi="Times New Roman" w:cs="Times New Roman"/>
          <w:sz w:val="24"/>
          <w:szCs w:val="24"/>
        </w:rPr>
      </w:pPr>
      <w:r w:rsidRPr="00D428A4">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9" w:name="_Toc89935544"/>
      <w:r w:rsidRPr="009A0B61">
        <w:rPr>
          <w:rFonts w:ascii="Times New Roman" w:hAnsi="Times New Roman" w:cs="Times New Roman"/>
          <w:b/>
          <w:bCs/>
          <w:color w:val="auto"/>
          <w:sz w:val="28"/>
          <w:szCs w:val="28"/>
        </w:rPr>
        <w:lastRenderedPageBreak/>
        <w:t>Daftar Tabel</w:t>
      </w:r>
      <w:bookmarkEnd w:id="9"/>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3D8AEC8B" w14:textId="252E1934" w:rsidR="005146DA" w:rsidRPr="002D00FB" w:rsidRDefault="00E7627A" w:rsidP="002D00FB">
      <w:pPr>
        <w:pStyle w:val="TableofFigures"/>
        <w:tabs>
          <w:tab w:val="right" w:leader="dot" w:pos="8777"/>
        </w:tabs>
        <w:spacing w:line="276" w:lineRule="auto"/>
        <w:rPr>
          <w:rFonts w:ascii="Times New Roman" w:eastAsiaTheme="minorEastAsia" w:hAnsi="Times New Roman" w:cs="Times New Roman"/>
          <w:noProof/>
          <w:sz w:val="24"/>
          <w:szCs w:val="24"/>
        </w:rPr>
      </w:pPr>
      <w:r w:rsidRPr="002D00FB">
        <w:rPr>
          <w:rFonts w:ascii="Times New Roman" w:hAnsi="Times New Roman" w:cs="Times New Roman"/>
          <w:sz w:val="24"/>
          <w:szCs w:val="24"/>
        </w:rPr>
        <w:fldChar w:fldCharType="begin"/>
      </w:r>
      <w:r w:rsidRPr="002D00FB">
        <w:rPr>
          <w:rFonts w:ascii="Times New Roman" w:hAnsi="Times New Roman" w:cs="Times New Roman"/>
          <w:sz w:val="24"/>
          <w:szCs w:val="24"/>
        </w:rPr>
        <w:instrText xml:space="preserve"> TOC \h \z \c "Tabel 2." </w:instrText>
      </w:r>
      <w:r w:rsidRPr="002D00FB">
        <w:rPr>
          <w:rFonts w:ascii="Times New Roman" w:hAnsi="Times New Roman" w:cs="Times New Roman"/>
          <w:sz w:val="24"/>
          <w:szCs w:val="24"/>
        </w:rPr>
        <w:fldChar w:fldCharType="separate"/>
      </w:r>
      <w:hyperlink w:anchor="_Toc89452688" w:history="1">
        <w:r w:rsidR="005146DA" w:rsidRPr="002D00FB">
          <w:rPr>
            <w:rStyle w:val="Hyperlink"/>
            <w:rFonts w:ascii="Times New Roman" w:hAnsi="Times New Roman" w:cs="Times New Roman"/>
            <w:b/>
            <w:bCs/>
            <w:noProof/>
            <w:sz w:val="24"/>
            <w:szCs w:val="24"/>
          </w:rPr>
          <w:t>Tabel 2. 1</w:t>
        </w:r>
        <w:r w:rsidR="005146DA" w:rsidRPr="002D00FB">
          <w:rPr>
            <w:rStyle w:val="Hyperlink"/>
            <w:rFonts w:ascii="Times New Roman" w:hAnsi="Times New Roman" w:cs="Times New Roman"/>
            <w:noProof/>
            <w:sz w:val="24"/>
            <w:szCs w:val="24"/>
          </w:rPr>
          <w:t xml:space="preserve"> Tabel State Of The Ar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8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7</w:t>
        </w:r>
        <w:r w:rsidR="005146DA" w:rsidRPr="002D00FB">
          <w:rPr>
            <w:rFonts w:ascii="Times New Roman" w:hAnsi="Times New Roman" w:cs="Times New Roman"/>
            <w:noProof/>
            <w:webHidden/>
            <w:sz w:val="24"/>
            <w:szCs w:val="24"/>
          </w:rPr>
          <w:fldChar w:fldCharType="end"/>
        </w:r>
      </w:hyperlink>
    </w:p>
    <w:p w14:paraId="15A1567B" w14:textId="6295CD61"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89" w:history="1">
        <w:r w:rsidR="005146DA" w:rsidRPr="002D00FB">
          <w:rPr>
            <w:rStyle w:val="Hyperlink"/>
            <w:rFonts w:ascii="Times New Roman" w:hAnsi="Times New Roman" w:cs="Times New Roman"/>
            <w:b/>
            <w:bCs/>
            <w:noProof/>
            <w:sz w:val="24"/>
            <w:szCs w:val="24"/>
          </w:rPr>
          <w:t>Tabel 2. 2</w:t>
        </w:r>
        <w:r w:rsidR="005146DA" w:rsidRPr="002D00FB">
          <w:rPr>
            <w:rStyle w:val="Hyperlink"/>
            <w:rFonts w:ascii="Times New Roman" w:hAnsi="Times New Roman" w:cs="Times New Roman"/>
            <w:noProof/>
            <w:sz w:val="24"/>
            <w:szCs w:val="24"/>
          </w:rPr>
          <w:t xml:space="preserve"> Lanjutan Tabel State of  the Ar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8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8</w:t>
        </w:r>
        <w:r w:rsidR="005146DA" w:rsidRPr="002D00FB">
          <w:rPr>
            <w:rFonts w:ascii="Times New Roman" w:hAnsi="Times New Roman" w:cs="Times New Roman"/>
            <w:noProof/>
            <w:webHidden/>
            <w:sz w:val="24"/>
            <w:szCs w:val="24"/>
          </w:rPr>
          <w:fldChar w:fldCharType="end"/>
        </w:r>
      </w:hyperlink>
    </w:p>
    <w:p w14:paraId="697F792F" w14:textId="7B4F1308"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0" w:history="1">
        <w:r w:rsidR="005146DA" w:rsidRPr="002D00FB">
          <w:rPr>
            <w:rStyle w:val="Hyperlink"/>
            <w:rFonts w:ascii="Times New Roman" w:hAnsi="Times New Roman" w:cs="Times New Roman"/>
            <w:b/>
            <w:bCs/>
            <w:noProof/>
            <w:sz w:val="24"/>
            <w:szCs w:val="24"/>
          </w:rPr>
          <w:t>Tabel 2. 3</w:t>
        </w:r>
        <w:r w:rsidR="005146DA" w:rsidRPr="002D00FB">
          <w:rPr>
            <w:rStyle w:val="Hyperlink"/>
            <w:rFonts w:ascii="Times New Roman" w:hAnsi="Times New Roman" w:cs="Times New Roman"/>
            <w:noProof/>
            <w:sz w:val="24"/>
            <w:szCs w:val="24"/>
          </w:rPr>
          <w:t xml:space="preserve"> Tabel Contoh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9</w:t>
        </w:r>
        <w:r w:rsidR="005146DA" w:rsidRPr="002D00FB">
          <w:rPr>
            <w:rFonts w:ascii="Times New Roman" w:hAnsi="Times New Roman" w:cs="Times New Roman"/>
            <w:noProof/>
            <w:webHidden/>
            <w:sz w:val="24"/>
            <w:szCs w:val="24"/>
          </w:rPr>
          <w:fldChar w:fldCharType="end"/>
        </w:r>
      </w:hyperlink>
    </w:p>
    <w:p w14:paraId="5A58EB5F" w14:textId="6AF6A9C2"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1" w:history="1">
        <w:r w:rsidR="005146DA" w:rsidRPr="002D00FB">
          <w:rPr>
            <w:rStyle w:val="Hyperlink"/>
            <w:rFonts w:ascii="Times New Roman" w:hAnsi="Times New Roman" w:cs="Times New Roman"/>
            <w:b/>
            <w:bCs/>
            <w:noProof/>
            <w:sz w:val="24"/>
            <w:szCs w:val="24"/>
          </w:rPr>
          <w:t>Tabel 2. 4</w:t>
        </w:r>
        <w:r w:rsidR="005146DA" w:rsidRPr="002D00FB">
          <w:rPr>
            <w:rStyle w:val="Hyperlink"/>
            <w:rFonts w:ascii="Times New Roman" w:hAnsi="Times New Roman" w:cs="Times New Roman"/>
            <w:noProof/>
            <w:sz w:val="24"/>
            <w:szCs w:val="24"/>
          </w:rPr>
          <w:t xml:space="preserve"> Parameter Data</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0</w:t>
        </w:r>
        <w:r w:rsidR="005146DA" w:rsidRPr="002D00FB">
          <w:rPr>
            <w:rFonts w:ascii="Times New Roman" w:hAnsi="Times New Roman" w:cs="Times New Roman"/>
            <w:noProof/>
            <w:webHidden/>
            <w:sz w:val="24"/>
            <w:szCs w:val="24"/>
          </w:rPr>
          <w:fldChar w:fldCharType="end"/>
        </w:r>
      </w:hyperlink>
    </w:p>
    <w:p w14:paraId="204A798D" w14:textId="65F57B19"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2" w:history="1">
        <w:r w:rsidR="005146DA" w:rsidRPr="002D00FB">
          <w:rPr>
            <w:rStyle w:val="Hyperlink"/>
            <w:rFonts w:ascii="Times New Roman" w:hAnsi="Times New Roman" w:cs="Times New Roman"/>
            <w:b/>
            <w:bCs/>
            <w:noProof/>
            <w:sz w:val="24"/>
            <w:szCs w:val="24"/>
          </w:rPr>
          <w:t>Tabel 2. 5</w:t>
        </w:r>
        <w:r w:rsidR="005146DA" w:rsidRPr="002D00FB">
          <w:rPr>
            <w:rStyle w:val="Hyperlink"/>
            <w:rFonts w:ascii="Times New Roman" w:hAnsi="Times New Roman" w:cs="Times New Roman"/>
            <w:noProof/>
            <w:sz w:val="24"/>
            <w:szCs w:val="24"/>
          </w:rPr>
          <w:t xml:space="preserve"> Parameter Xgboos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5</w:t>
        </w:r>
        <w:r w:rsidR="005146DA" w:rsidRPr="002D00FB">
          <w:rPr>
            <w:rFonts w:ascii="Times New Roman" w:hAnsi="Times New Roman" w:cs="Times New Roman"/>
            <w:noProof/>
            <w:webHidden/>
            <w:sz w:val="24"/>
            <w:szCs w:val="24"/>
          </w:rPr>
          <w:fldChar w:fldCharType="end"/>
        </w:r>
      </w:hyperlink>
    </w:p>
    <w:p w14:paraId="4E4AFACD" w14:textId="7568197F" w:rsidR="005146DA" w:rsidRPr="002D00FB" w:rsidRDefault="00786CEF" w:rsidP="002D00FB">
      <w:pPr>
        <w:pStyle w:val="TableofFigures"/>
        <w:tabs>
          <w:tab w:val="right" w:leader="dot" w:pos="8777"/>
        </w:tabs>
        <w:spacing w:line="276" w:lineRule="auto"/>
        <w:rPr>
          <w:rFonts w:ascii="Times New Roman" w:hAnsi="Times New Roman" w:cs="Times New Roman"/>
          <w:noProof/>
          <w:sz w:val="24"/>
          <w:szCs w:val="24"/>
        </w:rPr>
      </w:pPr>
      <w:hyperlink w:anchor="_Toc89452693" w:history="1">
        <w:r w:rsidR="005146DA" w:rsidRPr="002D00FB">
          <w:rPr>
            <w:rStyle w:val="Hyperlink"/>
            <w:rFonts w:ascii="Times New Roman" w:hAnsi="Times New Roman" w:cs="Times New Roman"/>
            <w:b/>
            <w:bCs/>
            <w:noProof/>
            <w:sz w:val="24"/>
            <w:szCs w:val="24"/>
          </w:rPr>
          <w:t>Tabel 2. 6</w:t>
        </w:r>
        <w:r w:rsidR="005146DA" w:rsidRPr="002D00FB">
          <w:rPr>
            <w:rStyle w:val="Hyperlink"/>
            <w:rFonts w:ascii="Times New Roman" w:hAnsi="Times New Roman" w:cs="Times New Roman"/>
            <w:noProof/>
            <w:sz w:val="24"/>
            <w:szCs w:val="24"/>
          </w:rPr>
          <w:t xml:space="preserve"> Tabel Confusion Matri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27</w:t>
        </w:r>
        <w:r w:rsidR="005146DA" w:rsidRPr="002D00FB">
          <w:rPr>
            <w:rFonts w:ascii="Times New Roman" w:hAnsi="Times New Roman" w:cs="Times New Roman"/>
            <w:noProof/>
            <w:webHidden/>
            <w:sz w:val="24"/>
            <w:szCs w:val="24"/>
          </w:rPr>
          <w:fldChar w:fldCharType="end"/>
        </w:r>
      </w:hyperlink>
      <w:r w:rsidR="00E7627A" w:rsidRPr="002D00FB">
        <w:rPr>
          <w:rFonts w:ascii="Times New Roman" w:hAnsi="Times New Roman" w:cs="Times New Roman"/>
          <w:sz w:val="24"/>
          <w:szCs w:val="24"/>
        </w:rPr>
        <w:fldChar w:fldCharType="end"/>
      </w:r>
      <w:r w:rsidR="00D11658" w:rsidRPr="002D00FB">
        <w:rPr>
          <w:rFonts w:ascii="Times New Roman" w:hAnsi="Times New Roman" w:cs="Times New Roman"/>
          <w:sz w:val="24"/>
          <w:szCs w:val="24"/>
        </w:rPr>
        <w:fldChar w:fldCharType="begin"/>
      </w:r>
      <w:r w:rsidR="00D11658" w:rsidRPr="002D00FB">
        <w:rPr>
          <w:rFonts w:ascii="Times New Roman" w:hAnsi="Times New Roman" w:cs="Times New Roman"/>
          <w:sz w:val="24"/>
          <w:szCs w:val="24"/>
        </w:rPr>
        <w:instrText xml:space="preserve"> TOC \h \z \c "Tabel 3." </w:instrText>
      </w:r>
      <w:r w:rsidR="00D11658" w:rsidRPr="002D00FB">
        <w:rPr>
          <w:rFonts w:ascii="Times New Roman" w:hAnsi="Times New Roman" w:cs="Times New Roman"/>
          <w:sz w:val="24"/>
          <w:szCs w:val="24"/>
        </w:rPr>
        <w:fldChar w:fldCharType="separate"/>
      </w:r>
    </w:p>
    <w:p w14:paraId="4C901125" w14:textId="687934A0"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4" w:history="1">
        <w:r w:rsidR="005146DA" w:rsidRPr="002D00FB">
          <w:rPr>
            <w:rStyle w:val="Hyperlink"/>
            <w:rFonts w:ascii="Times New Roman" w:hAnsi="Times New Roman" w:cs="Times New Roman"/>
            <w:b/>
            <w:bCs/>
            <w:noProof/>
            <w:sz w:val="24"/>
            <w:szCs w:val="24"/>
          </w:rPr>
          <w:t>Tabel 3. 1</w:t>
        </w:r>
        <w:r w:rsidR="005146DA" w:rsidRPr="002D00FB">
          <w:rPr>
            <w:rStyle w:val="Hyperlink"/>
            <w:rFonts w:ascii="Times New Roman" w:hAnsi="Times New Roman" w:cs="Times New Roman"/>
            <w:noProof/>
            <w:sz w:val="24"/>
            <w:szCs w:val="24"/>
          </w:rPr>
          <w:t xml:space="preserve"> Kolom Pada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1</w:t>
        </w:r>
        <w:r w:rsidR="005146DA" w:rsidRPr="002D00FB">
          <w:rPr>
            <w:rFonts w:ascii="Times New Roman" w:hAnsi="Times New Roman" w:cs="Times New Roman"/>
            <w:noProof/>
            <w:webHidden/>
            <w:sz w:val="24"/>
            <w:szCs w:val="24"/>
          </w:rPr>
          <w:fldChar w:fldCharType="end"/>
        </w:r>
      </w:hyperlink>
    </w:p>
    <w:p w14:paraId="4DEEA0D1" w14:textId="4323AED6"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5" w:history="1">
        <w:r w:rsidR="005146DA" w:rsidRPr="002D00FB">
          <w:rPr>
            <w:rStyle w:val="Hyperlink"/>
            <w:rFonts w:ascii="Times New Roman" w:hAnsi="Times New Roman" w:cs="Times New Roman"/>
            <w:b/>
            <w:bCs/>
            <w:noProof/>
            <w:sz w:val="24"/>
            <w:szCs w:val="24"/>
          </w:rPr>
          <w:t>Tabel 3. 2</w:t>
        </w:r>
        <w:r w:rsidR="005146DA" w:rsidRPr="002D00FB">
          <w:rPr>
            <w:rStyle w:val="Hyperlink"/>
            <w:rFonts w:ascii="Times New Roman" w:hAnsi="Times New Roman" w:cs="Times New Roman"/>
            <w:noProof/>
            <w:sz w:val="24"/>
            <w:szCs w:val="24"/>
          </w:rPr>
          <w:t xml:space="preserve">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1</w:t>
        </w:r>
        <w:r w:rsidR="005146DA" w:rsidRPr="002D00FB">
          <w:rPr>
            <w:rFonts w:ascii="Times New Roman" w:hAnsi="Times New Roman" w:cs="Times New Roman"/>
            <w:noProof/>
            <w:webHidden/>
            <w:sz w:val="24"/>
            <w:szCs w:val="24"/>
          </w:rPr>
          <w:fldChar w:fldCharType="end"/>
        </w:r>
      </w:hyperlink>
    </w:p>
    <w:p w14:paraId="569C4CBD" w14:textId="0315A23B"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6" w:history="1">
        <w:r w:rsidR="005146DA" w:rsidRPr="002D00FB">
          <w:rPr>
            <w:rStyle w:val="Hyperlink"/>
            <w:rFonts w:ascii="Times New Roman" w:hAnsi="Times New Roman" w:cs="Times New Roman"/>
            <w:b/>
            <w:bCs/>
            <w:noProof/>
            <w:sz w:val="24"/>
            <w:szCs w:val="24"/>
          </w:rPr>
          <w:t>Tabel 3. 3</w:t>
        </w:r>
        <w:r w:rsidR="005146DA" w:rsidRPr="002D00FB">
          <w:rPr>
            <w:rStyle w:val="Hyperlink"/>
            <w:rFonts w:ascii="Times New Roman" w:hAnsi="Times New Roman" w:cs="Times New Roman"/>
            <w:noProof/>
            <w:sz w:val="24"/>
            <w:szCs w:val="24"/>
          </w:rPr>
          <w:t xml:space="preserve"> Data pada kolom trestbps</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7</w:t>
        </w:r>
        <w:r w:rsidR="005146DA" w:rsidRPr="002D00FB">
          <w:rPr>
            <w:rFonts w:ascii="Times New Roman" w:hAnsi="Times New Roman" w:cs="Times New Roman"/>
            <w:noProof/>
            <w:webHidden/>
            <w:sz w:val="24"/>
            <w:szCs w:val="24"/>
          </w:rPr>
          <w:fldChar w:fldCharType="end"/>
        </w:r>
      </w:hyperlink>
    </w:p>
    <w:p w14:paraId="4538CE32" w14:textId="679C2A3D"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7" w:history="1">
        <w:r w:rsidR="005146DA" w:rsidRPr="002D00FB">
          <w:rPr>
            <w:rStyle w:val="Hyperlink"/>
            <w:rFonts w:ascii="Times New Roman" w:hAnsi="Times New Roman" w:cs="Times New Roman"/>
            <w:b/>
            <w:bCs/>
            <w:noProof/>
            <w:sz w:val="24"/>
            <w:szCs w:val="24"/>
          </w:rPr>
          <w:t>Tabel 3. 4</w:t>
        </w:r>
        <w:r w:rsidR="005146DA" w:rsidRPr="002D00FB">
          <w:rPr>
            <w:rStyle w:val="Hyperlink"/>
            <w:rFonts w:ascii="Times New Roman" w:hAnsi="Times New Roman" w:cs="Times New Roman"/>
            <w:noProof/>
            <w:sz w:val="24"/>
            <w:szCs w:val="24"/>
          </w:rPr>
          <w:t xml:space="preserve"> Informasi Kolom Trestbps</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37</w:t>
        </w:r>
        <w:r w:rsidR="005146DA" w:rsidRPr="002D00FB">
          <w:rPr>
            <w:rFonts w:ascii="Times New Roman" w:hAnsi="Times New Roman" w:cs="Times New Roman"/>
            <w:noProof/>
            <w:webHidden/>
            <w:sz w:val="24"/>
            <w:szCs w:val="24"/>
          </w:rPr>
          <w:fldChar w:fldCharType="end"/>
        </w:r>
      </w:hyperlink>
    </w:p>
    <w:p w14:paraId="2F4B1E58" w14:textId="33766DFB"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8" w:history="1">
        <w:r w:rsidR="005146DA" w:rsidRPr="002D00FB">
          <w:rPr>
            <w:rStyle w:val="Hyperlink"/>
            <w:rFonts w:ascii="Times New Roman" w:hAnsi="Times New Roman" w:cs="Times New Roman"/>
            <w:b/>
            <w:bCs/>
            <w:noProof/>
            <w:sz w:val="24"/>
            <w:szCs w:val="24"/>
          </w:rPr>
          <w:t>Tabel 3. 5</w:t>
        </w:r>
        <w:r w:rsidR="005146DA" w:rsidRPr="002D00FB">
          <w:rPr>
            <w:rStyle w:val="Hyperlink"/>
            <w:rFonts w:ascii="Times New Roman" w:hAnsi="Times New Roman" w:cs="Times New Roman"/>
            <w:noProof/>
            <w:sz w:val="24"/>
            <w:szCs w:val="24"/>
          </w:rPr>
          <w:t xml:space="preserve"> Contoh Data Untuk Scal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0</w:t>
        </w:r>
        <w:r w:rsidR="005146DA" w:rsidRPr="002D00FB">
          <w:rPr>
            <w:rFonts w:ascii="Times New Roman" w:hAnsi="Times New Roman" w:cs="Times New Roman"/>
            <w:noProof/>
            <w:webHidden/>
            <w:sz w:val="24"/>
            <w:szCs w:val="24"/>
          </w:rPr>
          <w:fldChar w:fldCharType="end"/>
        </w:r>
      </w:hyperlink>
    </w:p>
    <w:p w14:paraId="6FD7E910" w14:textId="1FBBB34F"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699" w:history="1">
        <w:r w:rsidR="005146DA" w:rsidRPr="002D00FB">
          <w:rPr>
            <w:rStyle w:val="Hyperlink"/>
            <w:rFonts w:ascii="Times New Roman" w:hAnsi="Times New Roman" w:cs="Times New Roman"/>
            <w:b/>
            <w:bCs/>
            <w:noProof/>
            <w:sz w:val="24"/>
            <w:szCs w:val="24"/>
          </w:rPr>
          <w:t>Tabel 3. 6</w:t>
        </w:r>
        <w:r w:rsidR="005146DA" w:rsidRPr="002D00FB">
          <w:rPr>
            <w:rStyle w:val="Hyperlink"/>
            <w:rFonts w:ascii="Times New Roman" w:hAnsi="Times New Roman" w:cs="Times New Roman"/>
            <w:noProof/>
            <w:sz w:val="24"/>
            <w:szCs w:val="24"/>
          </w:rPr>
          <w:t xml:space="preserve"> Contoh data untuk One Hot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69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1</w:t>
        </w:r>
        <w:r w:rsidR="005146DA" w:rsidRPr="002D00FB">
          <w:rPr>
            <w:rFonts w:ascii="Times New Roman" w:hAnsi="Times New Roman" w:cs="Times New Roman"/>
            <w:noProof/>
            <w:webHidden/>
            <w:sz w:val="24"/>
            <w:szCs w:val="24"/>
          </w:rPr>
          <w:fldChar w:fldCharType="end"/>
        </w:r>
      </w:hyperlink>
    </w:p>
    <w:p w14:paraId="4914F583" w14:textId="2278F797"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0" w:history="1">
        <w:r w:rsidR="005146DA" w:rsidRPr="002D00FB">
          <w:rPr>
            <w:rStyle w:val="Hyperlink"/>
            <w:rFonts w:ascii="Times New Roman" w:hAnsi="Times New Roman" w:cs="Times New Roman"/>
            <w:b/>
            <w:bCs/>
            <w:noProof/>
            <w:sz w:val="24"/>
            <w:szCs w:val="24"/>
          </w:rPr>
          <w:t>Tabel 3. 7</w:t>
        </w:r>
        <w:r w:rsidR="005146DA" w:rsidRPr="002D00FB">
          <w:rPr>
            <w:rStyle w:val="Hyperlink"/>
            <w:rFonts w:ascii="Times New Roman" w:hAnsi="Times New Roman" w:cs="Times New Roman"/>
            <w:noProof/>
            <w:sz w:val="24"/>
            <w:szCs w:val="24"/>
          </w:rPr>
          <w:t xml:space="preserve"> Hasil proses One Hot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2</w:t>
        </w:r>
        <w:r w:rsidR="005146DA" w:rsidRPr="002D00FB">
          <w:rPr>
            <w:rFonts w:ascii="Times New Roman" w:hAnsi="Times New Roman" w:cs="Times New Roman"/>
            <w:noProof/>
            <w:webHidden/>
            <w:sz w:val="24"/>
            <w:szCs w:val="24"/>
          </w:rPr>
          <w:fldChar w:fldCharType="end"/>
        </w:r>
      </w:hyperlink>
    </w:p>
    <w:p w14:paraId="441B6F3E" w14:textId="607961FE"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1" w:history="1">
        <w:r w:rsidR="005146DA" w:rsidRPr="002D00FB">
          <w:rPr>
            <w:rStyle w:val="Hyperlink"/>
            <w:rFonts w:ascii="Times New Roman" w:hAnsi="Times New Roman" w:cs="Times New Roman"/>
            <w:b/>
            <w:bCs/>
            <w:noProof/>
            <w:sz w:val="24"/>
            <w:szCs w:val="24"/>
          </w:rPr>
          <w:t>Tabel 3. 8</w:t>
        </w:r>
        <w:r w:rsidR="005146DA" w:rsidRPr="002D00FB">
          <w:rPr>
            <w:rStyle w:val="Hyperlink"/>
            <w:rFonts w:ascii="Times New Roman" w:hAnsi="Times New Roman" w:cs="Times New Roman"/>
            <w:noProof/>
            <w:sz w:val="24"/>
            <w:szCs w:val="24"/>
          </w:rPr>
          <w:t xml:space="preserve"> Contoh Dataset Untuk Train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5</w:t>
        </w:r>
        <w:r w:rsidR="005146DA" w:rsidRPr="002D00FB">
          <w:rPr>
            <w:rFonts w:ascii="Times New Roman" w:hAnsi="Times New Roman" w:cs="Times New Roman"/>
            <w:noProof/>
            <w:webHidden/>
            <w:sz w:val="24"/>
            <w:szCs w:val="24"/>
          </w:rPr>
          <w:fldChar w:fldCharType="end"/>
        </w:r>
      </w:hyperlink>
    </w:p>
    <w:p w14:paraId="6B877064" w14:textId="4AAE61BC"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2" w:history="1">
        <w:r w:rsidR="005146DA" w:rsidRPr="002D00FB">
          <w:rPr>
            <w:rStyle w:val="Hyperlink"/>
            <w:rFonts w:ascii="Times New Roman" w:hAnsi="Times New Roman" w:cs="Times New Roman"/>
            <w:b/>
            <w:bCs/>
            <w:noProof/>
            <w:sz w:val="24"/>
            <w:szCs w:val="24"/>
          </w:rPr>
          <w:t>Tabel 3. 9</w:t>
        </w:r>
        <w:r w:rsidR="005146DA" w:rsidRPr="002D00FB">
          <w:rPr>
            <w:rStyle w:val="Hyperlink"/>
            <w:rFonts w:ascii="Times New Roman" w:hAnsi="Times New Roman" w:cs="Times New Roman"/>
            <w:noProof/>
            <w:sz w:val="24"/>
            <w:szCs w:val="24"/>
          </w:rPr>
          <w:t xml:space="preserve"> Tabel Dengan Nilai Residual</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45</w:t>
        </w:r>
        <w:r w:rsidR="005146DA" w:rsidRPr="002D00FB">
          <w:rPr>
            <w:rFonts w:ascii="Times New Roman" w:hAnsi="Times New Roman" w:cs="Times New Roman"/>
            <w:noProof/>
            <w:webHidden/>
            <w:sz w:val="24"/>
            <w:szCs w:val="24"/>
          </w:rPr>
          <w:fldChar w:fldCharType="end"/>
        </w:r>
      </w:hyperlink>
    </w:p>
    <w:p w14:paraId="45EFA87C" w14:textId="50BD57DE"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3" w:history="1">
        <w:r w:rsidR="005146DA" w:rsidRPr="002D00FB">
          <w:rPr>
            <w:rStyle w:val="Hyperlink"/>
            <w:rFonts w:ascii="Times New Roman" w:hAnsi="Times New Roman" w:cs="Times New Roman"/>
            <w:b/>
            <w:bCs/>
            <w:noProof/>
            <w:sz w:val="24"/>
            <w:szCs w:val="24"/>
          </w:rPr>
          <w:t>Tabel 3. 10</w:t>
        </w:r>
        <w:r w:rsidR="005146DA" w:rsidRPr="002D00FB">
          <w:rPr>
            <w:rStyle w:val="Hyperlink"/>
            <w:rFonts w:ascii="Times New Roman" w:hAnsi="Times New Roman" w:cs="Times New Roman"/>
            <w:noProof/>
            <w:sz w:val="24"/>
            <w:szCs w:val="24"/>
          </w:rPr>
          <w:t xml:space="preserve"> Data Terbaru Dan Residu</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63</w:t>
        </w:r>
        <w:r w:rsidR="005146DA" w:rsidRPr="002D00FB">
          <w:rPr>
            <w:rFonts w:ascii="Times New Roman" w:hAnsi="Times New Roman" w:cs="Times New Roman"/>
            <w:noProof/>
            <w:webHidden/>
            <w:sz w:val="24"/>
            <w:szCs w:val="24"/>
          </w:rPr>
          <w:fldChar w:fldCharType="end"/>
        </w:r>
      </w:hyperlink>
    </w:p>
    <w:p w14:paraId="161F7624" w14:textId="6AC87B9D"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4" w:history="1">
        <w:r w:rsidR="005146DA" w:rsidRPr="002D00FB">
          <w:rPr>
            <w:rStyle w:val="Hyperlink"/>
            <w:rFonts w:ascii="Times New Roman" w:hAnsi="Times New Roman" w:cs="Times New Roman"/>
            <w:b/>
            <w:bCs/>
            <w:noProof/>
            <w:sz w:val="24"/>
            <w:szCs w:val="24"/>
          </w:rPr>
          <w:t>Tabel 3. 11</w:t>
        </w:r>
        <w:r w:rsidR="005146DA" w:rsidRPr="002D00FB">
          <w:rPr>
            <w:rStyle w:val="Hyperlink"/>
            <w:rFonts w:ascii="Times New Roman" w:hAnsi="Times New Roman" w:cs="Times New Roman"/>
            <w:noProof/>
            <w:sz w:val="24"/>
            <w:szCs w:val="24"/>
          </w:rPr>
          <w:t xml:space="preserve"> Data Dan Residual Tree Kedua</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77</w:t>
        </w:r>
        <w:r w:rsidR="005146DA" w:rsidRPr="002D00FB">
          <w:rPr>
            <w:rFonts w:ascii="Times New Roman" w:hAnsi="Times New Roman" w:cs="Times New Roman"/>
            <w:noProof/>
            <w:webHidden/>
            <w:sz w:val="24"/>
            <w:szCs w:val="24"/>
          </w:rPr>
          <w:fldChar w:fldCharType="end"/>
        </w:r>
      </w:hyperlink>
    </w:p>
    <w:p w14:paraId="5003F56E" w14:textId="00692D42"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5" w:history="1">
        <w:r w:rsidR="005146DA" w:rsidRPr="002D00FB">
          <w:rPr>
            <w:rStyle w:val="Hyperlink"/>
            <w:rFonts w:ascii="Times New Roman" w:hAnsi="Times New Roman" w:cs="Times New Roman"/>
            <w:b/>
            <w:bCs/>
            <w:noProof/>
            <w:sz w:val="24"/>
            <w:szCs w:val="24"/>
          </w:rPr>
          <w:t>Tabel 3. 12</w:t>
        </w:r>
        <w:r w:rsidR="005146DA" w:rsidRPr="002D00FB">
          <w:rPr>
            <w:rStyle w:val="Hyperlink"/>
            <w:rFonts w:ascii="Times New Roman" w:hAnsi="Times New Roman" w:cs="Times New Roman"/>
            <w:noProof/>
            <w:sz w:val="24"/>
            <w:szCs w:val="24"/>
          </w:rPr>
          <w:t xml:space="preserve"> Hasil Prediks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0</w:t>
        </w:r>
        <w:r w:rsidR="005146DA" w:rsidRPr="002D00FB">
          <w:rPr>
            <w:rFonts w:ascii="Times New Roman" w:hAnsi="Times New Roman" w:cs="Times New Roman"/>
            <w:noProof/>
            <w:webHidden/>
            <w:sz w:val="24"/>
            <w:szCs w:val="24"/>
          </w:rPr>
          <w:fldChar w:fldCharType="end"/>
        </w:r>
      </w:hyperlink>
    </w:p>
    <w:p w14:paraId="42EB5933" w14:textId="59D4F4F1"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6" w:history="1">
        <w:r w:rsidR="005146DA" w:rsidRPr="002D00FB">
          <w:rPr>
            <w:rStyle w:val="Hyperlink"/>
            <w:rFonts w:ascii="Times New Roman" w:hAnsi="Times New Roman" w:cs="Times New Roman"/>
            <w:b/>
            <w:bCs/>
            <w:noProof/>
            <w:sz w:val="24"/>
            <w:szCs w:val="24"/>
          </w:rPr>
          <w:t>Tabel 3. 13</w:t>
        </w:r>
        <w:r w:rsidR="005146DA" w:rsidRPr="002D00FB">
          <w:rPr>
            <w:rStyle w:val="Hyperlink"/>
            <w:rFonts w:ascii="Times New Roman" w:hAnsi="Times New Roman" w:cs="Times New Roman"/>
            <w:noProof/>
            <w:sz w:val="24"/>
            <w:szCs w:val="24"/>
          </w:rPr>
          <w:t xml:space="preserve"> Hard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1</w:t>
        </w:r>
        <w:r w:rsidR="005146DA" w:rsidRPr="002D00FB">
          <w:rPr>
            <w:rFonts w:ascii="Times New Roman" w:hAnsi="Times New Roman" w:cs="Times New Roman"/>
            <w:noProof/>
            <w:webHidden/>
            <w:sz w:val="24"/>
            <w:szCs w:val="24"/>
          </w:rPr>
          <w:fldChar w:fldCharType="end"/>
        </w:r>
      </w:hyperlink>
    </w:p>
    <w:p w14:paraId="59C9C401" w14:textId="0CF57C5B"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7" w:history="1">
        <w:r w:rsidR="005146DA" w:rsidRPr="002D00FB">
          <w:rPr>
            <w:rStyle w:val="Hyperlink"/>
            <w:rFonts w:ascii="Times New Roman" w:hAnsi="Times New Roman" w:cs="Times New Roman"/>
            <w:b/>
            <w:bCs/>
            <w:noProof/>
            <w:sz w:val="24"/>
            <w:szCs w:val="24"/>
          </w:rPr>
          <w:t>Tabel 3. 14</w:t>
        </w:r>
        <w:r w:rsidR="005146DA" w:rsidRPr="002D00FB">
          <w:rPr>
            <w:rStyle w:val="Hyperlink"/>
            <w:rFonts w:ascii="Times New Roman" w:hAnsi="Times New Roman" w:cs="Times New Roman"/>
            <w:noProof/>
            <w:sz w:val="24"/>
            <w:szCs w:val="24"/>
          </w:rPr>
          <w:t xml:space="preserve"> Soft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1</w:t>
        </w:r>
        <w:r w:rsidR="005146DA" w:rsidRPr="002D00FB">
          <w:rPr>
            <w:rFonts w:ascii="Times New Roman" w:hAnsi="Times New Roman" w:cs="Times New Roman"/>
            <w:noProof/>
            <w:webHidden/>
            <w:sz w:val="24"/>
            <w:szCs w:val="24"/>
          </w:rPr>
          <w:fldChar w:fldCharType="end"/>
        </w:r>
      </w:hyperlink>
    </w:p>
    <w:p w14:paraId="2C714955" w14:textId="4C58F591"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8" w:history="1">
        <w:r w:rsidR="005146DA" w:rsidRPr="002D00FB">
          <w:rPr>
            <w:rStyle w:val="Hyperlink"/>
            <w:rFonts w:ascii="Times New Roman" w:hAnsi="Times New Roman" w:cs="Times New Roman"/>
            <w:b/>
            <w:bCs/>
            <w:noProof/>
            <w:sz w:val="24"/>
            <w:szCs w:val="24"/>
          </w:rPr>
          <w:t>Tabel 3. 15</w:t>
        </w:r>
        <w:r w:rsidR="005146DA" w:rsidRPr="002D00FB">
          <w:rPr>
            <w:rStyle w:val="Hyperlink"/>
            <w:rFonts w:ascii="Times New Roman" w:hAnsi="Times New Roman" w:cs="Times New Roman"/>
            <w:noProof/>
            <w:sz w:val="24"/>
            <w:szCs w:val="24"/>
          </w:rPr>
          <w:t xml:space="preserve"> Lanjutan Software yang Digunaka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2</w:t>
        </w:r>
        <w:r w:rsidR="005146DA" w:rsidRPr="002D00FB">
          <w:rPr>
            <w:rFonts w:ascii="Times New Roman" w:hAnsi="Times New Roman" w:cs="Times New Roman"/>
            <w:noProof/>
            <w:webHidden/>
            <w:sz w:val="24"/>
            <w:szCs w:val="24"/>
          </w:rPr>
          <w:fldChar w:fldCharType="end"/>
        </w:r>
      </w:hyperlink>
    </w:p>
    <w:p w14:paraId="11171C19" w14:textId="03618F1E"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09" w:history="1">
        <w:r w:rsidR="005146DA" w:rsidRPr="002D00FB">
          <w:rPr>
            <w:rStyle w:val="Hyperlink"/>
            <w:rFonts w:ascii="Times New Roman" w:hAnsi="Times New Roman" w:cs="Times New Roman"/>
            <w:b/>
            <w:bCs/>
            <w:noProof/>
            <w:sz w:val="24"/>
            <w:szCs w:val="24"/>
          </w:rPr>
          <w:t>Tabel 3. 16</w:t>
        </w:r>
        <w:r w:rsidR="005146DA" w:rsidRPr="002D00FB">
          <w:rPr>
            <w:rStyle w:val="Hyperlink"/>
            <w:rFonts w:ascii="Times New Roman" w:hAnsi="Times New Roman" w:cs="Times New Roman"/>
            <w:noProof/>
            <w:sz w:val="24"/>
            <w:szCs w:val="24"/>
          </w:rPr>
          <w:t xml:space="preserve"> Keterangan TIpe Data Collectio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0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7</w:t>
        </w:r>
        <w:r w:rsidR="005146DA" w:rsidRPr="002D00FB">
          <w:rPr>
            <w:rFonts w:ascii="Times New Roman" w:hAnsi="Times New Roman" w:cs="Times New Roman"/>
            <w:noProof/>
            <w:webHidden/>
            <w:sz w:val="24"/>
            <w:szCs w:val="24"/>
          </w:rPr>
          <w:fldChar w:fldCharType="end"/>
        </w:r>
      </w:hyperlink>
    </w:p>
    <w:p w14:paraId="3E9D92DF" w14:textId="5F682939"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0" w:history="1">
        <w:r w:rsidR="005146DA" w:rsidRPr="002D00FB">
          <w:rPr>
            <w:rStyle w:val="Hyperlink"/>
            <w:rFonts w:ascii="Times New Roman" w:hAnsi="Times New Roman" w:cs="Times New Roman"/>
            <w:b/>
            <w:bCs/>
            <w:noProof/>
            <w:sz w:val="24"/>
            <w:szCs w:val="24"/>
          </w:rPr>
          <w:t>Tabel 3. 17</w:t>
        </w:r>
        <w:r w:rsidR="005146DA" w:rsidRPr="002D00FB">
          <w:rPr>
            <w:rStyle w:val="Hyperlink"/>
            <w:rFonts w:ascii="Times New Roman" w:hAnsi="Times New Roman" w:cs="Times New Roman"/>
            <w:noProof/>
            <w:sz w:val="24"/>
            <w:szCs w:val="24"/>
          </w:rPr>
          <w:t xml:space="preserve"> Lanjutan Keterangan Tipe Data Collection</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8</w:t>
        </w:r>
        <w:r w:rsidR="005146DA" w:rsidRPr="002D00FB">
          <w:rPr>
            <w:rFonts w:ascii="Times New Roman" w:hAnsi="Times New Roman" w:cs="Times New Roman"/>
            <w:noProof/>
            <w:webHidden/>
            <w:sz w:val="24"/>
            <w:szCs w:val="24"/>
          </w:rPr>
          <w:fldChar w:fldCharType="end"/>
        </w:r>
      </w:hyperlink>
    </w:p>
    <w:p w14:paraId="3E1839CC" w14:textId="077592E2"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1" w:history="1">
        <w:r w:rsidR="005146DA" w:rsidRPr="002D00FB">
          <w:rPr>
            <w:rStyle w:val="Hyperlink"/>
            <w:rFonts w:ascii="Times New Roman" w:hAnsi="Times New Roman" w:cs="Times New Roman"/>
            <w:b/>
            <w:bCs/>
            <w:noProof/>
            <w:sz w:val="24"/>
            <w:szCs w:val="24"/>
          </w:rPr>
          <w:t>Tabel 3. 18</w:t>
        </w:r>
        <w:r w:rsidR="005146DA" w:rsidRPr="002D00FB">
          <w:rPr>
            <w:rStyle w:val="Hyperlink"/>
            <w:rFonts w:ascii="Times New Roman" w:hAnsi="Times New Roman" w:cs="Times New Roman"/>
            <w:noProof/>
            <w:sz w:val="24"/>
            <w:szCs w:val="24"/>
          </w:rPr>
          <w:t xml:space="preserve"> Pengujian Black Bo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89</w:t>
        </w:r>
        <w:r w:rsidR="005146DA" w:rsidRPr="002D00FB">
          <w:rPr>
            <w:rFonts w:ascii="Times New Roman" w:hAnsi="Times New Roman" w:cs="Times New Roman"/>
            <w:noProof/>
            <w:webHidden/>
            <w:sz w:val="24"/>
            <w:szCs w:val="24"/>
          </w:rPr>
          <w:fldChar w:fldCharType="end"/>
        </w:r>
      </w:hyperlink>
    </w:p>
    <w:p w14:paraId="426E1735" w14:textId="7DB84B63"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2" w:history="1">
        <w:r w:rsidR="005146DA" w:rsidRPr="002D00FB">
          <w:rPr>
            <w:rStyle w:val="Hyperlink"/>
            <w:rFonts w:ascii="Times New Roman" w:hAnsi="Times New Roman" w:cs="Times New Roman"/>
            <w:b/>
            <w:bCs/>
            <w:noProof/>
            <w:sz w:val="24"/>
            <w:szCs w:val="24"/>
          </w:rPr>
          <w:t>Tabel 3. 19</w:t>
        </w:r>
        <w:r w:rsidR="005146DA" w:rsidRPr="002D00FB">
          <w:rPr>
            <w:rStyle w:val="Hyperlink"/>
            <w:rFonts w:ascii="Times New Roman" w:hAnsi="Times New Roman" w:cs="Times New Roman"/>
            <w:noProof/>
            <w:sz w:val="24"/>
            <w:szCs w:val="24"/>
          </w:rPr>
          <w:t xml:space="preserve">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2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0</w:t>
        </w:r>
        <w:r w:rsidR="005146DA" w:rsidRPr="002D00FB">
          <w:rPr>
            <w:rFonts w:ascii="Times New Roman" w:hAnsi="Times New Roman" w:cs="Times New Roman"/>
            <w:noProof/>
            <w:webHidden/>
            <w:sz w:val="24"/>
            <w:szCs w:val="24"/>
          </w:rPr>
          <w:fldChar w:fldCharType="end"/>
        </w:r>
      </w:hyperlink>
    </w:p>
    <w:p w14:paraId="6E098867" w14:textId="4F50CC71" w:rsidR="006335CA" w:rsidRPr="002D00FB" w:rsidRDefault="00786CEF" w:rsidP="002D00FB">
      <w:pPr>
        <w:pStyle w:val="TableofFigures"/>
        <w:tabs>
          <w:tab w:val="right" w:leader="dot" w:pos="8777"/>
        </w:tabs>
        <w:spacing w:line="276" w:lineRule="auto"/>
        <w:rPr>
          <w:rFonts w:ascii="Times New Roman" w:hAnsi="Times New Roman" w:cs="Times New Roman"/>
          <w:sz w:val="24"/>
          <w:szCs w:val="24"/>
        </w:rPr>
      </w:pPr>
      <w:hyperlink w:anchor="_Toc89452713" w:history="1">
        <w:r w:rsidR="005146DA" w:rsidRPr="002D00FB">
          <w:rPr>
            <w:rStyle w:val="Hyperlink"/>
            <w:rFonts w:ascii="Times New Roman" w:hAnsi="Times New Roman" w:cs="Times New Roman"/>
            <w:b/>
            <w:bCs/>
            <w:noProof/>
            <w:sz w:val="24"/>
            <w:szCs w:val="24"/>
          </w:rPr>
          <w:t>Tabel 3. 20</w:t>
        </w:r>
        <w:r w:rsidR="005146DA" w:rsidRPr="002D00FB">
          <w:rPr>
            <w:rStyle w:val="Hyperlink"/>
            <w:rFonts w:ascii="Times New Roman" w:hAnsi="Times New Roman" w:cs="Times New Roman"/>
            <w:noProof/>
            <w:sz w:val="24"/>
            <w:szCs w:val="24"/>
          </w:rPr>
          <w:t xml:space="preserve"> Lanjutan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3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1</w:t>
        </w:r>
        <w:r w:rsidR="005146DA" w:rsidRPr="002D00FB">
          <w:rPr>
            <w:rFonts w:ascii="Times New Roman" w:hAnsi="Times New Roman" w:cs="Times New Roman"/>
            <w:noProof/>
            <w:webHidden/>
            <w:sz w:val="24"/>
            <w:szCs w:val="24"/>
          </w:rPr>
          <w:fldChar w:fldCharType="end"/>
        </w:r>
      </w:hyperlink>
      <w:r w:rsidR="00D11658" w:rsidRPr="002D00FB">
        <w:rPr>
          <w:rFonts w:ascii="Times New Roman" w:hAnsi="Times New Roman" w:cs="Times New Roman"/>
          <w:sz w:val="24"/>
          <w:szCs w:val="24"/>
        </w:rPr>
        <w:fldChar w:fldCharType="end"/>
      </w:r>
    </w:p>
    <w:p w14:paraId="4201B7DC" w14:textId="005580AB" w:rsidR="005146DA" w:rsidRPr="002D00FB" w:rsidRDefault="006335CA" w:rsidP="002D00FB">
      <w:pPr>
        <w:pStyle w:val="TableofFigures"/>
        <w:tabs>
          <w:tab w:val="right" w:leader="dot" w:pos="8777"/>
        </w:tabs>
        <w:spacing w:line="276" w:lineRule="auto"/>
        <w:rPr>
          <w:rFonts w:ascii="Times New Roman" w:eastAsiaTheme="minorEastAsia" w:hAnsi="Times New Roman" w:cs="Times New Roman"/>
          <w:noProof/>
          <w:sz w:val="24"/>
          <w:szCs w:val="24"/>
        </w:rPr>
      </w:pPr>
      <w:r w:rsidRPr="002D00FB">
        <w:rPr>
          <w:rFonts w:ascii="Times New Roman" w:hAnsi="Times New Roman" w:cs="Times New Roman"/>
          <w:sz w:val="24"/>
          <w:szCs w:val="24"/>
        </w:rPr>
        <w:fldChar w:fldCharType="begin"/>
      </w:r>
      <w:r w:rsidRPr="002D00FB">
        <w:rPr>
          <w:rFonts w:ascii="Times New Roman" w:hAnsi="Times New Roman" w:cs="Times New Roman"/>
          <w:sz w:val="24"/>
          <w:szCs w:val="24"/>
        </w:rPr>
        <w:instrText xml:space="preserve"> TOC \h \z \c "Tabel 4." </w:instrText>
      </w:r>
      <w:r w:rsidRPr="002D00FB">
        <w:rPr>
          <w:rFonts w:ascii="Times New Roman" w:hAnsi="Times New Roman" w:cs="Times New Roman"/>
          <w:sz w:val="24"/>
          <w:szCs w:val="24"/>
        </w:rPr>
        <w:fldChar w:fldCharType="separate"/>
      </w:r>
      <w:hyperlink w:anchor="_Toc89452714" w:history="1">
        <w:r w:rsidR="005146DA" w:rsidRPr="002D00FB">
          <w:rPr>
            <w:rStyle w:val="Hyperlink"/>
            <w:rFonts w:ascii="Times New Roman" w:hAnsi="Times New Roman" w:cs="Times New Roman"/>
            <w:b/>
            <w:bCs/>
            <w:noProof/>
            <w:sz w:val="24"/>
            <w:szCs w:val="24"/>
          </w:rPr>
          <w:t>Tabel 4. 1</w:t>
        </w:r>
        <w:r w:rsidR="005146DA" w:rsidRPr="002D00FB">
          <w:rPr>
            <w:rStyle w:val="Hyperlink"/>
            <w:rFonts w:ascii="Times New Roman" w:hAnsi="Times New Roman" w:cs="Times New Roman"/>
            <w:noProof/>
            <w:sz w:val="24"/>
            <w:szCs w:val="24"/>
          </w:rPr>
          <w:t xml:space="preserve"> Hasil Proses Normalisas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56F74857" w14:textId="0D67AAB6"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5" w:history="1">
        <w:r w:rsidR="005146DA" w:rsidRPr="002D00FB">
          <w:rPr>
            <w:rStyle w:val="Hyperlink"/>
            <w:rFonts w:ascii="Times New Roman" w:hAnsi="Times New Roman" w:cs="Times New Roman"/>
            <w:b/>
            <w:bCs/>
            <w:noProof/>
            <w:sz w:val="24"/>
            <w:szCs w:val="24"/>
          </w:rPr>
          <w:t>Tabel 4. 2</w:t>
        </w:r>
        <w:r w:rsidR="005146DA" w:rsidRPr="002D00FB">
          <w:rPr>
            <w:rStyle w:val="Hyperlink"/>
            <w:rFonts w:ascii="Times New Roman" w:hAnsi="Times New Roman" w:cs="Times New Roman"/>
            <w:noProof/>
            <w:sz w:val="24"/>
            <w:szCs w:val="24"/>
          </w:rPr>
          <w:t xml:space="preserve"> Hasil Proses Encod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679F0E24" w14:textId="4F4E67D1"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6" w:history="1">
        <w:r w:rsidR="005146DA" w:rsidRPr="002D00FB">
          <w:rPr>
            <w:rStyle w:val="Hyperlink"/>
            <w:rFonts w:ascii="Times New Roman" w:hAnsi="Times New Roman" w:cs="Times New Roman"/>
            <w:b/>
            <w:bCs/>
            <w:noProof/>
            <w:sz w:val="24"/>
            <w:szCs w:val="24"/>
          </w:rPr>
          <w:t>Tabel 4. 3</w:t>
        </w:r>
        <w:r w:rsidR="005146DA" w:rsidRPr="002D00FB">
          <w:rPr>
            <w:rStyle w:val="Hyperlink"/>
            <w:rFonts w:ascii="Times New Roman" w:hAnsi="Times New Roman" w:cs="Times New Roman"/>
            <w:noProof/>
            <w:sz w:val="24"/>
            <w:szCs w:val="24"/>
          </w:rPr>
          <w:t xml:space="preserve"> Hasil Akhir Proses Preprocess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7</w:t>
        </w:r>
        <w:r w:rsidR="005146DA" w:rsidRPr="002D00FB">
          <w:rPr>
            <w:rFonts w:ascii="Times New Roman" w:hAnsi="Times New Roman" w:cs="Times New Roman"/>
            <w:noProof/>
            <w:webHidden/>
            <w:sz w:val="24"/>
            <w:szCs w:val="24"/>
          </w:rPr>
          <w:fldChar w:fldCharType="end"/>
        </w:r>
      </w:hyperlink>
    </w:p>
    <w:p w14:paraId="5BEE616E" w14:textId="0A3157DC"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7" w:history="1">
        <w:r w:rsidR="005146DA" w:rsidRPr="002D00FB">
          <w:rPr>
            <w:rStyle w:val="Hyperlink"/>
            <w:rFonts w:ascii="Times New Roman" w:hAnsi="Times New Roman" w:cs="Times New Roman"/>
            <w:b/>
            <w:bCs/>
            <w:noProof/>
            <w:sz w:val="24"/>
            <w:szCs w:val="24"/>
          </w:rPr>
          <w:t>Tabel 4. 4</w:t>
        </w:r>
        <w:r w:rsidR="005146DA" w:rsidRPr="002D00FB">
          <w:rPr>
            <w:rStyle w:val="Hyperlink"/>
            <w:rFonts w:ascii="Times New Roman" w:hAnsi="Times New Roman" w:cs="Times New Roman"/>
            <w:noProof/>
            <w:sz w:val="24"/>
            <w:szCs w:val="24"/>
          </w:rPr>
          <w:t xml:space="preserve"> Lanjutan Hasil Akhir Proses Preprocessing</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8</w:t>
        </w:r>
        <w:r w:rsidR="005146DA" w:rsidRPr="002D00FB">
          <w:rPr>
            <w:rFonts w:ascii="Times New Roman" w:hAnsi="Times New Roman" w:cs="Times New Roman"/>
            <w:noProof/>
            <w:webHidden/>
            <w:sz w:val="24"/>
            <w:szCs w:val="24"/>
          </w:rPr>
          <w:fldChar w:fldCharType="end"/>
        </w:r>
      </w:hyperlink>
    </w:p>
    <w:p w14:paraId="631C9772" w14:textId="184A1186"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8" w:history="1">
        <w:r w:rsidR="005146DA" w:rsidRPr="002D00FB">
          <w:rPr>
            <w:rStyle w:val="Hyperlink"/>
            <w:rFonts w:ascii="Times New Roman" w:hAnsi="Times New Roman" w:cs="Times New Roman"/>
            <w:b/>
            <w:bCs/>
            <w:noProof/>
            <w:sz w:val="24"/>
            <w:szCs w:val="24"/>
          </w:rPr>
          <w:t>Tabel 4. 5</w:t>
        </w:r>
        <w:r w:rsidR="005146DA" w:rsidRPr="002D00FB">
          <w:rPr>
            <w:rStyle w:val="Hyperlink"/>
            <w:rFonts w:ascii="Times New Roman" w:hAnsi="Times New Roman" w:cs="Times New Roman"/>
            <w:noProof/>
            <w:sz w:val="24"/>
            <w:szCs w:val="24"/>
          </w:rPr>
          <w:t xml:space="preserve"> Parameter Terbaik</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8</w:t>
        </w:r>
        <w:r w:rsidR="005146DA" w:rsidRPr="002D00FB">
          <w:rPr>
            <w:rFonts w:ascii="Times New Roman" w:hAnsi="Times New Roman" w:cs="Times New Roman"/>
            <w:noProof/>
            <w:webHidden/>
            <w:sz w:val="24"/>
            <w:szCs w:val="24"/>
          </w:rPr>
          <w:fldChar w:fldCharType="end"/>
        </w:r>
      </w:hyperlink>
    </w:p>
    <w:p w14:paraId="5AEACC20" w14:textId="450EFDCE"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19" w:history="1">
        <w:r w:rsidR="005146DA" w:rsidRPr="002D00FB">
          <w:rPr>
            <w:rStyle w:val="Hyperlink"/>
            <w:rFonts w:ascii="Times New Roman" w:hAnsi="Times New Roman" w:cs="Times New Roman"/>
            <w:b/>
            <w:bCs/>
            <w:noProof/>
            <w:sz w:val="24"/>
            <w:szCs w:val="24"/>
          </w:rPr>
          <w:t>Tabel 4. 6</w:t>
        </w:r>
        <w:r w:rsidR="005146DA" w:rsidRPr="002D00FB">
          <w:rPr>
            <w:rStyle w:val="Hyperlink"/>
            <w:rFonts w:ascii="Times New Roman" w:hAnsi="Times New Roman" w:cs="Times New Roman"/>
            <w:noProof/>
            <w:sz w:val="24"/>
            <w:szCs w:val="24"/>
          </w:rPr>
          <w:t xml:space="preserve"> Hasil Pengujian Black Box</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1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3</w:t>
        </w:r>
        <w:r w:rsidR="005146DA" w:rsidRPr="002D00FB">
          <w:rPr>
            <w:rFonts w:ascii="Times New Roman" w:hAnsi="Times New Roman" w:cs="Times New Roman"/>
            <w:noProof/>
            <w:webHidden/>
            <w:sz w:val="24"/>
            <w:szCs w:val="24"/>
          </w:rPr>
          <w:fldChar w:fldCharType="end"/>
        </w:r>
      </w:hyperlink>
    </w:p>
    <w:p w14:paraId="7CA5CE0C" w14:textId="032E43CD"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0" w:history="1">
        <w:r w:rsidR="005146DA" w:rsidRPr="002D00FB">
          <w:rPr>
            <w:rStyle w:val="Hyperlink"/>
            <w:rFonts w:ascii="Times New Roman" w:hAnsi="Times New Roman" w:cs="Times New Roman"/>
            <w:b/>
            <w:bCs/>
            <w:noProof/>
            <w:sz w:val="24"/>
            <w:szCs w:val="24"/>
          </w:rPr>
          <w:t>Tabel 4. 7</w:t>
        </w:r>
        <w:r w:rsidR="005146DA" w:rsidRPr="002D00FB">
          <w:rPr>
            <w:rStyle w:val="Hyperlink"/>
            <w:rFonts w:ascii="Times New Roman" w:hAnsi="Times New Roman" w:cs="Times New Roman"/>
            <w:noProof/>
            <w:sz w:val="24"/>
            <w:szCs w:val="24"/>
          </w:rPr>
          <w:t xml:space="preserve"> Hasil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3</w:t>
        </w:r>
        <w:r w:rsidR="005146DA" w:rsidRPr="002D00FB">
          <w:rPr>
            <w:rFonts w:ascii="Times New Roman" w:hAnsi="Times New Roman" w:cs="Times New Roman"/>
            <w:noProof/>
            <w:webHidden/>
            <w:sz w:val="24"/>
            <w:szCs w:val="24"/>
          </w:rPr>
          <w:fldChar w:fldCharType="end"/>
        </w:r>
      </w:hyperlink>
    </w:p>
    <w:p w14:paraId="1F1BAFF0" w14:textId="0EDF3EC0" w:rsidR="005146DA" w:rsidRPr="002D00FB" w:rsidRDefault="00786CEF" w:rsidP="002D00FB">
      <w:pPr>
        <w:pStyle w:val="TableofFigures"/>
        <w:tabs>
          <w:tab w:val="right" w:leader="dot" w:pos="8777"/>
        </w:tabs>
        <w:spacing w:line="276" w:lineRule="auto"/>
        <w:rPr>
          <w:rFonts w:ascii="Times New Roman" w:hAnsi="Times New Roman" w:cs="Times New Roman"/>
          <w:noProof/>
          <w:sz w:val="24"/>
          <w:szCs w:val="24"/>
        </w:rPr>
      </w:pPr>
      <w:hyperlink w:anchor="_Toc89452721" w:history="1">
        <w:r w:rsidR="005146DA" w:rsidRPr="002D00FB">
          <w:rPr>
            <w:rStyle w:val="Hyperlink"/>
            <w:rFonts w:ascii="Times New Roman" w:hAnsi="Times New Roman" w:cs="Times New Roman"/>
            <w:b/>
            <w:bCs/>
            <w:noProof/>
            <w:sz w:val="24"/>
            <w:szCs w:val="24"/>
          </w:rPr>
          <w:t>Tabel 4. 8</w:t>
        </w:r>
        <w:r w:rsidR="005146DA" w:rsidRPr="002D00FB">
          <w:rPr>
            <w:rStyle w:val="Hyperlink"/>
            <w:rFonts w:ascii="Times New Roman" w:hAnsi="Times New Roman" w:cs="Times New Roman"/>
            <w:noProof/>
            <w:sz w:val="24"/>
            <w:szCs w:val="24"/>
          </w:rPr>
          <w:t xml:space="preserve"> Lanjutan Hasil Pengujian Endpoint API</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04</w:t>
        </w:r>
        <w:r w:rsidR="005146DA" w:rsidRPr="002D00FB">
          <w:rPr>
            <w:rFonts w:ascii="Times New Roman" w:hAnsi="Times New Roman" w:cs="Times New Roman"/>
            <w:noProof/>
            <w:webHidden/>
            <w:sz w:val="24"/>
            <w:szCs w:val="24"/>
          </w:rPr>
          <w:fldChar w:fldCharType="end"/>
        </w:r>
      </w:hyperlink>
      <w:r w:rsidR="006335CA" w:rsidRPr="002D00FB">
        <w:rPr>
          <w:rFonts w:ascii="Times New Roman" w:hAnsi="Times New Roman" w:cs="Times New Roman"/>
          <w:sz w:val="24"/>
          <w:szCs w:val="24"/>
        </w:rPr>
        <w:fldChar w:fldCharType="end"/>
      </w:r>
      <w:r w:rsidR="00692A10" w:rsidRPr="002D00FB">
        <w:rPr>
          <w:rFonts w:ascii="Times New Roman" w:hAnsi="Times New Roman" w:cs="Times New Roman"/>
          <w:sz w:val="24"/>
          <w:szCs w:val="24"/>
        </w:rPr>
        <w:fldChar w:fldCharType="begin"/>
      </w:r>
      <w:r w:rsidR="00692A10" w:rsidRPr="002D00FB">
        <w:rPr>
          <w:rFonts w:ascii="Times New Roman" w:hAnsi="Times New Roman" w:cs="Times New Roman"/>
          <w:sz w:val="24"/>
          <w:szCs w:val="24"/>
        </w:rPr>
        <w:instrText xml:space="preserve"> TOC \h \z \c "Tabel 5." </w:instrText>
      </w:r>
      <w:r w:rsidR="00692A10" w:rsidRPr="002D00FB">
        <w:rPr>
          <w:rFonts w:ascii="Times New Roman" w:hAnsi="Times New Roman" w:cs="Times New Roman"/>
          <w:sz w:val="24"/>
          <w:szCs w:val="24"/>
        </w:rPr>
        <w:fldChar w:fldCharType="separate"/>
      </w:r>
    </w:p>
    <w:p w14:paraId="04394563" w14:textId="608C0CDA"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4" w:history="1">
        <w:r w:rsidR="005146DA" w:rsidRPr="002D00FB">
          <w:rPr>
            <w:rStyle w:val="Hyperlink"/>
            <w:rFonts w:ascii="Times New Roman" w:hAnsi="Times New Roman" w:cs="Times New Roman"/>
            <w:b/>
            <w:bCs/>
            <w:noProof/>
            <w:sz w:val="24"/>
            <w:szCs w:val="24"/>
          </w:rPr>
          <w:t>Tabel 5. 1</w:t>
        </w:r>
        <w:r w:rsidR="005146DA" w:rsidRPr="002D00FB">
          <w:rPr>
            <w:rStyle w:val="Hyperlink"/>
            <w:rFonts w:ascii="Times New Roman" w:hAnsi="Times New Roman" w:cs="Times New Roman"/>
            <w:noProof/>
            <w:sz w:val="24"/>
            <w:szCs w:val="24"/>
          </w:rPr>
          <w:t xml:space="preserve">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4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11</w:t>
        </w:r>
        <w:r w:rsidR="005146DA" w:rsidRPr="002D00FB">
          <w:rPr>
            <w:rFonts w:ascii="Times New Roman" w:hAnsi="Times New Roman" w:cs="Times New Roman"/>
            <w:noProof/>
            <w:webHidden/>
            <w:sz w:val="24"/>
            <w:szCs w:val="24"/>
          </w:rPr>
          <w:fldChar w:fldCharType="end"/>
        </w:r>
      </w:hyperlink>
    </w:p>
    <w:p w14:paraId="2427871C" w14:textId="684E4C94"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5" w:history="1">
        <w:r w:rsidR="005146DA" w:rsidRPr="002D00FB">
          <w:rPr>
            <w:rStyle w:val="Hyperlink"/>
            <w:rFonts w:ascii="Times New Roman" w:hAnsi="Times New Roman" w:cs="Times New Roman"/>
            <w:b/>
            <w:bCs/>
            <w:noProof/>
            <w:sz w:val="24"/>
            <w:szCs w:val="24"/>
          </w:rPr>
          <w:t>Tabel 5. 2</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5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12</w:t>
        </w:r>
        <w:r w:rsidR="005146DA" w:rsidRPr="002D00FB">
          <w:rPr>
            <w:rFonts w:ascii="Times New Roman" w:hAnsi="Times New Roman" w:cs="Times New Roman"/>
            <w:noProof/>
            <w:webHidden/>
            <w:sz w:val="24"/>
            <w:szCs w:val="24"/>
          </w:rPr>
          <w:fldChar w:fldCharType="end"/>
        </w:r>
      </w:hyperlink>
    </w:p>
    <w:p w14:paraId="1B771417" w14:textId="156B55B8"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6" w:history="1">
        <w:r w:rsidR="005146DA" w:rsidRPr="002D00FB">
          <w:rPr>
            <w:rStyle w:val="Hyperlink"/>
            <w:rFonts w:ascii="Times New Roman" w:hAnsi="Times New Roman" w:cs="Times New Roman"/>
            <w:b/>
            <w:bCs/>
            <w:noProof/>
            <w:sz w:val="24"/>
            <w:szCs w:val="24"/>
          </w:rPr>
          <w:t>Tabel 5. 3</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6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13</w:t>
        </w:r>
        <w:r w:rsidR="005146DA" w:rsidRPr="002D00FB">
          <w:rPr>
            <w:rFonts w:ascii="Times New Roman" w:hAnsi="Times New Roman" w:cs="Times New Roman"/>
            <w:noProof/>
            <w:webHidden/>
            <w:sz w:val="24"/>
            <w:szCs w:val="24"/>
          </w:rPr>
          <w:fldChar w:fldCharType="end"/>
        </w:r>
      </w:hyperlink>
    </w:p>
    <w:p w14:paraId="424A84CE" w14:textId="6F642C98"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7" w:history="1">
        <w:r w:rsidR="005146DA" w:rsidRPr="002D00FB">
          <w:rPr>
            <w:rStyle w:val="Hyperlink"/>
            <w:rFonts w:ascii="Times New Roman" w:hAnsi="Times New Roman" w:cs="Times New Roman"/>
            <w:b/>
            <w:bCs/>
            <w:noProof/>
            <w:sz w:val="24"/>
            <w:szCs w:val="24"/>
          </w:rPr>
          <w:t>Tabel 5. 4</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7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14</w:t>
        </w:r>
        <w:r w:rsidR="005146DA" w:rsidRPr="002D00FB">
          <w:rPr>
            <w:rFonts w:ascii="Times New Roman" w:hAnsi="Times New Roman" w:cs="Times New Roman"/>
            <w:noProof/>
            <w:webHidden/>
            <w:sz w:val="24"/>
            <w:szCs w:val="24"/>
          </w:rPr>
          <w:fldChar w:fldCharType="end"/>
        </w:r>
      </w:hyperlink>
    </w:p>
    <w:p w14:paraId="3FD5B37E" w14:textId="01EEB8D6"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8" w:history="1">
        <w:r w:rsidR="005146DA" w:rsidRPr="002D00FB">
          <w:rPr>
            <w:rStyle w:val="Hyperlink"/>
            <w:rFonts w:ascii="Times New Roman" w:hAnsi="Times New Roman" w:cs="Times New Roman"/>
            <w:b/>
            <w:bCs/>
            <w:noProof/>
            <w:sz w:val="24"/>
            <w:szCs w:val="24"/>
          </w:rPr>
          <w:t>Tabel 5. 5</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8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15</w:t>
        </w:r>
        <w:r w:rsidR="005146DA" w:rsidRPr="002D00FB">
          <w:rPr>
            <w:rFonts w:ascii="Times New Roman" w:hAnsi="Times New Roman" w:cs="Times New Roman"/>
            <w:noProof/>
            <w:webHidden/>
            <w:sz w:val="24"/>
            <w:szCs w:val="24"/>
          </w:rPr>
          <w:fldChar w:fldCharType="end"/>
        </w:r>
      </w:hyperlink>
    </w:p>
    <w:p w14:paraId="0453CEC1" w14:textId="26BE22F9"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29" w:history="1">
        <w:r w:rsidR="005146DA" w:rsidRPr="002D00FB">
          <w:rPr>
            <w:rStyle w:val="Hyperlink"/>
            <w:rFonts w:ascii="Times New Roman" w:hAnsi="Times New Roman" w:cs="Times New Roman"/>
            <w:b/>
            <w:bCs/>
            <w:noProof/>
            <w:sz w:val="24"/>
            <w:szCs w:val="24"/>
          </w:rPr>
          <w:t>Tabel 5. 6</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29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16</w:t>
        </w:r>
        <w:r w:rsidR="005146DA" w:rsidRPr="002D00FB">
          <w:rPr>
            <w:rFonts w:ascii="Times New Roman" w:hAnsi="Times New Roman" w:cs="Times New Roman"/>
            <w:noProof/>
            <w:webHidden/>
            <w:sz w:val="24"/>
            <w:szCs w:val="24"/>
          </w:rPr>
          <w:fldChar w:fldCharType="end"/>
        </w:r>
      </w:hyperlink>
    </w:p>
    <w:p w14:paraId="1E2F7DC2" w14:textId="13C86DA0"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30" w:history="1">
        <w:r w:rsidR="005146DA" w:rsidRPr="002D00FB">
          <w:rPr>
            <w:rStyle w:val="Hyperlink"/>
            <w:rFonts w:ascii="Times New Roman" w:hAnsi="Times New Roman" w:cs="Times New Roman"/>
            <w:b/>
            <w:bCs/>
            <w:noProof/>
            <w:sz w:val="24"/>
            <w:szCs w:val="24"/>
          </w:rPr>
          <w:t>Tabel 5. 7</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30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17</w:t>
        </w:r>
        <w:r w:rsidR="005146DA" w:rsidRPr="002D00FB">
          <w:rPr>
            <w:rFonts w:ascii="Times New Roman" w:hAnsi="Times New Roman" w:cs="Times New Roman"/>
            <w:noProof/>
            <w:webHidden/>
            <w:sz w:val="24"/>
            <w:szCs w:val="24"/>
          </w:rPr>
          <w:fldChar w:fldCharType="end"/>
        </w:r>
      </w:hyperlink>
    </w:p>
    <w:p w14:paraId="1EF8456F" w14:textId="3DFB281C" w:rsidR="005146DA" w:rsidRPr="002D00FB" w:rsidRDefault="00786CEF" w:rsidP="002D00F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9452731" w:history="1">
        <w:r w:rsidR="005146DA" w:rsidRPr="002D00FB">
          <w:rPr>
            <w:rStyle w:val="Hyperlink"/>
            <w:rFonts w:ascii="Times New Roman" w:hAnsi="Times New Roman" w:cs="Times New Roman"/>
            <w:b/>
            <w:bCs/>
            <w:noProof/>
            <w:sz w:val="24"/>
            <w:szCs w:val="24"/>
          </w:rPr>
          <w:t>Tabel 5. 8</w:t>
        </w:r>
        <w:r w:rsidR="005146DA" w:rsidRPr="002D00FB">
          <w:rPr>
            <w:rStyle w:val="Hyperlink"/>
            <w:rFonts w:ascii="Times New Roman" w:hAnsi="Times New Roman" w:cs="Times New Roman"/>
            <w:noProof/>
            <w:sz w:val="24"/>
            <w:szCs w:val="24"/>
          </w:rPr>
          <w:t xml:space="preserve"> Lanjutan Lampiran Dataset</w:t>
        </w:r>
        <w:r w:rsidR="005146DA" w:rsidRPr="002D00FB">
          <w:rPr>
            <w:rFonts w:ascii="Times New Roman" w:hAnsi="Times New Roman" w:cs="Times New Roman"/>
            <w:noProof/>
            <w:webHidden/>
            <w:sz w:val="24"/>
            <w:szCs w:val="24"/>
          </w:rPr>
          <w:tab/>
        </w:r>
        <w:r w:rsidR="005146DA" w:rsidRPr="002D00FB">
          <w:rPr>
            <w:rFonts w:ascii="Times New Roman" w:hAnsi="Times New Roman" w:cs="Times New Roman"/>
            <w:noProof/>
            <w:webHidden/>
            <w:sz w:val="24"/>
            <w:szCs w:val="24"/>
          </w:rPr>
          <w:fldChar w:fldCharType="begin"/>
        </w:r>
        <w:r w:rsidR="005146DA" w:rsidRPr="002D00FB">
          <w:rPr>
            <w:rFonts w:ascii="Times New Roman" w:hAnsi="Times New Roman" w:cs="Times New Roman"/>
            <w:noProof/>
            <w:webHidden/>
            <w:sz w:val="24"/>
            <w:szCs w:val="24"/>
          </w:rPr>
          <w:instrText xml:space="preserve"> PAGEREF _Toc89452731 \h </w:instrText>
        </w:r>
        <w:r w:rsidR="005146DA" w:rsidRPr="002D00FB">
          <w:rPr>
            <w:rFonts w:ascii="Times New Roman" w:hAnsi="Times New Roman" w:cs="Times New Roman"/>
            <w:noProof/>
            <w:webHidden/>
            <w:sz w:val="24"/>
            <w:szCs w:val="24"/>
          </w:rPr>
        </w:r>
        <w:r w:rsidR="005146DA" w:rsidRPr="002D00FB">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118</w:t>
        </w:r>
        <w:r w:rsidR="005146DA" w:rsidRPr="002D00FB">
          <w:rPr>
            <w:rFonts w:ascii="Times New Roman" w:hAnsi="Times New Roman" w:cs="Times New Roman"/>
            <w:noProof/>
            <w:webHidden/>
            <w:sz w:val="24"/>
            <w:szCs w:val="24"/>
          </w:rPr>
          <w:fldChar w:fldCharType="end"/>
        </w:r>
      </w:hyperlink>
    </w:p>
    <w:p w14:paraId="7F8854DA" w14:textId="3E1FA363" w:rsidR="00C514AC" w:rsidRDefault="00692A10" w:rsidP="002D00FB">
      <w:pPr>
        <w:pStyle w:val="TableofFigures"/>
        <w:tabs>
          <w:tab w:val="right" w:leader="dot" w:pos="8777"/>
        </w:tabs>
        <w:spacing w:line="276" w:lineRule="auto"/>
        <w:jc w:val="both"/>
        <w:rPr>
          <w:rFonts w:ascii="Times New Roman" w:hAnsi="Times New Roman" w:cs="Times New Roman"/>
          <w:sz w:val="24"/>
          <w:szCs w:val="24"/>
        </w:rPr>
      </w:pPr>
      <w:r w:rsidRPr="002D00FB">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36707F">
      <w:pPr>
        <w:pStyle w:val="Heading1"/>
        <w:spacing w:before="0" w:line="276" w:lineRule="auto"/>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10" w:name="_Toc89935545"/>
      <w:r w:rsidRPr="00512E20">
        <w:rPr>
          <w:rFonts w:ascii="Times New Roman" w:hAnsi="Times New Roman" w:cs="Times New Roman"/>
          <w:b/>
          <w:bCs/>
          <w:color w:val="auto"/>
          <w:sz w:val="28"/>
          <w:szCs w:val="28"/>
        </w:rPr>
        <w:lastRenderedPageBreak/>
        <w:t>Daftar Persamaan</w:t>
      </w:r>
      <w:bookmarkEnd w:id="10"/>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700742D1"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AB6070">
        <w:rPr>
          <w:rFonts w:ascii="Times New Roman" w:hAnsi="Times New Roman" w:cs="Times New Roman"/>
          <w:sz w:val="24"/>
          <w:szCs w:val="24"/>
        </w:rPr>
        <w:t>4</w:t>
      </w:r>
    </w:p>
    <w:p w14:paraId="7AF2B1CB" w14:textId="2B62F80F"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w:t>
      </w:r>
      <w:r w:rsidR="00C47849">
        <w:rPr>
          <w:rFonts w:ascii="Times New Roman" w:hAnsi="Times New Roman" w:cs="Times New Roman"/>
          <w:sz w:val="24"/>
          <w:szCs w:val="24"/>
        </w:rPr>
        <w:t>4</w:t>
      </w:r>
    </w:p>
    <w:p w14:paraId="0A82D738" w14:textId="6D9DE5AD"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00C47849">
        <w:rPr>
          <w:rFonts w:ascii="Times New Roman" w:hAnsi="Times New Roman" w:cs="Times New Roman"/>
          <w:sz w:val="24"/>
          <w:szCs w:val="24"/>
        </w:rPr>
        <w:t>25</w:t>
      </w:r>
    </w:p>
    <w:p w14:paraId="3D0F0C03" w14:textId="3900FD5F"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C2951DD" w14:textId="3649ADF3"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177CB7B0" w14:textId="62142B6A"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5CC0514" w14:textId="37B30135"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777A9CE9" w14:textId="2603E0B1"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C47849">
        <w:rPr>
          <w:rFonts w:ascii="Times New Roman" w:eastAsiaTheme="minorEastAsia" w:hAnsi="Times New Roman" w:cs="Times New Roman"/>
          <w:sz w:val="24"/>
          <w:szCs w:val="24"/>
        </w:rPr>
        <w:t>5</w:t>
      </w:r>
    </w:p>
    <w:p w14:paraId="00235F5A" w14:textId="72B67C1B"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48C469E0" w14:textId="45F9C6ED"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10699B35" w14:textId="394305BC"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B11CFB">
        <w:rPr>
          <w:rFonts w:ascii="Times New Roman" w:eastAsiaTheme="minorEastAsia" w:hAnsi="Times New Roman" w:cs="Times New Roman"/>
          <w:sz w:val="24"/>
          <w:szCs w:val="24"/>
        </w:rPr>
        <w:t>7</w:t>
      </w:r>
    </w:p>
    <w:p w14:paraId="4294CDE4" w14:textId="5746E2E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333926">
        <w:rPr>
          <w:rFonts w:ascii="Times New Roman" w:eastAsiaTheme="minorEastAsia" w:hAnsi="Times New Roman" w:cs="Times New Roman"/>
          <w:sz w:val="24"/>
          <w:szCs w:val="24"/>
        </w:rPr>
        <w:t>7</w:t>
      </w:r>
    </w:p>
    <w:p w14:paraId="7FF5C968" w14:textId="11ECA958"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54325758" w14:textId="2DECADAA"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1AFDFC64" w14:textId="04D2281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7AC989F8" w14:textId="73AB7E6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1CCEA1A5" w14:textId="7DA70B3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333926">
        <w:rPr>
          <w:rFonts w:ascii="Times New Roman" w:eastAsiaTheme="minorEastAsia" w:hAnsi="Times New Roman" w:cs="Times New Roman"/>
          <w:sz w:val="24"/>
          <w:szCs w:val="24"/>
        </w:rPr>
        <w:t>7</w:t>
      </w:r>
    </w:p>
    <w:p w14:paraId="6EB1F0B3" w14:textId="7997DAB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DD584F">
        <w:rPr>
          <w:rFonts w:ascii="Times New Roman" w:eastAsiaTheme="minorEastAsia" w:hAnsi="Times New Roman" w:cs="Times New Roman"/>
          <w:sz w:val="24"/>
          <w:szCs w:val="24"/>
        </w:rPr>
        <w:t>0</w:t>
      </w:r>
    </w:p>
    <w:p w14:paraId="2321A881" w14:textId="4C920DCA"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42808120" w14:textId="06CCA6C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76861F63" w14:textId="3728E20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18F0C111" w14:textId="78BB4ED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00F16300" w14:textId="5528BE4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3A3974A4" w14:textId="2DFB4B3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0E3FA045" w14:textId="34F8DD32"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641549">
        <w:rPr>
          <w:rFonts w:ascii="Times New Roman" w:eastAsiaTheme="minorEastAsia" w:hAnsi="Times New Roman" w:cs="Times New Roman"/>
          <w:sz w:val="24"/>
          <w:szCs w:val="24"/>
        </w:rPr>
        <w:t>4</w:t>
      </w:r>
    </w:p>
    <w:p w14:paraId="5471AC70" w14:textId="73D86583"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86B21">
        <w:rPr>
          <w:rFonts w:ascii="Times New Roman" w:eastAsiaTheme="minorEastAsia" w:hAnsi="Times New Roman" w:cs="Times New Roman"/>
          <w:sz w:val="24"/>
          <w:szCs w:val="24"/>
        </w:rPr>
        <w:t>1</w:t>
      </w:r>
    </w:p>
    <w:p w14:paraId="5032F516" w14:textId="1E36CCB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B5AF9">
        <w:rPr>
          <w:rFonts w:ascii="Times New Roman" w:eastAsiaTheme="minorEastAsia" w:hAnsi="Times New Roman" w:cs="Times New Roman"/>
          <w:sz w:val="24"/>
          <w:szCs w:val="24"/>
        </w:rPr>
        <w:t>2</w:t>
      </w:r>
    </w:p>
    <w:p w14:paraId="53350BA1" w14:textId="4336BF78"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0B5AF9">
        <w:rPr>
          <w:rFonts w:ascii="Times New Roman" w:eastAsiaTheme="minorEastAsia" w:hAnsi="Times New Roman" w:cs="Times New Roman"/>
          <w:sz w:val="24"/>
          <w:szCs w:val="24"/>
        </w:rPr>
        <w:t>2</w:t>
      </w:r>
    </w:p>
    <w:p w14:paraId="218E7DCF" w14:textId="48B54E01"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90101C">
        <w:rPr>
          <w:rFonts w:ascii="Times New Roman" w:eastAsiaTheme="minorEastAsia" w:hAnsi="Times New Roman" w:cs="Times New Roman"/>
          <w:sz w:val="24"/>
          <w:szCs w:val="24"/>
        </w:rPr>
        <w:t>79</w:t>
      </w:r>
    </w:p>
    <w:p w14:paraId="7202D3EF" w14:textId="66C28545"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90101C">
        <w:rPr>
          <w:rFonts w:ascii="Times New Roman" w:eastAsiaTheme="minorEastAsia" w:hAnsi="Times New Roman" w:cs="Times New Roman"/>
          <w:sz w:val="24"/>
          <w:szCs w:val="24"/>
        </w:rPr>
        <w:t>79</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11" w:name="_Toc89935546"/>
      <w:r w:rsidRPr="008024EE">
        <w:rPr>
          <w:rFonts w:ascii="Times New Roman" w:hAnsi="Times New Roman" w:cs="Times New Roman"/>
          <w:b/>
          <w:bCs/>
          <w:color w:val="auto"/>
          <w:sz w:val="28"/>
          <w:szCs w:val="28"/>
        </w:rPr>
        <w:lastRenderedPageBreak/>
        <w:t>Daftar Source Code</w:t>
      </w:r>
      <w:bookmarkEnd w:id="11"/>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53A2C71C" w14:textId="6376CEA7" w:rsidR="00796D5F" w:rsidRPr="00796D5F" w:rsidRDefault="004873F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796D5F">
        <w:rPr>
          <w:rFonts w:ascii="Times New Roman" w:hAnsi="Times New Roman" w:cs="Times New Roman"/>
          <w:sz w:val="24"/>
          <w:szCs w:val="24"/>
        </w:rPr>
        <w:fldChar w:fldCharType="begin"/>
      </w:r>
      <w:r w:rsidRPr="00796D5F">
        <w:rPr>
          <w:rFonts w:ascii="Times New Roman" w:hAnsi="Times New Roman" w:cs="Times New Roman"/>
          <w:sz w:val="24"/>
          <w:szCs w:val="24"/>
        </w:rPr>
        <w:instrText xml:space="preserve"> TOC \h \z \c "Source Code 4." </w:instrText>
      </w:r>
      <w:r w:rsidRPr="00796D5F">
        <w:rPr>
          <w:rFonts w:ascii="Times New Roman" w:hAnsi="Times New Roman" w:cs="Times New Roman"/>
          <w:sz w:val="24"/>
          <w:szCs w:val="24"/>
        </w:rPr>
        <w:fldChar w:fldCharType="separate"/>
      </w:r>
      <w:hyperlink w:anchor="_Toc87599768" w:history="1">
        <w:r w:rsidR="00796D5F" w:rsidRPr="00796D5F">
          <w:rPr>
            <w:rStyle w:val="Hyperlink"/>
            <w:rFonts w:ascii="Times New Roman" w:hAnsi="Times New Roman" w:cs="Times New Roman"/>
            <w:b/>
            <w:bCs/>
            <w:noProof/>
            <w:sz w:val="24"/>
            <w:szCs w:val="24"/>
          </w:rPr>
          <w:t>Source Code 4. 1</w:t>
        </w:r>
        <w:r w:rsidR="00796D5F" w:rsidRPr="00796D5F">
          <w:rPr>
            <w:rStyle w:val="Hyperlink"/>
            <w:rFonts w:ascii="Times New Roman" w:hAnsi="Times New Roman" w:cs="Times New Roman"/>
            <w:noProof/>
            <w:sz w:val="24"/>
            <w:szCs w:val="24"/>
          </w:rPr>
          <w:t xml:space="preserve"> Syntax Import Library</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2</w:t>
        </w:r>
        <w:r w:rsidR="00796D5F" w:rsidRPr="00796D5F">
          <w:rPr>
            <w:rFonts w:ascii="Times New Roman" w:hAnsi="Times New Roman" w:cs="Times New Roman"/>
            <w:noProof/>
            <w:webHidden/>
            <w:sz w:val="24"/>
            <w:szCs w:val="24"/>
          </w:rPr>
          <w:fldChar w:fldCharType="end"/>
        </w:r>
      </w:hyperlink>
    </w:p>
    <w:p w14:paraId="26BD5F41" w14:textId="1A29AC40" w:rsidR="00796D5F" w:rsidRPr="00796D5F" w:rsidRDefault="00786CE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69" w:history="1">
        <w:r w:rsidR="00796D5F" w:rsidRPr="00796D5F">
          <w:rPr>
            <w:rStyle w:val="Hyperlink"/>
            <w:rFonts w:ascii="Times New Roman" w:hAnsi="Times New Roman" w:cs="Times New Roman"/>
            <w:b/>
            <w:bCs/>
            <w:noProof/>
            <w:sz w:val="24"/>
            <w:szCs w:val="24"/>
          </w:rPr>
          <w:t>Source Code 4. 2</w:t>
        </w:r>
        <w:r w:rsidR="00796D5F" w:rsidRPr="00796D5F">
          <w:rPr>
            <w:rStyle w:val="Hyperlink"/>
            <w:rFonts w:ascii="Times New Roman" w:hAnsi="Times New Roman" w:cs="Times New Roman"/>
            <w:noProof/>
            <w:sz w:val="24"/>
            <w:szCs w:val="24"/>
          </w:rPr>
          <w:t xml:space="preserve">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6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2</w:t>
        </w:r>
        <w:r w:rsidR="00796D5F" w:rsidRPr="00796D5F">
          <w:rPr>
            <w:rFonts w:ascii="Times New Roman" w:hAnsi="Times New Roman" w:cs="Times New Roman"/>
            <w:noProof/>
            <w:webHidden/>
            <w:sz w:val="24"/>
            <w:szCs w:val="24"/>
          </w:rPr>
          <w:fldChar w:fldCharType="end"/>
        </w:r>
      </w:hyperlink>
    </w:p>
    <w:p w14:paraId="49FC1189" w14:textId="66FC9C31" w:rsidR="00796D5F" w:rsidRPr="00796D5F" w:rsidRDefault="00786CE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0" w:history="1">
        <w:r w:rsidR="00796D5F" w:rsidRPr="00796D5F">
          <w:rPr>
            <w:rStyle w:val="Hyperlink"/>
            <w:rFonts w:ascii="Times New Roman" w:hAnsi="Times New Roman" w:cs="Times New Roman"/>
            <w:b/>
            <w:bCs/>
            <w:noProof/>
            <w:sz w:val="24"/>
            <w:szCs w:val="24"/>
          </w:rPr>
          <w:t>Source Code 4. 3</w:t>
        </w:r>
        <w:r w:rsidR="00796D5F" w:rsidRPr="00796D5F">
          <w:rPr>
            <w:rStyle w:val="Hyperlink"/>
            <w:rFonts w:ascii="Times New Roman" w:hAnsi="Times New Roman" w:cs="Times New Roman"/>
            <w:noProof/>
            <w:sz w:val="24"/>
            <w:szCs w:val="24"/>
          </w:rPr>
          <w:t xml:space="preserve"> Lanjutan Syntax Untuk Hapus Outlier</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66399533" w14:textId="354E542F" w:rsidR="00796D5F" w:rsidRPr="00796D5F" w:rsidRDefault="00786CE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1" w:history="1">
        <w:r w:rsidR="00796D5F" w:rsidRPr="00796D5F">
          <w:rPr>
            <w:rStyle w:val="Hyperlink"/>
            <w:rFonts w:ascii="Times New Roman" w:hAnsi="Times New Roman" w:cs="Times New Roman"/>
            <w:b/>
            <w:bCs/>
            <w:noProof/>
            <w:sz w:val="24"/>
            <w:szCs w:val="24"/>
          </w:rPr>
          <w:t>Source Code 4. 4</w:t>
        </w:r>
        <w:r w:rsidR="00796D5F" w:rsidRPr="00796D5F">
          <w:rPr>
            <w:rStyle w:val="Hyperlink"/>
            <w:rFonts w:ascii="Times New Roman" w:hAnsi="Times New Roman" w:cs="Times New Roman"/>
            <w:noProof/>
            <w:sz w:val="24"/>
            <w:szCs w:val="24"/>
          </w:rPr>
          <w:t xml:space="preserve"> Syntax Dataset Splitt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A1DBCF6" w14:textId="3E5E5AD9" w:rsidR="00796D5F" w:rsidRPr="00796D5F" w:rsidRDefault="00786CE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2" w:history="1">
        <w:r w:rsidR="00796D5F" w:rsidRPr="00796D5F">
          <w:rPr>
            <w:rStyle w:val="Hyperlink"/>
            <w:rFonts w:ascii="Times New Roman" w:hAnsi="Times New Roman" w:cs="Times New Roman"/>
            <w:b/>
            <w:bCs/>
            <w:noProof/>
            <w:sz w:val="24"/>
            <w:szCs w:val="24"/>
          </w:rPr>
          <w:t>Source Code 4. 5</w:t>
        </w:r>
        <w:r w:rsidR="00796D5F" w:rsidRPr="00796D5F">
          <w:rPr>
            <w:rStyle w:val="Hyperlink"/>
            <w:rFonts w:ascii="Times New Roman" w:hAnsi="Times New Roman" w:cs="Times New Roman"/>
            <w:noProof/>
            <w:sz w:val="24"/>
            <w:szCs w:val="24"/>
          </w:rPr>
          <w:t xml:space="preserve"> Syntax Pipeline Preprocessing</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2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71E717BC" w14:textId="79C0EED2" w:rsidR="00796D5F" w:rsidRPr="00796D5F" w:rsidRDefault="00786CE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3" w:history="1">
        <w:r w:rsidR="00796D5F" w:rsidRPr="00796D5F">
          <w:rPr>
            <w:rStyle w:val="Hyperlink"/>
            <w:rFonts w:ascii="Times New Roman" w:hAnsi="Times New Roman" w:cs="Times New Roman"/>
            <w:b/>
            <w:bCs/>
            <w:noProof/>
            <w:sz w:val="24"/>
            <w:szCs w:val="24"/>
          </w:rPr>
          <w:t>Source Code 4. 6</w:t>
        </w:r>
        <w:r w:rsidR="00796D5F" w:rsidRPr="00796D5F">
          <w:rPr>
            <w:rStyle w:val="Hyperlink"/>
            <w:rFonts w:ascii="Times New Roman" w:hAnsi="Times New Roman" w:cs="Times New Roman"/>
            <w:noProof/>
            <w:sz w:val="24"/>
            <w:szCs w:val="24"/>
          </w:rPr>
          <w:t xml:space="preserve">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3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3</w:t>
        </w:r>
        <w:r w:rsidR="00796D5F" w:rsidRPr="00796D5F">
          <w:rPr>
            <w:rFonts w:ascii="Times New Roman" w:hAnsi="Times New Roman" w:cs="Times New Roman"/>
            <w:noProof/>
            <w:webHidden/>
            <w:sz w:val="24"/>
            <w:szCs w:val="24"/>
          </w:rPr>
          <w:fldChar w:fldCharType="end"/>
        </w:r>
      </w:hyperlink>
    </w:p>
    <w:p w14:paraId="4986767D" w14:textId="2EE6427C" w:rsidR="00796D5F" w:rsidRPr="00796D5F" w:rsidRDefault="00786CE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4" w:history="1">
        <w:r w:rsidR="00796D5F" w:rsidRPr="00796D5F">
          <w:rPr>
            <w:rStyle w:val="Hyperlink"/>
            <w:rFonts w:ascii="Times New Roman" w:hAnsi="Times New Roman" w:cs="Times New Roman"/>
            <w:b/>
            <w:bCs/>
            <w:noProof/>
            <w:sz w:val="24"/>
            <w:szCs w:val="24"/>
          </w:rPr>
          <w:t>Source Code 4. 7</w:t>
        </w:r>
        <w:r w:rsidR="00796D5F" w:rsidRPr="00796D5F">
          <w:rPr>
            <w:rStyle w:val="Hyperlink"/>
            <w:rFonts w:ascii="Times New Roman" w:hAnsi="Times New Roman" w:cs="Times New Roman"/>
            <w:noProof/>
            <w:sz w:val="24"/>
            <w:szCs w:val="24"/>
          </w:rPr>
          <w:t xml:space="preserve"> Lanjutan Syntax ColumnTransformer dan Pipeline</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4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467C8887" w14:textId="2C4142DE" w:rsidR="00796D5F" w:rsidRPr="00796D5F" w:rsidRDefault="00786CE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5" w:history="1">
        <w:r w:rsidR="00796D5F" w:rsidRPr="00796D5F">
          <w:rPr>
            <w:rStyle w:val="Hyperlink"/>
            <w:rFonts w:ascii="Times New Roman" w:hAnsi="Times New Roman" w:cs="Times New Roman"/>
            <w:b/>
            <w:bCs/>
            <w:noProof/>
            <w:sz w:val="24"/>
            <w:szCs w:val="24"/>
          </w:rPr>
          <w:t>Source Code 4. 8</w:t>
        </w:r>
        <w:r w:rsidR="00796D5F" w:rsidRPr="00796D5F">
          <w:rPr>
            <w:rStyle w:val="Hyperlink"/>
            <w:rFonts w:ascii="Times New Roman" w:hAnsi="Times New Roman" w:cs="Times New Roman"/>
            <w:noProof/>
            <w:sz w:val="24"/>
            <w:szCs w:val="24"/>
          </w:rPr>
          <w:t xml:space="preserve"> Syntax Training Pembuatan Model</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5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328E8B32" w14:textId="7B65A672" w:rsidR="00796D5F" w:rsidRPr="00796D5F" w:rsidRDefault="00786CE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6" w:history="1">
        <w:r w:rsidR="00796D5F" w:rsidRPr="00796D5F">
          <w:rPr>
            <w:rStyle w:val="Hyperlink"/>
            <w:rFonts w:ascii="Times New Roman" w:hAnsi="Times New Roman" w:cs="Times New Roman"/>
            <w:b/>
            <w:bCs/>
            <w:noProof/>
            <w:sz w:val="24"/>
            <w:szCs w:val="24"/>
          </w:rPr>
          <w:t>Source Code 4. 9</w:t>
        </w:r>
        <w:r w:rsidR="00796D5F" w:rsidRPr="00796D5F">
          <w:rPr>
            <w:rStyle w:val="Hyperlink"/>
            <w:rFonts w:ascii="Times New Roman" w:hAnsi="Times New Roman" w:cs="Times New Roman"/>
            <w:noProof/>
            <w:sz w:val="24"/>
            <w:szCs w:val="24"/>
          </w:rPr>
          <w:t xml:space="preserve">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6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4</w:t>
        </w:r>
        <w:r w:rsidR="00796D5F" w:rsidRPr="00796D5F">
          <w:rPr>
            <w:rFonts w:ascii="Times New Roman" w:hAnsi="Times New Roman" w:cs="Times New Roman"/>
            <w:noProof/>
            <w:webHidden/>
            <w:sz w:val="24"/>
            <w:szCs w:val="24"/>
          </w:rPr>
          <w:fldChar w:fldCharType="end"/>
        </w:r>
      </w:hyperlink>
    </w:p>
    <w:p w14:paraId="217EC313" w14:textId="32D889CE" w:rsidR="00796D5F" w:rsidRPr="00796D5F" w:rsidRDefault="00786CE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7" w:history="1">
        <w:r w:rsidR="00796D5F" w:rsidRPr="00796D5F">
          <w:rPr>
            <w:rStyle w:val="Hyperlink"/>
            <w:rFonts w:ascii="Times New Roman" w:hAnsi="Times New Roman" w:cs="Times New Roman"/>
            <w:b/>
            <w:bCs/>
            <w:noProof/>
            <w:sz w:val="24"/>
            <w:szCs w:val="24"/>
          </w:rPr>
          <w:t>Source Code 4. 10</w:t>
        </w:r>
        <w:r w:rsidR="00796D5F" w:rsidRPr="00796D5F">
          <w:rPr>
            <w:rStyle w:val="Hyperlink"/>
            <w:rFonts w:ascii="Times New Roman" w:hAnsi="Times New Roman" w:cs="Times New Roman"/>
            <w:noProof/>
            <w:sz w:val="24"/>
            <w:szCs w:val="24"/>
          </w:rPr>
          <w:t xml:space="preserve"> Lanjutan Syntax Interface Hasil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7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170E7570" w14:textId="749E68C1" w:rsidR="00796D5F" w:rsidRPr="00796D5F" w:rsidRDefault="00786CE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8" w:history="1">
        <w:r w:rsidR="00796D5F" w:rsidRPr="00796D5F">
          <w:rPr>
            <w:rStyle w:val="Hyperlink"/>
            <w:rFonts w:ascii="Times New Roman" w:hAnsi="Times New Roman" w:cs="Times New Roman"/>
            <w:b/>
            <w:bCs/>
            <w:noProof/>
            <w:sz w:val="24"/>
            <w:szCs w:val="24"/>
          </w:rPr>
          <w:t>Source Code 4. 11</w:t>
        </w:r>
        <w:r w:rsidR="00796D5F" w:rsidRPr="00796D5F">
          <w:rPr>
            <w:rStyle w:val="Hyperlink"/>
            <w:rFonts w:ascii="Times New Roman" w:hAnsi="Times New Roman" w:cs="Times New Roman"/>
            <w:noProof/>
            <w:sz w:val="24"/>
            <w:szCs w:val="24"/>
          </w:rPr>
          <w:t xml:space="preserve"> Syntax GET API Prediks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8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20BC12BF" w14:textId="4B3053DE" w:rsidR="00796D5F" w:rsidRPr="00796D5F" w:rsidRDefault="00786CE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79" w:history="1">
        <w:r w:rsidR="00796D5F" w:rsidRPr="00796D5F">
          <w:rPr>
            <w:rStyle w:val="Hyperlink"/>
            <w:rFonts w:ascii="Times New Roman" w:hAnsi="Times New Roman" w:cs="Times New Roman"/>
            <w:b/>
            <w:bCs/>
            <w:noProof/>
            <w:sz w:val="24"/>
            <w:szCs w:val="24"/>
          </w:rPr>
          <w:t>Source Code 4. 12</w:t>
        </w:r>
        <w:r w:rsidR="00796D5F" w:rsidRPr="00796D5F">
          <w:rPr>
            <w:rStyle w:val="Hyperlink"/>
            <w:rFonts w:ascii="Times New Roman" w:hAnsi="Times New Roman" w:cs="Times New Roman"/>
            <w:noProof/>
            <w:sz w:val="24"/>
            <w:szCs w:val="24"/>
          </w:rPr>
          <w:t xml:space="preserve">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79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5</w:t>
        </w:r>
        <w:r w:rsidR="00796D5F" w:rsidRPr="00796D5F">
          <w:rPr>
            <w:rFonts w:ascii="Times New Roman" w:hAnsi="Times New Roman" w:cs="Times New Roman"/>
            <w:noProof/>
            <w:webHidden/>
            <w:sz w:val="24"/>
            <w:szCs w:val="24"/>
          </w:rPr>
          <w:fldChar w:fldCharType="end"/>
        </w:r>
      </w:hyperlink>
    </w:p>
    <w:p w14:paraId="6A27E0AE" w14:textId="77DA0F14" w:rsidR="00796D5F" w:rsidRPr="00796D5F" w:rsidRDefault="00786CE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0" w:history="1">
        <w:r w:rsidR="00796D5F" w:rsidRPr="00796D5F">
          <w:rPr>
            <w:rStyle w:val="Hyperlink"/>
            <w:rFonts w:ascii="Times New Roman" w:hAnsi="Times New Roman" w:cs="Times New Roman"/>
            <w:b/>
            <w:bCs/>
            <w:noProof/>
            <w:sz w:val="24"/>
            <w:szCs w:val="24"/>
          </w:rPr>
          <w:t>Source Code 4. 13</w:t>
        </w:r>
        <w:r w:rsidR="00796D5F" w:rsidRPr="00796D5F">
          <w:rPr>
            <w:rStyle w:val="Hyperlink"/>
            <w:rFonts w:ascii="Times New Roman" w:hAnsi="Times New Roman" w:cs="Times New Roman"/>
            <w:noProof/>
            <w:sz w:val="24"/>
            <w:szCs w:val="24"/>
          </w:rPr>
          <w:t xml:space="preserve"> Lanjutan Syntax Membuat API</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0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16E3755D" w14:textId="155996A4" w:rsidR="00796D5F" w:rsidRPr="00796D5F" w:rsidRDefault="00786CEF" w:rsidP="00796D5F">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7599781" w:history="1">
        <w:r w:rsidR="00796D5F" w:rsidRPr="00796D5F">
          <w:rPr>
            <w:rStyle w:val="Hyperlink"/>
            <w:rFonts w:ascii="Times New Roman" w:hAnsi="Times New Roman" w:cs="Times New Roman"/>
            <w:b/>
            <w:bCs/>
            <w:noProof/>
            <w:sz w:val="24"/>
            <w:szCs w:val="24"/>
          </w:rPr>
          <w:t>Source Code 4. 14</w:t>
        </w:r>
        <w:r w:rsidR="00796D5F" w:rsidRPr="00796D5F">
          <w:rPr>
            <w:rStyle w:val="Hyperlink"/>
            <w:rFonts w:ascii="Times New Roman" w:hAnsi="Times New Roman" w:cs="Times New Roman"/>
            <w:noProof/>
            <w:sz w:val="24"/>
            <w:szCs w:val="24"/>
          </w:rPr>
          <w:t xml:space="preserve"> Syntax Insert Databaru</w:t>
        </w:r>
        <w:r w:rsidR="00796D5F" w:rsidRPr="00796D5F">
          <w:rPr>
            <w:rFonts w:ascii="Times New Roman" w:hAnsi="Times New Roman" w:cs="Times New Roman"/>
            <w:noProof/>
            <w:webHidden/>
            <w:sz w:val="24"/>
            <w:szCs w:val="24"/>
          </w:rPr>
          <w:tab/>
        </w:r>
        <w:r w:rsidR="00796D5F" w:rsidRPr="00796D5F">
          <w:rPr>
            <w:rFonts w:ascii="Times New Roman" w:hAnsi="Times New Roman" w:cs="Times New Roman"/>
            <w:noProof/>
            <w:webHidden/>
            <w:sz w:val="24"/>
            <w:szCs w:val="24"/>
          </w:rPr>
          <w:fldChar w:fldCharType="begin"/>
        </w:r>
        <w:r w:rsidR="00796D5F" w:rsidRPr="00796D5F">
          <w:rPr>
            <w:rFonts w:ascii="Times New Roman" w:hAnsi="Times New Roman" w:cs="Times New Roman"/>
            <w:noProof/>
            <w:webHidden/>
            <w:sz w:val="24"/>
            <w:szCs w:val="24"/>
          </w:rPr>
          <w:instrText xml:space="preserve"> PAGEREF _Toc87599781 \h </w:instrText>
        </w:r>
        <w:r w:rsidR="00796D5F" w:rsidRPr="00796D5F">
          <w:rPr>
            <w:rFonts w:ascii="Times New Roman" w:hAnsi="Times New Roman" w:cs="Times New Roman"/>
            <w:noProof/>
            <w:webHidden/>
            <w:sz w:val="24"/>
            <w:szCs w:val="24"/>
          </w:rPr>
        </w:r>
        <w:r w:rsidR="00796D5F" w:rsidRPr="00796D5F">
          <w:rPr>
            <w:rFonts w:ascii="Times New Roman" w:hAnsi="Times New Roman" w:cs="Times New Roman"/>
            <w:noProof/>
            <w:webHidden/>
            <w:sz w:val="24"/>
            <w:szCs w:val="24"/>
          </w:rPr>
          <w:fldChar w:fldCharType="separate"/>
        </w:r>
        <w:r w:rsidR="00615963">
          <w:rPr>
            <w:rFonts w:ascii="Times New Roman" w:hAnsi="Times New Roman" w:cs="Times New Roman"/>
            <w:noProof/>
            <w:webHidden/>
            <w:sz w:val="24"/>
            <w:szCs w:val="24"/>
          </w:rPr>
          <w:t>96</w:t>
        </w:r>
        <w:r w:rsidR="00796D5F" w:rsidRPr="00796D5F">
          <w:rPr>
            <w:rFonts w:ascii="Times New Roman" w:hAnsi="Times New Roman" w:cs="Times New Roman"/>
            <w:noProof/>
            <w:webHidden/>
            <w:sz w:val="24"/>
            <w:szCs w:val="24"/>
          </w:rPr>
          <w:fldChar w:fldCharType="end"/>
        </w:r>
      </w:hyperlink>
    </w:p>
    <w:p w14:paraId="6CEF2B71" w14:textId="2F1A37D2" w:rsidR="007C0E7B" w:rsidRPr="004873FF" w:rsidRDefault="004873FF" w:rsidP="00796D5F">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796D5F">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12" w:name="_Toc69296821"/>
      <w:bookmarkStart w:id="13" w:name="_Toc8993554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12"/>
      <w:bookmarkEnd w:id="13"/>
    </w:p>
    <w:p w14:paraId="3F9D711E" w14:textId="4881FE09" w:rsidR="00FA1E32" w:rsidRPr="00D13D08" w:rsidRDefault="00FA1E32" w:rsidP="00B73D9E">
      <w:pPr>
        <w:pStyle w:val="SubJudul"/>
      </w:pPr>
      <w:bookmarkStart w:id="14" w:name="_Toc69296822"/>
      <w:bookmarkStart w:id="15" w:name="_Toc89935548"/>
      <w:r w:rsidRPr="00D13D08">
        <w:t>Latar Belakang</w:t>
      </w:r>
      <w:bookmarkEnd w:id="14"/>
      <w:bookmarkEnd w:id="15"/>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78E97DD0"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7211ABCF"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6" w:name="_Toc69296823"/>
      <w:bookmarkStart w:id="17" w:name="_Toc89935549"/>
      <w:r w:rsidRPr="001707F3">
        <w:t>Rumusan Masalah</w:t>
      </w:r>
      <w:bookmarkEnd w:id="16"/>
      <w:bookmarkEnd w:id="17"/>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8" w:name="_Toc69296824"/>
      <w:bookmarkStart w:id="19" w:name="_Toc89935550"/>
      <w:r>
        <w:t>Batasan Masalah</w:t>
      </w:r>
      <w:bookmarkEnd w:id="18"/>
      <w:bookmarkEnd w:id="19"/>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20" w:name="_Toc69296825"/>
      <w:bookmarkStart w:id="21" w:name="_Toc89935551"/>
      <w:r w:rsidRPr="00E130CC">
        <w:t>Tujuan Penelitian</w:t>
      </w:r>
      <w:bookmarkEnd w:id="20"/>
      <w:bookmarkEnd w:id="21"/>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22" w:name="_Toc69296826"/>
      <w:bookmarkStart w:id="23" w:name="_Toc89935552"/>
      <w:r>
        <w:t>Manfaat Pen</w:t>
      </w:r>
      <w:r w:rsidR="00512BFF">
        <w:t>e</w:t>
      </w:r>
      <w:r>
        <w:t>litian</w:t>
      </w:r>
      <w:bookmarkEnd w:id="22"/>
      <w:bookmarkEnd w:id="23"/>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24" w:name="_Toc69296827"/>
      <w:bookmarkStart w:id="25" w:name="_Toc89935553"/>
      <w:r>
        <w:t>Tahapan Penelitian</w:t>
      </w:r>
      <w:bookmarkEnd w:id="24"/>
      <w:bookmarkEnd w:id="25"/>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6" w:name="_Toc69296828"/>
      <w:bookmarkStart w:id="27" w:name="_Toc89935554"/>
      <w:r>
        <w:t>Sistematika Penulisan</w:t>
      </w:r>
      <w:bookmarkEnd w:id="26"/>
      <w:bookmarkEnd w:id="27"/>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8" w:name="_Toc69296829"/>
      <w:bookmarkStart w:id="29" w:name="_Toc89935555"/>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8"/>
      <w:bookmarkEnd w:id="29"/>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30" w:name="_Toc69296830"/>
      <w:bookmarkStart w:id="31" w:name="_Toc89935556"/>
      <w:r w:rsidRPr="00DE11FD">
        <w:t>Tinjauan Studi</w:t>
      </w:r>
      <w:bookmarkEnd w:id="30"/>
      <w:bookmarkEnd w:id="31"/>
    </w:p>
    <w:p w14:paraId="1B3591DC" w14:textId="6D1DDE16"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F6851">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5F1AE7" w:rsidRPr="005F1AE7">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507C3AF6" w:rsidR="00B8570C" w:rsidRDefault="003A4B44"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l</w:t>
      </w:r>
      <w:r w:rsidR="00B8570C">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sidR="00B8570C">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1024E204"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32" w:name="_Toc89452688"/>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32"/>
    </w:p>
    <w:tbl>
      <w:tblPr>
        <w:tblStyle w:val="TableGrid"/>
        <w:tblW w:w="0" w:type="auto"/>
        <w:tblInd w:w="-5" w:type="dxa"/>
        <w:tblLook w:val="04A0" w:firstRow="1" w:lastRow="0" w:firstColumn="1" w:lastColumn="0" w:noHBand="0" w:noVBand="1"/>
      </w:tblPr>
      <w:tblGrid>
        <w:gridCol w:w="630"/>
        <w:gridCol w:w="2880"/>
        <w:gridCol w:w="2558"/>
        <w:gridCol w:w="2572"/>
      </w:tblGrid>
      <w:tr w:rsidR="00181845" w:rsidRPr="00663095" w14:paraId="240D6F8B" w14:textId="77777777" w:rsidTr="00BC435C">
        <w:tc>
          <w:tcPr>
            <w:tcW w:w="630" w:type="dxa"/>
          </w:tcPr>
          <w:p w14:paraId="2B107DAF" w14:textId="307CFC5A"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2880" w:type="dxa"/>
          </w:tcPr>
          <w:p w14:paraId="32B276CB" w14:textId="3CF24BA5"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50DEFA76" w14:textId="55F019CE"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2572" w:type="dxa"/>
          </w:tcPr>
          <w:p w14:paraId="153B6E91" w14:textId="779563B3" w:rsidR="00181845" w:rsidRPr="00663095" w:rsidRDefault="0018184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181845" w:rsidRPr="00663095" w14:paraId="54C019EA" w14:textId="77777777" w:rsidTr="00BC435C">
        <w:tc>
          <w:tcPr>
            <w:tcW w:w="630" w:type="dxa"/>
          </w:tcPr>
          <w:p w14:paraId="327CEA2F" w14:textId="0BC9DD2F"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880" w:type="dxa"/>
          </w:tcPr>
          <w:p w14:paraId="7D30D9DF" w14:textId="3B42708E" w:rsidR="00181845" w:rsidRPr="00663095" w:rsidRDefault="00181845" w:rsidP="005F1AE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Pr>
                <w:rFonts w:ascii="Times New Roman" w:hAnsi="Times New Roman" w:cs="Times New Roman"/>
                <w:sz w:val="20"/>
                <w:szCs w:val="20"/>
              </w:rPr>
              <w:fldChar w:fldCharType="separate"/>
            </w:r>
            <w:r w:rsidRPr="005F1AE7">
              <w:rPr>
                <w:rFonts w:ascii="Times New Roman" w:hAnsi="Times New Roman" w:cs="Times New Roman"/>
                <w:noProof/>
                <w:sz w:val="20"/>
                <w:szCs w:val="20"/>
              </w:rPr>
              <w:t>(Prasetyo &amp; Prasetiyo, 2020)</w:t>
            </w:r>
            <w:r>
              <w:rPr>
                <w:rFonts w:ascii="Times New Roman" w:hAnsi="Times New Roman" w:cs="Times New Roman"/>
                <w:sz w:val="20"/>
                <w:szCs w:val="20"/>
              </w:rPr>
              <w:fldChar w:fldCharType="end"/>
            </w:r>
          </w:p>
        </w:tc>
        <w:tc>
          <w:tcPr>
            <w:tcW w:w="2558" w:type="dxa"/>
          </w:tcPr>
          <w:p w14:paraId="09880AE5" w14:textId="3DBD6F4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2572" w:type="dxa"/>
          </w:tcPr>
          <w:p w14:paraId="0F267061" w14:textId="77777777" w:rsidR="0018184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181845" w:rsidRPr="00663095" w:rsidRDefault="00181845"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181845" w:rsidRPr="00663095" w14:paraId="290F8ACF" w14:textId="77777777" w:rsidTr="00BC435C">
        <w:tc>
          <w:tcPr>
            <w:tcW w:w="630" w:type="dxa"/>
          </w:tcPr>
          <w:p w14:paraId="68AF1A38" w14:textId="0D48F0F7"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2880" w:type="dxa"/>
          </w:tcPr>
          <w:p w14:paraId="208DCBFC" w14:textId="619A62D3"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Pr>
                <w:rFonts w:ascii="Times New Roman" w:hAnsi="Times New Roman" w:cs="Times New Roman"/>
                <w:sz w:val="20"/>
                <w:szCs w:val="20"/>
              </w:rPr>
              <w:fldChar w:fldCharType="separate"/>
            </w:r>
            <w:r w:rsidRPr="003F6851">
              <w:rPr>
                <w:rFonts w:ascii="Times New Roman" w:hAnsi="Times New Roman" w:cs="Times New Roman"/>
                <w:noProof/>
                <w:sz w:val="20"/>
                <w:szCs w:val="20"/>
              </w:rPr>
              <w:t>(Putra &amp; Rini, 2019)</w:t>
            </w:r>
            <w:r>
              <w:rPr>
                <w:rFonts w:ascii="Times New Roman" w:hAnsi="Times New Roman" w:cs="Times New Roman"/>
                <w:sz w:val="20"/>
                <w:szCs w:val="20"/>
              </w:rPr>
              <w:fldChar w:fldCharType="end"/>
            </w:r>
          </w:p>
        </w:tc>
        <w:tc>
          <w:tcPr>
            <w:tcW w:w="2558" w:type="dxa"/>
          </w:tcPr>
          <w:p w14:paraId="5CEB9FBE" w14:textId="2B812EF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2572" w:type="dxa"/>
          </w:tcPr>
          <w:p w14:paraId="565C2BF7" w14:textId="669DBE01"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181845" w:rsidRPr="00663095" w14:paraId="6048CAC5" w14:textId="77777777" w:rsidTr="00BC435C">
        <w:tc>
          <w:tcPr>
            <w:tcW w:w="630" w:type="dxa"/>
          </w:tcPr>
          <w:p w14:paraId="544CE623" w14:textId="362CDDA2"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880" w:type="dxa"/>
          </w:tcPr>
          <w:p w14:paraId="2525BCBC" w14:textId="04325F8A" w:rsidR="00181845" w:rsidRPr="00663095" w:rsidRDefault="0018184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Pr>
                <w:rFonts w:ascii="Times New Roman" w:hAnsi="Times New Roman" w:cs="Times New Roman"/>
                <w:sz w:val="20"/>
                <w:szCs w:val="20"/>
              </w:rPr>
              <w:fldChar w:fldCharType="separate"/>
            </w:r>
            <w:r w:rsidRPr="00CB3D57">
              <w:rPr>
                <w:rFonts w:ascii="Times New Roman" w:hAnsi="Times New Roman" w:cs="Times New Roman"/>
                <w:noProof/>
                <w:sz w:val="20"/>
                <w:szCs w:val="20"/>
              </w:rPr>
              <w:t>(Wibisono &amp; Fahrurozi, 2019)</w:t>
            </w:r>
            <w:r>
              <w:rPr>
                <w:rFonts w:ascii="Times New Roman" w:hAnsi="Times New Roman" w:cs="Times New Roman"/>
                <w:sz w:val="20"/>
                <w:szCs w:val="20"/>
              </w:rPr>
              <w:fldChar w:fldCharType="end"/>
            </w:r>
          </w:p>
        </w:tc>
        <w:tc>
          <w:tcPr>
            <w:tcW w:w="2558" w:type="dxa"/>
          </w:tcPr>
          <w:p w14:paraId="394F2865" w14:textId="0F35CBB7"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2572" w:type="dxa"/>
          </w:tcPr>
          <w:p w14:paraId="2CCD6FDA" w14:textId="7DBF4EAF" w:rsidR="00181845" w:rsidRPr="00663095" w:rsidRDefault="00181845"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181845" w:rsidRPr="00663095" w14:paraId="4A3E1DC1" w14:textId="77777777" w:rsidTr="00BC435C">
        <w:tc>
          <w:tcPr>
            <w:tcW w:w="630" w:type="dxa"/>
          </w:tcPr>
          <w:p w14:paraId="6397D9D5" w14:textId="02A1A130"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2880" w:type="dxa"/>
          </w:tcPr>
          <w:p w14:paraId="538C9A4B" w14:textId="17D305A6" w:rsidR="00181845" w:rsidRPr="00663095" w:rsidRDefault="00181845"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0"/>
                <w:szCs w:val="20"/>
              </w:rPr>
              <w:fldChar w:fldCharType="separate"/>
            </w:r>
            <w:r w:rsidRPr="00807A70">
              <w:rPr>
                <w:rFonts w:ascii="Times New Roman" w:hAnsi="Times New Roman" w:cs="Times New Roman"/>
                <w:noProof/>
                <w:sz w:val="20"/>
                <w:szCs w:val="20"/>
              </w:rPr>
              <w:t>(Annisa, 2019)</w:t>
            </w:r>
            <w:r>
              <w:rPr>
                <w:rFonts w:ascii="Times New Roman" w:hAnsi="Times New Roman" w:cs="Times New Roman"/>
                <w:sz w:val="20"/>
                <w:szCs w:val="20"/>
              </w:rPr>
              <w:fldChar w:fldCharType="end"/>
            </w:r>
          </w:p>
        </w:tc>
        <w:tc>
          <w:tcPr>
            <w:tcW w:w="2558" w:type="dxa"/>
          </w:tcPr>
          <w:p w14:paraId="0FDC4EE6" w14:textId="19BF7C4D" w:rsidR="00181845" w:rsidRPr="00663095" w:rsidRDefault="00181845"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2572" w:type="dxa"/>
          </w:tcPr>
          <w:p w14:paraId="11CB95CA" w14:textId="33793114" w:rsidR="00181845" w:rsidRPr="00663095" w:rsidRDefault="00181845"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181845" w:rsidRPr="00663095" w14:paraId="04325075" w14:textId="77777777" w:rsidTr="00BC435C">
        <w:tc>
          <w:tcPr>
            <w:tcW w:w="630" w:type="dxa"/>
          </w:tcPr>
          <w:p w14:paraId="4C0857DE" w14:textId="696D9B06"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2880" w:type="dxa"/>
          </w:tcPr>
          <w:p w14:paraId="771FC8EB" w14:textId="3EC38A1E" w:rsidR="00181845" w:rsidRPr="00663095" w:rsidRDefault="00181845"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Pr>
                <w:rFonts w:ascii="Times New Roman" w:hAnsi="Times New Roman" w:cs="Times New Roman"/>
                <w:sz w:val="20"/>
                <w:szCs w:val="20"/>
              </w:rPr>
              <w:fldChar w:fldCharType="separate"/>
            </w:r>
            <w:r w:rsidRPr="00391A4B">
              <w:rPr>
                <w:rFonts w:ascii="Times New Roman" w:hAnsi="Times New Roman" w:cs="Times New Roman"/>
                <w:noProof/>
                <w:sz w:val="20"/>
                <w:szCs w:val="20"/>
              </w:rPr>
              <w:t>(Lestari, 2014)</w:t>
            </w:r>
            <w:r>
              <w:rPr>
                <w:rFonts w:ascii="Times New Roman" w:hAnsi="Times New Roman" w:cs="Times New Roman"/>
                <w:sz w:val="20"/>
                <w:szCs w:val="20"/>
              </w:rPr>
              <w:fldChar w:fldCharType="end"/>
            </w:r>
          </w:p>
        </w:tc>
        <w:tc>
          <w:tcPr>
            <w:tcW w:w="2558" w:type="dxa"/>
          </w:tcPr>
          <w:p w14:paraId="58250CCF" w14:textId="0ABE706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2572" w:type="dxa"/>
          </w:tcPr>
          <w:p w14:paraId="206956C4" w14:textId="53B6A842" w:rsidR="00181845" w:rsidRPr="00663095" w:rsidRDefault="00181845"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181845" w:rsidRPr="00663095" w14:paraId="0CCA56C9" w14:textId="77777777" w:rsidTr="00BC435C">
        <w:tc>
          <w:tcPr>
            <w:tcW w:w="630" w:type="dxa"/>
          </w:tcPr>
          <w:p w14:paraId="19455546" w14:textId="552EB4C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2880" w:type="dxa"/>
          </w:tcPr>
          <w:p w14:paraId="13E51DD2" w14:textId="5FC44E39" w:rsidR="00181845" w:rsidRPr="00663095" w:rsidRDefault="00181845"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Pr>
                <w:rFonts w:ascii="Times New Roman" w:hAnsi="Times New Roman" w:cs="Times New Roman"/>
                <w:sz w:val="20"/>
                <w:szCs w:val="20"/>
              </w:rPr>
              <w:fldChar w:fldCharType="separate"/>
            </w:r>
            <w:r w:rsidRPr="001C0F53">
              <w:rPr>
                <w:rFonts w:ascii="Times New Roman" w:hAnsi="Times New Roman" w:cs="Times New Roman"/>
                <w:noProof/>
                <w:sz w:val="20"/>
                <w:szCs w:val="20"/>
              </w:rPr>
              <w:t>(Rohman et al., 2017)</w:t>
            </w:r>
            <w:r>
              <w:rPr>
                <w:rFonts w:ascii="Times New Roman" w:hAnsi="Times New Roman" w:cs="Times New Roman"/>
                <w:sz w:val="20"/>
                <w:szCs w:val="20"/>
              </w:rPr>
              <w:fldChar w:fldCharType="end"/>
            </w:r>
          </w:p>
        </w:tc>
        <w:tc>
          <w:tcPr>
            <w:tcW w:w="2558" w:type="dxa"/>
          </w:tcPr>
          <w:p w14:paraId="5E41A55F" w14:textId="3545301C"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2572" w:type="dxa"/>
          </w:tcPr>
          <w:p w14:paraId="0D17FD7A" w14:textId="77777777" w:rsidR="0018184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181845" w:rsidRPr="00663095" w:rsidRDefault="00181845"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181845" w:rsidRPr="00663095" w14:paraId="3E8147FC" w14:textId="77777777" w:rsidTr="00BC435C">
        <w:tc>
          <w:tcPr>
            <w:tcW w:w="630" w:type="dxa"/>
          </w:tcPr>
          <w:p w14:paraId="49700A5A" w14:textId="686D0984" w:rsidR="00181845" w:rsidRPr="00663095" w:rsidRDefault="0018184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2880" w:type="dxa"/>
          </w:tcPr>
          <w:p w14:paraId="6A49F469" w14:textId="4E07C5A9" w:rsidR="00181845" w:rsidRPr="00663095" w:rsidRDefault="00181845"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Pr>
                <w:rFonts w:ascii="Times New Roman" w:hAnsi="Times New Roman" w:cs="Times New Roman"/>
                <w:sz w:val="20"/>
                <w:szCs w:val="20"/>
              </w:rPr>
              <w:fldChar w:fldCharType="separate"/>
            </w:r>
            <w:r w:rsidRPr="00E67F43">
              <w:rPr>
                <w:rFonts w:ascii="Times New Roman" w:hAnsi="Times New Roman" w:cs="Times New Roman"/>
                <w:noProof/>
                <w:sz w:val="20"/>
                <w:szCs w:val="20"/>
              </w:rPr>
              <w:t>(Widiastuti et al., 2014)</w:t>
            </w:r>
            <w:r>
              <w:rPr>
                <w:rFonts w:ascii="Times New Roman" w:hAnsi="Times New Roman" w:cs="Times New Roman"/>
                <w:sz w:val="20"/>
                <w:szCs w:val="20"/>
              </w:rPr>
              <w:fldChar w:fldCharType="end"/>
            </w:r>
          </w:p>
        </w:tc>
        <w:tc>
          <w:tcPr>
            <w:tcW w:w="2558" w:type="dxa"/>
          </w:tcPr>
          <w:p w14:paraId="434FE320" w14:textId="4DF7BF44" w:rsidR="00181845" w:rsidRPr="00663095" w:rsidRDefault="0018184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2572" w:type="dxa"/>
          </w:tcPr>
          <w:p w14:paraId="68407C13" w14:textId="77777777" w:rsidR="00181845" w:rsidRDefault="00181845"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181845" w:rsidRPr="00663095" w:rsidRDefault="00181845"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DB24A0" w:rsidRPr="00663095" w14:paraId="3F73A5AA" w14:textId="77777777" w:rsidTr="00BC435C">
        <w:tc>
          <w:tcPr>
            <w:tcW w:w="630" w:type="dxa"/>
          </w:tcPr>
          <w:p w14:paraId="53D50B97"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2880" w:type="dxa"/>
          </w:tcPr>
          <w:p w14:paraId="2F2A8EFA"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Pr>
                <w:rFonts w:ascii="Times New Roman" w:hAnsi="Times New Roman" w:cs="Times New Roman"/>
                <w:sz w:val="20"/>
                <w:szCs w:val="20"/>
              </w:rPr>
              <w:fldChar w:fldCharType="separate"/>
            </w:r>
            <w:r w:rsidRPr="00DE74A1">
              <w:rPr>
                <w:rFonts w:ascii="Times New Roman" w:hAnsi="Times New Roman" w:cs="Times New Roman"/>
                <w:noProof/>
                <w:sz w:val="20"/>
                <w:szCs w:val="20"/>
              </w:rPr>
              <w:t>(Utomo &amp; Mesran, 2020)</w:t>
            </w:r>
            <w:r>
              <w:rPr>
                <w:rFonts w:ascii="Times New Roman" w:hAnsi="Times New Roman" w:cs="Times New Roman"/>
                <w:sz w:val="20"/>
                <w:szCs w:val="20"/>
              </w:rPr>
              <w:fldChar w:fldCharType="end"/>
            </w:r>
          </w:p>
        </w:tc>
        <w:tc>
          <w:tcPr>
            <w:tcW w:w="2558" w:type="dxa"/>
          </w:tcPr>
          <w:p w14:paraId="0EBBCE9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2572" w:type="dxa"/>
          </w:tcPr>
          <w:p w14:paraId="55F1FC94"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DB24A0" w:rsidRPr="00663095" w14:paraId="52634BD3" w14:textId="77777777" w:rsidTr="00BC435C">
        <w:tc>
          <w:tcPr>
            <w:tcW w:w="630" w:type="dxa"/>
          </w:tcPr>
          <w:p w14:paraId="52A733D0"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2880" w:type="dxa"/>
          </w:tcPr>
          <w:p w14:paraId="737B903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Pr>
                <w:rFonts w:ascii="Times New Roman" w:hAnsi="Times New Roman" w:cs="Times New Roman"/>
                <w:sz w:val="20"/>
                <w:szCs w:val="20"/>
              </w:rPr>
              <w:fldChar w:fldCharType="separate"/>
            </w:r>
            <w:r w:rsidRPr="00C11D23">
              <w:rPr>
                <w:rFonts w:ascii="Times New Roman" w:hAnsi="Times New Roman" w:cs="Times New Roman"/>
                <w:noProof/>
                <w:sz w:val="20"/>
                <w:szCs w:val="20"/>
              </w:rPr>
              <w:t>(Normawati &amp; Winarti, 2017)</w:t>
            </w:r>
            <w:r>
              <w:rPr>
                <w:rFonts w:ascii="Times New Roman" w:hAnsi="Times New Roman" w:cs="Times New Roman"/>
                <w:sz w:val="20"/>
                <w:szCs w:val="20"/>
              </w:rPr>
              <w:fldChar w:fldCharType="end"/>
            </w:r>
          </w:p>
        </w:tc>
        <w:tc>
          <w:tcPr>
            <w:tcW w:w="2558" w:type="dxa"/>
          </w:tcPr>
          <w:p w14:paraId="6658B67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7B7">
              <w:rPr>
                <w:rFonts w:ascii="Times New Roman" w:hAnsi="Times New Roman" w:cs="Times New Roman"/>
                <w:i/>
                <w:iCs/>
                <w:sz w:val="20"/>
                <w:szCs w:val="20"/>
              </w:rPr>
              <w:t>Variabel Precision Rough Set</w:t>
            </w:r>
            <w:r>
              <w:rPr>
                <w:rFonts w:ascii="Times New Roman" w:hAnsi="Times New Roman" w:cs="Times New Roman"/>
                <w:sz w:val="20"/>
                <w:szCs w:val="20"/>
              </w:rPr>
              <w:t xml:space="preserve"> (VPRS) dan MFS</w:t>
            </w:r>
          </w:p>
        </w:tc>
        <w:tc>
          <w:tcPr>
            <w:tcW w:w="2572" w:type="dxa"/>
          </w:tcPr>
          <w:p w14:paraId="745DED3E"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DB24A0" w:rsidRPr="00663095" w14:paraId="6B9A810B" w14:textId="77777777" w:rsidTr="00BC435C">
        <w:tc>
          <w:tcPr>
            <w:tcW w:w="630" w:type="dxa"/>
          </w:tcPr>
          <w:p w14:paraId="4660B17F"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2880" w:type="dxa"/>
          </w:tcPr>
          <w:p w14:paraId="068638C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Pr>
                <w:rFonts w:ascii="Times New Roman" w:hAnsi="Times New Roman" w:cs="Times New Roman"/>
                <w:sz w:val="20"/>
                <w:szCs w:val="20"/>
              </w:rPr>
              <w:fldChar w:fldCharType="separate"/>
            </w:r>
            <w:r w:rsidRPr="00EC3D93">
              <w:rPr>
                <w:rFonts w:ascii="Times New Roman" w:hAnsi="Times New Roman" w:cs="Times New Roman"/>
                <w:noProof/>
                <w:sz w:val="20"/>
                <w:szCs w:val="20"/>
              </w:rPr>
              <w:t>(Gunawan et al., 2020)</w:t>
            </w:r>
            <w:r>
              <w:rPr>
                <w:rFonts w:ascii="Times New Roman" w:hAnsi="Times New Roman" w:cs="Times New Roman"/>
                <w:sz w:val="20"/>
                <w:szCs w:val="20"/>
              </w:rPr>
              <w:fldChar w:fldCharType="end"/>
            </w:r>
          </w:p>
        </w:tc>
        <w:tc>
          <w:tcPr>
            <w:tcW w:w="2558" w:type="dxa"/>
          </w:tcPr>
          <w:p w14:paraId="663D8D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2572" w:type="dxa"/>
          </w:tcPr>
          <w:p w14:paraId="626C30D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DB24A0" w:rsidRPr="00663095" w14:paraId="591D77A5" w14:textId="77777777" w:rsidTr="00BC435C">
        <w:tc>
          <w:tcPr>
            <w:tcW w:w="630" w:type="dxa"/>
          </w:tcPr>
          <w:p w14:paraId="21557424"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2880" w:type="dxa"/>
          </w:tcPr>
          <w:p w14:paraId="6655475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Pr>
                <w:rFonts w:ascii="Times New Roman" w:hAnsi="Times New Roman" w:cs="Times New Roman"/>
                <w:sz w:val="20"/>
                <w:szCs w:val="20"/>
              </w:rPr>
              <w:fldChar w:fldCharType="separate"/>
            </w:r>
            <w:r w:rsidRPr="00B2216D">
              <w:rPr>
                <w:rFonts w:ascii="Times New Roman" w:hAnsi="Times New Roman" w:cs="Times New Roman"/>
                <w:noProof/>
                <w:sz w:val="20"/>
                <w:szCs w:val="20"/>
              </w:rPr>
              <w:t>(Omer et al., 2018)</w:t>
            </w:r>
            <w:r>
              <w:rPr>
                <w:rFonts w:ascii="Times New Roman" w:hAnsi="Times New Roman" w:cs="Times New Roman"/>
                <w:sz w:val="20"/>
                <w:szCs w:val="20"/>
              </w:rPr>
              <w:fldChar w:fldCharType="end"/>
            </w:r>
          </w:p>
        </w:tc>
        <w:tc>
          <w:tcPr>
            <w:tcW w:w="2558" w:type="dxa"/>
          </w:tcPr>
          <w:p w14:paraId="709ED2A2"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2572" w:type="dxa"/>
          </w:tcPr>
          <w:p w14:paraId="18037EA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DB24A0" w:rsidRPr="00663095" w14:paraId="70C32F85" w14:textId="77777777" w:rsidTr="00BC435C">
        <w:tc>
          <w:tcPr>
            <w:tcW w:w="630" w:type="dxa"/>
          </w:tcPr>
          <w:p w14:paraId="5A83E5A2"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2880" w:type="dxa"/>
          </w:tcPr>
          <w:p w14:paraId="110D58E3"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Pr>
                <w:rFonts w:ascii="Times New Roman" w:hAnsi="Times New Roman" w:cs="Times New Roman"/>
                <w:sz w:val="20"/>
                <w:szCs w:val="20"/>
              </w:rPr>
              <w:fldChar w:fldCharType="separate"/>
            </w:r>
            <w:r w:rsidRPr="009E2322">
              <w:rPr>
                <w:rFonts w:ascii="Times New Roman" w:hAnsi="Times New Roman" w:cs="Times New Roman"/>
                <w:noProof/>
                <w:sz w:val="20"/>
                <w:szCs w:val="20"/>
              </w:rPr>
              <w:t>(Wiharto et al., 2019)</w:t>
            </w:r>
            <w:r>
              <w:rPr>
                <w:rFonts w:ascii="Times New Roman" w:hAnsi="Times New Roman" w:cs="Times New Roman"/>
                <w:sz w:val="20"/>
                <w:szCs w:val="20"/>
              </w:rPr>
              <w:fldChar w:fldCharType="end"/>
            </w:r>
          </w:p>
        </w:tc>
        <w:tc>
          <w:tcPr>
            <w:tcW w:w="2558" w:type="dxa"/>
          </w:tcPr>
          <w:p w14:paraId="4817B88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2572" w:type="dxa"/>
          </w:tcPr>
          <w:p w14:paraId="51101359"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DB24A0" w:rsidRPr="00663095" w14:paraId="6003F989" w14:textId="77777777" w:rsidTr="00BC435C">
        <w:tc>
          <w:tcPr>
            <w:tcW w:w="630" w:type="dxa"/>
          </w:tcPr>
          <w:p w14:paraId="0B02FAA1"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2880" w:type="dxa"/>
          </w:tcPr>
          <w:p w14:paraId="0C55A8F7"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Pr>
                <w:rFonts w:ascii="Times New Roman" w:hAnsi="Times New Roman" w:cs="Times New Roman"/>
                <w:sz w:val="20"/>
                <w:szCs w:val="20"/>
              </w:rPr>
              <w:fldChar w:fldCharType="separate"/>
            </w:r>
            <w:r w:rsidRPr="00F70B3A">
              <w:rPr>
                <w:rFonts w:ascii="Times New Roman" w:hAnsi="Times New Roman" w:cs="Times New Roman"/>
                <w:noProof/>
                <w:sz w:val="20"/>
                <w:szCs w:val="20"/>
              </w:rPr>
              <w:t>(Pareza Alam Jusia, 2018)</w:t>
            </w:r>
            <w:r>
              <w:rPr>
                <w:rFonts w:ascii="Times New Roman" w:hAnsi="Times New Roman" w:cs="Times New Roman"/>
                <w:sz w:val="20"/>
                <w:szCs w:val="20"/>
              </w:rPr>
              <w:fldChar w:fldCharType="end"/>
            </w:r>
          </w:p>
        </w:tc>
        <w:tc>
          <w:tcPr>
            <w:tcW w:w="2558" w:type="dxa"/>
          </w:tcPr>
          <w:p w14:paraId="4D3FC13B"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BD106C">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2423FA">
              <w:rPr>
                <w:rFonts w:ascii="Times New Roman" w:hAnsi="Times New Roman" w:cs="Times New Roman"/>
                <w:i/>
                <w:iCs/>
                <w:sz w:val="20"/>
                <w:szCs w:val="20"/>
              </w:rPr>
              <w:t>Particle Swarm Optimizaton</w:t>
            </w:r>
            <w:r>
              <w:rPr>
                <w:rFonts w:ascii="Times New Roman" w:hAnsi="Times New Roman" w:cs="Times New Roman"/>
                <w:sz w:val="20"/>
                <w:szCs w:val="20"/>
              </w:rPr>
              <w:t xml:space="preserve">, dan </w:t>
            </w:r>
            <w:r w:rsidRPr="004F26A3">
              <w:rPr>
                <w:rFonts w:ascii="Times New Roman" w:hAnsi="Times New Roman" w:cs="Times New Roman"/>
                <w:i/>
                <w:iCs/>
                <w:sz w:val="20"/>
                <w:szCs w:val="20"/>
              </w:rPr>
              <w:t>Adaboost</w:t>
            </w:r>
          </w:p>
        </w:tc>
        <w:tc>
          <w:tcPr>
            <w:tcW w:w="2572" w:type="dxa"/>
          </w:tcPr>
          <w:p w14:paraId="21E4C270"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DB24A0" w:rsidRPr="00663095" w14:paraId="5E5374AD" w14:textId="77777777" w:rsidTr="00BC435C">
        <w:tc>
          <w:tcPr>
            <w:tcW w:w="630" w:type="dxa"/>
          </w:tcPr>
          <w:p w14:paraId="1388D51D" w14:textId="77777777" w:rsidR="00DB24A0" w:rsidRPr="00663095" w:rsidRDefault="00DB24A0"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2880" w:type="dxa"/>
          </w:tcPr>
          <w:p w14:paraId="036472EF"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Pr>
                <w:rFonts w:ascii="Times New Roman" w:hAnsi="Times New Roman" w:cs="Times New Roman"/>
                <w:sz w:val="20"/>
                <w:szCs w:val="20"/>
              </w:rPr>
              <w:fldChar w:fldCharType="separate"/>
            </w:r>
            <w:r w:rsidRPr="00D53186">
              <w:rPr>
                <w:rFonts w:ascii="Times New Roman" w:hAnsi="Times New Roman" w:cs="Times New Roman"/>
                <w:noProof/>
                <w:sz w:val="20"/>
                <w:szCs w:val="20"/>
              </w:rPr>
              <w:t>(Retnasari &amp; Rahmawati, 2017)</w:t>
            </w:r>
            <w:r>
              <w:rPr>
                <w:rFonts w:ascii="Times New Roman" w:hAnsi="Times New Roman" w:cs="Times New Roman"/>
                <w:sz w:val="20"/>
                <w:szCs w:val="20"/>
              </w:rPr>
              <w:fldChar w:fldCharType="end"/>
            </w:r>
          </w:p>
        </w:tc>
        <w:tc>
          <w:tcPr>
            <w:tcW w:w="2558" w:type="dxa"/>
          </w:tcPr>
          <w:p w14:paraId="3F99F38C"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2572" w:type="dxa"/>
          </w:tcPr>
          <w:p w14:paraId="10210898" w14:textId="77777777" w:rsidR="00DB24A0" w:rsidRPr="00663095" w:rsidRDefault="00DB24A0"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BC435C" w:rsidRPr="00663095" w14:paraId="1834FC07" w14:textId="77777777" w:rsidTr="00BC435C">
        <w:tc>
          <w:tcPr>
            <w:tcW w:w="630" w:type="dxa"/>
          </w:tcPr>
          <w:p w14:paraId="437E30C3"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2880" w:type="dxa"/>
          </w:tcPr>
          <w:p w14:paraId="5B2175F1"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Pr>
                <w:rFonts w:ascii="Times New Roman" w:hAnsi="Times New Roman" w:cs="Times New Roman"/>
                <w:sz w:val="20"/>
                <w:szCs w:val="20"/>
              </w:rPr>
              <w:fldChar w:fldCharType="separate"/>
            </w:r>
            <w:r w:rsidRPr="009370BD">
              <w:rPr>
                <w:rFonts w:ascii="Times New Roman" w:hAnsi="Times New Roman" w:cs="Times New Roman"/>
                <w:noProof/>
                <w:sz w:val="20"/>
                <w:szCs w:val="20"/>
              </w:rPr>
              <w:t>(Aini et al., 2018)</w:t>
            </w:r>
            <w:r>
              <w:rPr>
                <w:rFonts w:ascii="Times New Roman" w:hAnsi="Times New Roman" w:cs="Times New Roman"/>
                <w:sz w:val="20"/>
                <w:szCs w:val="20"/>
              </w:rPr>
              <w:fldChar w:fldCharType="end"/>
            </w:r>
          </w:p>
        </w:tc>
        <w:tc>
          <w:tcPr>
            <w:tcW w:w="2558" w:type="dxa"/>
          </w:tcPr>
          <w:p w14:paraId="2DB674DF" w14:textId="77777777" w:rsidR="00BC435C" w:rsidRPr="00663095" w:rsidRDefault="00BC435C" w:rsidP="008D0D00">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2572" w:type="dxa"/>
          </w:tcPr>
          <w:p w14:paraId="4BAE4C14" w14:textId="77777777" w:rsidR="00BC435C"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 92,31%</w:t>
            </w:r>
          </w:p>
          <w:p w14:paraId="78A97686" w14:textId="77777777" w:rsidR="00BC435C" w:rsidRPr="00663095" w:rsidRDefault="00BC435C" w:rsidP="008D0D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bl>
    <w:p w14:paraId="65D852B6" w14:textId="24424FC8" w:rsidR="0040719A" w:rsidRPr="0040719A" w:rsidRDefault="0040719A" w:rsidP="0040719A">
      <w:pPr>
        <w:pStyle w:val="Caption"/>
        <w:keepNext/>
        <w:spacing w:after="0"/>
        <w:jc w:val="center"/>
        <w:rPr>
          <w:rFonts w:ascii="Times New Roman" w:hAnsi="Times New Roman" w:cs="Times New Roman"/>
          <w:i w:val="0"/>
          <w:iCs w:val="0"/>
          <w:sz w:val="22"/>
          <w:szCs w:val="22"/>
        </w:rPr>
      </w:pPr>
      <w:bookmarkStart w:id="33" w:name="_Toc89452689"/>
      <w:r w:rsidRPr="00DA17F7">
        <w:rPr>
          <w:rFonts w:ascii="Times New Roman" w:hAnsi="Times New Roman" w:cs="Times New Roman"/>
          <w:b/>
          <w:bCs/>
          <w:i w:val="0"/>
          <w:iCs w:val="0"/>
          <w:color w:val="auto"/>
          <w:sz w:val="22"/>
          <w:szCs w:val="22"/>
        </w:rPr>
        <w:lastRenderedPageBreak/>
        <w:t xml:space="preserve">Tabel 2. </w:t>
      </w:r>
      <w:r w:rsidRPr="00DA17F7">
        <w:rPr>
          <w:rFonts w:ascii="Times New Roman" w:hAnsi="Times New Roman" w:cs="Times New Roman"/>
          <w:b/>
          <w:bCs/>
          <w:i w:val="0"/>
          <w:iCs w:val="0"/>
          <w:color w:val="auto"/>
          <w:sz w:val="22"/>
          <w:szCs w:val="22"/>
        </w:rPr>
        <w:fldChar w:fldCharType="begin"/>
      </w:r>
      <w:r w:rsidRPr="00DA17F7">
        <w:rPr>
          <w:rFonts w:ascii="Times New Roman" w:hAnsi="Times New Roman" w:cs="Times New Roman"/>
          <w:b/>
          <w:bCs/>
          <w:i w:val="0"/>
          <w:iCs w:val="0"/>
          <w:color w:val="auto"/>
          <w:sz w:val="22"/>
          <w:szCs w:val="22"/>
        </w:rPr>
        <w:instrText xml:space="preserve"> SEQ Tabel_2. \* ARABIC </w:instrText>
      </w:r>
      <w:r w:rsidRPr="00DA17F7">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w:t>
      </w:r>
      <w:r w:rsidRPr="00DA17F7">
        <w:rPr>
          <w:rFonts w:ascii="Times New Roman" w:hAnsi="Times New Roman" w:cs="Times New Roman"/>
          <w:b/>
          <w:bCs/>
          <w:i w:val="0"/>
          <w:iCs w:val="0"/>
          <w:color w:val="auto"/>
          <w:sz w:val="22"/>
          <w:szCs w:val="22"/>
        </w:rPr>
        <w:fldChar w:fldCharType="end"/>
      </w:r>
      <w:r w:rsidRPr="0040719A">
        <w:rPr>
          <w:rFonts w:ascii="Times New Roman" w:hAnsi="Times New Roman" w:cs="Times New Roman"/>
          <w:i w:val="0"/>
          <w:iCs w:val="0"/>
          <w:color w:val="auto"/>
          <w:sz w:val="22"/>
          <w:szCs w:val="22"/>
        </w:rPr>
        <w:t xml:space="preserve"> Lanjutan</w:t>
      </w:r>
      <w:r>
        <w:rPr>
          <w:rFonts w:ascii="Times New Roman" w:hAnsi="Times New Roman" w:cs="Times New Roman"/>
          <w:i w:val="0"/>
          <w:iCs w:val="0"/>
          <w:color w:val="auto"/>
          <w:sz w:val="22"/>
          <w:szCs w:val="22"/>
        </w:rPr>
        <w:t xml:space="preserve"> Tabel State of </w:t>
      </w:r>
      <w:r w:rsidR="0010210A">
        <w:rPr>
          <w:rFonts w:ascii="Times New Roman" w:hAnsi="Times New Roman" w:cs="Times New Roman"/>
          <w:i w:val="0"/>
          <w:iCs w:val="0"/>
          <w:color w:val="auto"/>
          <w:sz w:val="22"/>
          <w:szCs w:val="22"/>
        </w:rPr>
        <w:t xml:space="preserve"> </w:t>
      </w:r>
      <w:r w:rsidR="00371984">
        <w:rPr>
          <w:rFonts w:ascii="Times New Roman" w:hAnsi="Times New Roman" w:cs="Times New Roman"/>
          <w:i w:val="0"/>
          <w:iCs w:val="0"/>
          <w:color w:val="auto"/>
          <w:sz w:val="22"/>
          <w:szCs w:val="22"/>
        </w:rPr>
        <w:t>t</w:t>
      </w:r>
      <w:r>
        <w:rPr>
          <w:rFonts w:ascii="Times New Roman" w:hAnsi="Times New Roman" w:cs="Times New Roman"/>
          <w:i w:val="0"/>
          <w:iCs w:val="0"/>
          <w:color w:val="auto"/>
          <w:sz w:val="22"/>
          <w:szCs w:val="22"/>
        </w:rPr>
        <w:t>he Art</w:t>
      </w:r>
      <w:bookmarkEnd w:id="33"/>
    </w:p>
    <w:tbl>
      <w:tblPr>
        <w:tblStyle w:val="TableGrid"/>
        <w:tblW w:w="0" w:type="auto"/>
        <w:tblInd w:w="-5" w:type="dxa"/>
        <w:tblLook w:val="04A0" w:firstRow="1" w:lastRow="0" w:firstColumn="1" w:lastColumn="0" w:noHBand="0" w:noVBand="1"/>
      </w:tblPr>
      <w:tblGrid>
        <w:gridCol w:w="630"/>
        <w:gridCol w:w="2880"/>
        <w:gridCol w:w="2558"/>
        <w:gridCol w:w="2572"/>
      </w:tblGrid>
      <w:tr w:rsidR="00F73E3F" w:rsidRPr="00663095" w14:paraId="725B0E83" w14:textId="77777777" w:rsidTr="00BC435C">
        <w:tc>
          <w:tcPr>
            <w:tcW w:w="630" w:type="dxa"/>
          </w:tcPr>
          <w:p w14:paraId="4DAEA8FC" w14:textId="40A16B9A"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No.</w:t>
            </w:r>
          </w:p>
        </w:tc>
        <w:tc>
          <w:tcPr>
            <w:tcW w:w="2880" w:type="dxa"/>
          </w:tcPr>
          <w:p w14:paraId="40959F78" w14:textId="0BA9C1B3"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Penulis</w:t>
            </w:r>
            <w:r>
              <w:rPr>
                <w:rFonts w:ascii="Times New Roman" w:hAnsi="Times New Roman" w:cs="Times New Roman"/>
                <w:b/>
                <w:bCs/>
                <w:sz w:val="20"/>
                <w:szCs w:val="20"/>
              </w:rPr>
              <w:t xml:space="preserve"> dan Tahun</w:t>
            </w:r>
          </w:p>
        </w:tc>
        <w:tc>
          <w:tcPr>
            <w:tcW w:w="2558" w:type="dxa"/>
          </w:tcPr>
          <w:p w14:paraId="471382DA" w14:textId="0A789FD6" w:rsidR="00F73E3F" w:rsidRDefault="00F73E3F" w:rsidP="00F73E3F">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Metode</w:t>
            </w:r>
          </w:p>
        </w:tc>
        <w:tc>
          <w:tcPr>
            <w:tcW w:w="2572" w:type="dxa"/>
          </w:tcPr>
          <w:p w14:paraId="528FD13E" w14:textId="509883DF" w:rsidR="00F73E3F" w:rsidRDefault="00F73E3F" w:rsidP="009542AC">
            <w:pPr>
              <w:pStyle w:val="ListParagraph"/>
              <w:spacing w:line="276" w:lineRule="auto"/>
              <w:ind w:left="0"/>
              <w:jc w:val="center"/>
              <w:rPr>
                <w:rFonts w:ascii="Times New Roman" w:hAnsi="Times New Roman" w:cs="Times New Roman"/>
                <w:sz w:val="20"/>
                <w:szCs w:val="20"/>
              </w:rPr>
            </w:pPr>
            <w:r w:rsidRPr="00663095">
              <w:rPr>
                <w:rFonts w:ascii="Times New Roman" w:hAnsi="Times New Roman" w:cs="Times New Roman"/>
                <w:b/>
                <w:bCs/>
                <w:sz w:val="20"/>
                <w:szCs w:val="20"/>
              </w:rPr>
              <w:t>Hasil</w:t>
            </w:r>
          </w:p>
        </w:tc>
      </w:tr>
      <w:tr w:rsidR="00F73E3F" w:rsidRPr="00663095" w14:paraId="6D55D47F" w14:textId="77777777" w:rsidTr="00BC435C">
        <w:tc>
          <w:tcPr>
            <w:tcW w:w="630" w:type="dxa"/>
          </w:tcPr>
          <w:p w14:paraId="43B54A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2880" w:type="dxa"/>
          </w:tcPr>
          <w:p w14:paraId="1CE770DA"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0"/>
                <w:szCs w:val="20"/>
              </w:rPr>
              <w:fldChar w:fldCharType="separate"/>
            </w:r>
            <w:r w:rsidRPr="00801C15">
              <w:rPr>
                <w:rFonts w:ascii="Times New Roman" w:hAnsi="Times New Roman" w:cs="Times New Roman"/>
                <w:noProof/>
                <w:sz w:val="20"/>
                <w:szCs w:val="20"/>
              </w:rPr>
              <w:t>(Karo, 2020)</w:t>
            </w:r>
            <w:r>
              <w:rPr>
                <w:rFonts w:ascii="Times New Roman" w:hAnsi="Times New Roman" w:cs="Times New Roman"/>
                <w:sz w:val="20"/>
                <w:szCs w:val="20"/>
              </w:rPr>
              <w:fldChar w:fldCharType="end"/>
            </w:r>
          </w:p>
        </w:tc>
        <w:tc>
          <w:tcPr>
            <w:tcW w:w="2558" w:type="dxa"/>
          </w:tcPr>
          <w:p w14:paraId="75E12CA4"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5A7A7A6D"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27B78256"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460FF5CF"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F73E3F" w:rsidRPr="00663095" w14:paraId="69AB76AB" w14:textId="77777777" w:rsidTr="00BC435C">
        <w:tc>
          <w:tcPr>
            <w:tcW w:w="630" w:type="dxa"/>
          </w:tcPr>
          <w:p w14:paraId="10C60539"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2880" w:type="dxa"/>
          </w:tcPr>
          <w:p w14:paraId="17C3239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Pr>
                <w:rFonts w:ascii="Times New Roman" w:hAnsi="Times New Roman" w:cs="Times New Roman"/>
                <w:sz w:val="20"/>
                <w:szCs w:val="20"/>
              </w:rPr>
              <w:fldChar w:fldCharType="separate"/>
            </w:r>
            <w:r w:rsidRPr="009C3EB3">
              <w:rPr>
                <w:rFonts w:ascii="Times New Roman" w:hAnsi="Times New Roman" w:cs="Times New Roman"/>
                <w:noProof/>
                <w:sz w:val="20"/>
                <w:szCs w:val="20"/>
              </w:rPr>
              <w:t>(Yualinda et al., 2020)</w:t>
            </w:r>
            <w:r>
              <w:rPr>
                <w:rFonts w:ascii="Times New Roman" w:hAnsi="Times New Roman" w:cs="Times New Roman"/>
                <w:sz w:val="20"/>
                <w:szCs w:val="20"/>
              </w:rPr>
              <w:fldChar w:fldCharType="end"/>
            </w:r>
          </w:p>
        </w:tc>
        <w:tc>
          <w:tcPr>
            <w:tcW w:w="2558" w:type="dxa"/>
          </w:tcPr>
          <w:p w14:paraId="34382C9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2572" w:type="dxa"/>
          </w:tcPr>
          <w:p w14:paraId="6A12AE09"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F73E3F" w:rsidRPr="00663095" w14:paraId="2C1EF5C6" w14:textId="77777777" w:rsidTr="00BC435C">
        <w:tc>
          <w:tcPr>
            <w:tcW w:w="630" w:type="dxa"/>
          </w:tcPr>
          <w:p w14:paraId="71F4716F"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2880" w:type="dxa"/>
          </w:tcPr>
          <w:p w14:paraId="49B09E11"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Pr>
                <w:rFonts w:ascii="Times New Roman" w:hAnsi="Times New Roman" w:cs="Times New Roman"/>
                <w:sz w:val="20"/>
                <w:szCs w:val="20"/>
              </w:rPr>
              <w:fldChar w:fldCharType="separate"/>
            </w:r>
            <w:r w:rsidRPr="009B5CC9">
              <w:rPr>
                <w:rFonts w:ascii="Times New Roman" w:hAnsi="Times New Roman" w:cs="Times New Roman"/>
                <w:noProof/>
                <w:sz w:val="20"/>
                <w:szCs w:val="20"/>
              </w:rPr>
              <w:t>(Syukron et al., 2020)</w:t>
            </w:r>
            <w:r>
              <w:rPr>
                <w:rFonts w:ascii="Times New Roman" w:hAnsi="Times New Roman" w:cs="Times New Roman"/>
                <w:sz w:val="20"/>
                <w:szCs w:val="20"/>
              </w:rPr>
              <w:fldChar w:fldCharType="end"/>
            </w:r>
          </w:p>
        </w:tc>
        <w:tc>
          <w:tcPr>
            <w:tcW w:w="2558" w:type="dxa"/>
          </w:tcPr>
          <w:p w14:paraId="17ACDE00"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2572" w:type="dxa"/>
          </w:tcPr>
          <w:p w14:paraId="5DCD6816"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F73E3F" w:rsidRPr="00663095" w14:paraId="56AE35F3" w14:textId="77777777" w:rsidTr="00BC435C">
        <w:tc>
          <w:tcPr>
            <w:tcW w:w="630" w:type="dxa"/>
          </w:tcPr>
          <w:p w14:paraId="3AC78858"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2880" w:type="dxa"/>
          </w:tcPr>
          <w:p w14:paraId="13C66287"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0"/>
                <w:szCs w:val="20"/>
              </w:rPr>
              <w:fldChar w:fldCharType="separate"/>
            </w:r>
            <w:r w:rsidRPr="00F918B2">
              <w:rPr>
                <w:rFonts w:ascii="Times New Roman" w:hAnsi="Times New Roman" w:cs="Times New Roman"/>
                <w:noProof/>
                <w:sz w:val="20"/>
                <w:szCs w:val="20"/>
              </w:rPr>
              <w:t>(Pinata et al., 2020)</w:t>
            </w:r>
            <w:r>
              <w:rPr>
                <w:rFonts w:ascii="Times New Roman" w:hAnsi="Times New Roman" w:cs="Times New Roman"/>
                <w:sz w:val="20"/>
                <w:szCs w:val="20"/>
              </w:rPr>
              <w:fldChar w:fldCharType="end"/>
            </w:r>
          </w:p>
        </w:tc>
        <w:tc>
          <w:tcPr>
            <w:tcW w:w="2558" w:type="dxa"/>
          </w:tcPr>
          <w:p w14:paraId="3CBE7E41"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2572" w:type="dxa"/>
          </w:tcPr>
          <w:p w14:paraId="72FE59B4"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22C44348"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5E55E26B" w14:textId="77777777"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1FDC04B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F73E3F" w:rsidRPr="00663095" w14:paraId="38235096" w14:textId="77777777" w:rsidTr="00BC435C">
        <w:tc>
          <w:tcPr>
            <w:tcW w:w="630" w:type="dxa"/>
          </w:tcPr>
          <w:p w14:paraId="74589812"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2880" w:type="dxa"/>
          </w:tcPr>
          <w:p w14:paraId="05CEE0DB"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operties":{"noteIndex":0},"schema":"https://github.com/citation-style-language/schema/raw/master/csl-citation.json"}</w:instrText>
            </w:r>
            <w:r>
              <w:rPr>
                <w:rFonts w:ascii="Times New Roman" w:hAnsi="Times New Roman" w:cs="Times New Roman"/>
                <w:sz w:val="20"/>
                <w:szCs w:val="20"/>
              </w:rPr>
              <w:fldChar w:fldCharType="separate"/>
            </w:r>
            <w:r w:rsidRPr="00B27E4F">
              <w:rPr>
                <w:rFonts w:ascii="Times New Roman" w:hAnsi="Times New Roman" w:cs="Times New Roman"/>
                <w:noProof/>
                <w:sz w:val="20"/>
                <w:szCs w:val="20"/>
              </w:rPr>
              <w:t>(Ibrahem Ahmed Osman et al., 2020)</w:t>
            </w:r>
            <w:r>
              <w:rPr>
                <w:rFonts w:ascii="Times New Roman" w:hAnsi="Times New Roman" w:cs="Times New Roman"/>
                <w:sz w:val="20"/>
                <w:szCs w:val="20"/>
              </w:rPr>
              <w:fldChar w:fldCharType="end"/>
            </w:r>
          </w:p>
        </w:tc>
        <w:tc>
          <w:tcPr>
            <w:tcW w:w="2558" w:type="dxa"/>
          </w:tcPr>
          <w:p w14:paraId="6C94DDD7" w14:textId="77777777" w:rsidR="00F73E3F" w:rsidRPr="00663095"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JST, dan SVR</w:t>
            </w:r>
          </w:p>
        </w:tc>
        <w:tc>
          <w:tcPr>
            <w:tcW w:w="2572" w:type="dxa"/>
          </w:tcPr>
          <w:p w14:paraId="260F685C" w14:textId="77777777" w:rsidR="00F73E3F" w:rsidRPr="00663095"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r w:rsidR="00F73E3F" w:rsidRPr="00663095" w14:paraId="17A71233" w14:textId="77777777" w:rsidTr="00BC435C">
        <w:tc>
          <w:tcPr>
            <w:tcW w:w="630" w:type="dxa"/>
          </w:tcPr>
          <w:p w14:paraId="524F24C2" w14:textId="1D9A8273"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1.</w:t>
            </w:r>
          </w:p>
        </w:tc>
        <w:tc>
          <w:tcPr>
            <w:tcW w:w="2880" w:type="dxa"/>
          </w:tcPr>
          <w:p w14:paraId="414210F3" w14:textId="5F7E1E73" w:rsidR="00F73E3F" w:rsidRDefault="00F73E3F"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eo Sahobby, 2021)</w:t>
            </w:r>
          </w:p>
        </w:tc>
        <w:tc>
          <w:tcPr>
            <w:tcW w:w="2558" w:type="dxa"/>
          </w:tcPr>
          <w:p w14:paraId="1E911864" w14:textId="7F29AA68" w:rsidR="00F73E3F" w:rsidRDefault="00F73E3F" w:rsidP="00F73E3F">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 dan Randomized Search Optimizer</w:t>
            </w:r>
          </w:p>
        </w:tc>
        <w:tc>
          <w:tcPr>
            <w:tcW w:w="2572" w:type="dxa"/>
          </w:tcPr>
          <w:p w14:paraId="3F616D33" w14:textId="5675F21E" w:rsidR="00F73E3F" w:rsidRDefault="00AD0787" w:rsidP="00F73E3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Hasil akurasi secara </w:t>
            </w:r>
            <w:r w:rsidR="00285564">
              <w:rPr>
                <w:rFonts w:ascii="Times New Roman" w:hAnsi="Times New Roman" w:cs="Times New Roman"/>
                <w:sz w:val="20"/>
                <w:szCs w:val="20"/>
              </w:rPr>
              <w:t>keseluruhan</w:t>
            </w:r>
            <w:r>
              <w:rPr>
                <w:rFonts w:ascii="Times New Roman" w:hAnsi="Times New Roman" w:cs="Times New Roman"/>
                <w:sz w:val="20"/>
                <w:szCs w:val="20"/>
              </w:rPr>
              <w:t xml:space="preserve"> adalah 90%, akurasi </w:t>
            </w:r>
            <w:r w:rsidRPr="00AD0787">
              <w:rPr>
                <w:rFonts w:ascii="Times New Roman" w:hAnsi="Times New Roman" w:cs="Times New Roman"/>
                <w:i/>
                <w:iCs/>
                <w:sz w:val="20"/>
                <w:szCs w:val="20"/>
              </w:rPr>
              <w:t>data training</w:t>
            </w:r>
            <w:r>
              <w:rPr>
                <w:rFonts w:ascii="Times New Roman" w:hAnsi="Times New Roman" w:cs="Times New Roman"/>
                <w:sz w:val="20"/>
                <w:szCs w:val="20"/>
              </w:rPr>
              <w:t xml:space="preserve"> 91% dan akurasi </w:t>
            </w:r>
            <w:r w:rsidRPr="00AD0787">
              <w:rPr>
                <w:rFonts w:ascii="Times New Roman" w:hAnsi="Times New Roman" w:cs="Times New Roman"/>
                <w:i/>
                <w:iCs/>
                <w:sz w:val="20"/>
                <w:szCs w:val="20"/>
              </w:rPr>
              <w:t>data testing</w:t>
            </w:r>
            <w:r>
              <w:rPr>
                <w:rFonts w:ascii="Times New Roman" w:hAnsi="Times New Roman" w:cs="Times New Roman"/>
                <w:sz w:val="20"/>
                <w:szCs w:val="20"/>
              </w:rPr>
              <w:t xml:space="preserve"> 83%</w:t>
            </w:r>
          </w:p>
        </w:tc>
      </w:tr>
    </w:tbl>
    <w:p w14:paraId="26F5D8A7" w14:textId="1CBE32E2" w:rsidR="00474CD5" w:rsidRDefault="00474CD5" w:rsidP="00D421A2">
      <w:pPr>
        <w:spacing w:after="0" w:line="240" w:lineRule="auto"/>
        <w:rPr>
          <w:rFonts w:ascii="Times New Roman" w:hAnsi="Times New Roman" w:cs="Times New Roman"/>
          <w:sz w:val="24"/>
          <w:szCs w:val="24"/>
        </w:rPr>
      </w:pPr>
    </w:p>
    <w:p w14:paraId="1530089A" w14:textId="62A661CE" w:rsidR="00B02406" w:rsidRPr="00D421A2" w:rsidRDefault="00607D06" w:rsidP="003A4975">
      <w:pPr>
        <w:spacing w:after="0" w:line="276" w:lineRule="auto"/>
        <w:ind w:firstLine="360"/>
        <w:jc w:val="both"/>
        <w:rPr>
          <w:rFonts w:ascii="Times New Roman" w:hAnsi="Times New Roman" w:cs="Times New Roman"/>
          <w:sz w:val="24"/>
          <w:szCs w:val="24"/>
        </w:rPr>
      </w:pPr>
      <w:r w:rsidRPr="00607D06">
        <w:rPr>
          <w:rFonts w:ascii="Times New Roman" w:hAnsi="Times New Roman" w:cs="Times New Roman"/>
          <w:sz w:val="24"/>
          <w:szCs w:val="24"/>
        </w:rPr>
        <w:t xml:space="preserve">Berdasarkan penelitian sebelumnya yang dilakukan menggunakan objek penelitian yang sama yaitu mengenai penyakit jantung dan menggunakan </w:t>
      </w:r>
      <w:r w:rsidRPr="00057CCC">
        <w:rPr>
          <w:rFonts w:ascii="Times New Roman" w:hAnsi="Times New Roman" w:cs="Times New Roman"/>
          <w:i/>
          <w:iCs/>
          <w:sz w:val="24"/>
          <w:szCs w:val="24"/>
        </w:rPr>
        <w:t>dataset cleveland heart diseases</w:t>
      </w:r>
      <w:r w:rsidRPr="00607D06">
        <w:rPr>
          <w:rFonts w:ascii="Times New Roman" w:hAnsi="Times New Roman" w:cs="Times New Roman"/>
          <w:sz w:val="24"/>
          <w:szCs w:val="24"/>
        </w:rPr>
        <w:t xml:space="preserve">, pada penelitian sebelumnya telah banyak dilakukan menggunakan berbagai macam algoritma seperti algoritma KNN, algoritma SVM, algoritma </w:t>
      </w:r>
      <w:r w:rsidRPr="003F2DFA">
        <w:rPr>
          <w:rFonts w:ascii="Times New Roman" w:hAnsi="Times New Roman" w:cs="Times New Roman"/>
          <w:i/>
          <w:iCs/>
          <w:sz w:val="24"/>
          <w:szCs w:val="24"/>
        </w:rPr>
        <w:t>Decision Tree</w:t>
      </w:r>
      <w:r w:rsidRPr="00607D06">
        <w:rPr>
          <w:rFonts w:ascii="Times New Roman" w:hAnsi="Times New Roman" w:cs="Times New Roman"/>
          <w:sz w:val="24"/>
          <w:szCs w:val="24"/>
        </w:rPr>
        <w:t xml:space="preserve">, algoritma </w:t>
      </w:r>
      <w:r w:rsidRPr="009A66FA">
        <w:rPr>
          <w:rFonts w:ascii="Times New Roman" w:hAnsi="Times New Roman" w:cs="Times New Roman"/>
          <w:i/>
          <w:iCs/>
          <w:sz w:val="24"/>
          <w:szCs w:val="24"/>
        </w:rPr>
        <w:t>Random Forest</w:t>
      </w:r>
      <w:r w:rsidRPr="00607D06">
        <w:rPr>
          <w:rFonts w:ascii="Times New Roman" w:hAnsi="Times New Roman" w:cs="Times New Roman"/>
          <w:sz w:val="24"/>
          <w:szCs w:val="24"/>
        </w:rPr>
        <w:t xml:space="preserve">, dan lain-lain. Namun dari beberapa algoritma yang sudah dilakukan, alagoritma tersebut tidak memiliki teknik yang dapat mencegah terjadinya </w:t>
      </w:r>
      <w:r w:rsidRPr="00FD5983">
        <w:rPr>
          <w:rFonts w:ascii="Times New Roman" w:hAnsi="Times New Roman" w:cs="Times New Roman"/>
          <w:i/>
          <w:iCs/>
          <w:sz w:val="24"/>
          <w:szCs w:val="24"/>
        </w:rPr>
        <w:t>ovefitting</w:t>
      </w:r>
      <w:r w:rsidRPr="00607D06">
        <w:rPr>
          <w:rFonts w:ascii="Times New Roman" w:hAnsi="Times New Roman" w:cs="Times New Roman"/>
          <w:sz w:val="24"/>
          <w:szCs w:val="24"/>
        </w:rPr>
        <w:t xml:space="preserve">, oleh karena itu penelitian ini dilakukan menggunakan algoritma XgBoost yang dikenal dapat mencegah </w:t>
      </w:r>
      <w:r w:rsidRPr="007F68C0">
        <w:rPr>
          <w:rFonts w:ascii="Times New Roman" w:hAnsi="Times New Roman" w:cs="Times New Roman"/>
          <w:i/>
          <w:iCs/>
          <w:sz w:val="24"/>
          <w:szCs w:val="24"/>
        </w:rPr>
        <w:t>overfitting</w:t>
      </w:r>
      <w:r w:rsidRPr="00607D06">
        <w:rPr>
          <w:rFonts w:ascii="Times New Roman" w:hAnsi="Times New Roman" w:cs="Times New Roman"/>
          <w:sz w:val="24"/>
          <w:szCs w:val="24"/>
        </w:rPr>
        <w:t xml:space="preserve"> karena memiliki </w:t>
      </w:r>
      <w:r w:rsidRPr="00152959">
        <w:rPr>
          <w:rFonts w:ascii="Times New Roman" w:hAnsi="Times New Roman" w:cs="Times New Roman"/>
          <w:i/>
          <w:iCs/>
          <w:sz w:val="24"/>
          <w:szCs w:val="24"/>
        </w:rPr>
        <w:t>regularization</w:t>
      </w:r>
      <w:r w:rsidRPr="00607D06">
        <w:rPr>
          <w:rFonts w:ascii="Times New Roman" w:hAnsi="Times New Roman" w:cs="Times New Roman"/>
          <w:sz w:val="24"/>
          <w:szCs w:val="24"/>
        </w:rPr>
        <w:t xml:space="preserve">, namun tetap mempertahankan akurasi yang tinggi. Model yang dibuat dalam penelitian ini mendapatkan akurasi </w:t>
      </w:r>
      <w:r w:rsidRPr="00BD0AA1">
        <w:rPr>
          <w:rFonts w:ascii="Times New Roman" w:hAnsi="Times New Roman" w:cs="Times New Roman"/>
          <w:i/>
          <w:iCs/>
          <w:sz w:val="24"/>
          <w:szCs w:val="24"/>
        </w:rPr>
        <w:t>data training</w:t>
      </w:r>
      <w:r w:rsidRPr="00607D06">
        <w:rPr>
          <w:rFonts w:ascii="Times New Roman" w:hAnsi="Times New Roman" w:cs="Times New Roman"/>
          <w:sz w:val="24"/>
          <w:szCs w:val="24"/>
        </w:rPr>
        <w:t xml:space="preserve"> sebesar 91% dan akurasi pada </w:t>
      </w:r>
      <w:r w:rsidRPr="007C753B">
        <w:rPr>
          <w:rFonts w:ascii="Times New Roman" w:hAnsi="Times New Roman" w:cs="Times New Roman"/>
          <w:i/>
          <w:iCs/>
          <w:sz w:val="24"/>
          <w:szCs w:val="24"/>
        </w:rPr>
        <w:t>data testing</w:t>
      </w:r>
      <w:r w:rsidRPr="00607D06">
        <w:rPr>
          <w:rFonts w:ascii="Times New Roman" w:hAnsi="Times New Roman" w:cs="Times New Roman"/>
          <w:sz w:val="24"/>
          <w:szCs w:val="24"/>
        </w:rPr>
        <w:t xml:space="preserve"> sebesar 83%, serta tetap mempertahankan akurasi keseluruhan yang tinggi sebesar 90%</w:t>
      </w:r>
      <w:r w:rsidR="0096343C">
        <w:rPr>
          <w:rFonts w:ascii="Times New Roman" w:hAnsi="Times New Roman" w:cs="Times New Roman"/>
          <w:sz w:val="24"/>
          <w:szCs w:val="24"/>
        </w:rPr>
        <w:t>.</w:t>
      </w:r>
    </w:p>
    <w:p w14:paraId="481A0EF3" w14:textId="28A1621C" w:rsidR="004E686B" w:rsidRPr="001F36E2" w:rsidRDefault="004E686B" w:rsidP="00B73D9E">
      <w:pPr>
        <w:pStyle w:val="SubJudulBab2"/>
      </w:pPr>
      <w:bookmarkStart w:id="34" w:name="_Toc69296831"/>
      <w:bookmarkStart w:id="35" w:name="_Toc89935557"/>
      <w:r w:rsidRPr="001F36E2">
        <w:t>Tinjauan Pustaka</w:t>
      </w:r>
      <w:bookmarkEnd w:id="34"/>
      <w:bookmarkEnd w:id="35"/>
    </w:p>
    <w:p w14:paraId="5E52368B" w14:textId="03597BAE" w:rsidR="004B6A4F" w:rsidRPr="00F50139" w:rsidRDefault="00893FA9" w:rsidP="00955F4D">
      <w:pPr>
        <w:pStyle w:val="SubBabBab2"/>
        <w:ind w:left="720"/>
      </w:pPr>
      <w:bookmarkStart w:id="36" w:name="_Toc89935558"/>
      <w:r>
        <w:t>Jantung</w:t>
      </w:r>
      <w:bookmarkEnd w:id="36"/>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lastRenderedPageBreak/>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F78B138"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5F1AE7">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eviously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7" w:name="_Toc89935559"/>
      <w:r w:rsidRPr="0003603B">
        <w:t>Deteksi Penyakit Jantung</w:t>
      </w:r>
      <w:bookmarkEnd w:id="37"/>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231A579E"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8" w:name="_Toc89452690"/>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8"/>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lastRenderedPageBreak/>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643E2973" w14:textId="77777777" w:rsidR="00444375" w:rsidRPr="00EB45AA" w:rsidRDefault="00444375" w:rsidP="00B513E7">
      <w:pPr>
        <w:spacing w:after="0" w:line="240" w:lineRule="auto"/>
        <w:rPr>
          <w:rFonts w:ascii="Times New Roman" w:hAnsi="Times New Roman" w:cs="Times New Roman"/>
          <w:sz w:val="24"/>
          <w:szCs w:val="24"/>
        </w:rPr>
      </w:pPr>
    </w:p>
    <w:p w14:paraId="773D15C1" w14:textId="02995756"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9" w:name="_Toc89452691"/>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9"/>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normal</w:t>
            </w:r>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40" w:name="_Toc89935560"/>
      <w:r>
        <w:t>Machine Learning</w:t>
      </w:r>
      <w:bookmarkEnd w:id="40"/>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w:t>
      </w:r>
      <w:r w:rsidR="003208C0">
        <w:rPr>
          <w:rFonts w:ascii="Times New Roman" w:hAnsi="Times New Roman" w:cs="Times New Roman"/>
          <w:sz w:val="24"/>
          <w:szCs w:val="24"/>
        </w:rPr>
        <w:lastRenderedPageBreak/>
        <w:t>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36DCC31A" w:rsidR="0002412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4E359DDA" w14:textId="51E8D7A8" w:rsidR="00DC4138" w:rsidRPr="00FB5F74" w:rsidRDefault="00DC4138" w:rsidP="00FB5F74">
      <w:pPr>
        <w:spacing w:after="0" w:line="276" w:lineRule="auto"/>
        <w:jc w:val="both"/>
        <w:rPr>
          <w:rFonts w:ascii="Times New Roman" w:hAnsi="Times New Roman" w:cs="Times New Roman"/>
          <w:sz w:val="24"/>
          <w:szCs w:val="24"/>
        </w:rPr>
      </w:pPr>
    </w:p>
    <w:p w14:paraId="6CA6174E" w14:textId="77777777" w:rsidR="00DC4138" w:rsidRPr="00FB5F74" w:rsidRDefault="00DC4138" w:rsidP="00FB5F74">
      <w:pPr>
        <w:spacing w:after="0" w:line="276" w:lineRule="auto"/>
        <w:jc w:val="both"/>
        <w:rPr>
          <w:rFonts w:ascii="Times New Roman" w:hAnsi="Times New Roman" w:cs="Times New Roman"/>
          <w:sz w:val="24"/>
          <w:szCs w:val="24"/>
        </w:rPr>
      </w:pPr>
    </w:p>
    <w:p w14:paraId="56068ADB" w14:textId="762BBBCC" w:rsidR="003138DC" w:rsidRDefault="003138DC" w:rsidP="00324A55">
      <w:pPr>
        <w:pStyle w:val="SubBabBab2"/>
        <w:ind w:left="720"/>
      </w:pPr>
      <w:bookmarkStart w:id="41" w:name="_Toc89935561"/>
      <w:r>
        <w:lastRenderedPageBreak/>
        <w:t>Klasifikasi</w:t>
      </w:r>
      <w:bookmarkEnd w:id="41"/>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 xml:space="preserve">yang akan berisi kemungkinan keputusan yang ada berdasarkan data. Salah satu </w:t>
      </w:r>
      <w:r w:rsidR="0071448C" w:rsidRPr="00623567">
        <w:rPr>
          <w:rFonts w:ascii="Times New Roman" w:hAnsi="Times New Roman" w:cs="Times New Roman"/>
          <w:sz w:val="24"/>
          <w:szCs w:val="24"/>
        </w:rPr>
        <w:lastRenderedPageBreak/>
        <w:t>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42" w:name="_Toc89935562"/>
      <w:r w:rsidRPr="00925015">
        <w:t>Algoritma XgBoost</w:t>
      </w:r>
      <w:bookmarkEnd w:id="42"/>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w:t>
      </w:r>
      <w:r w:rsidR="007C3F68">
        <w:rPr>
          <w:rFonts w:ascii="Times New Roman" w:hAnsi="Times New Roman" w:cs="Times New Roman"/>
          <w:sz w:val="24"/>
          <w:szCs w:val="24"/>
        </w:rPr>
        <w:lastRenderedPageBreak/>
        <w:t xml:space="preserve">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lastRenderedPageBreak/>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786CEF"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786CEF"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786CEF"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1ABA7623" w14:textId="21E0A811" w:rsidR="00820F6D" w:rsidRPr="00AD11DD" w:rsidRDefault="00D23259" w:rsidP="006D4C30">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6F478D49" w:rsidR="00E02AD6" w:rsidRPr="00BB2FF6" w:rsidRDefault="00E02AD6" w:rsidP="002B628E">
      <w:pPr>
        <w:pStyle w:val="SubBabBab2"/>
        <w:ind w:left="720"/>
      </w:pPr>
      <w:bookmarkStart w:id="43" w:name="_Toc89935563"/>
      <w:r w:rsidRPr="00BB2FF6">
        <w:t>Parameter Algoritma XgBoost</w:t>
      </w:r>
      <w:bookmarkEnd w:id="43"/>
    </w:p>
    <w:p w14:paraId="1A81621B" w14:textId="1CBCE91E" w:rsidR="0028797B" w:rsidRPr="008B6B2F" w:rsidRDefault="00A77DC0" w:rsidP="004554D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222DA010" w14:textId="6C7EFCFB"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44" w:name="_Toc8945269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44"/>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1DFC711A" w14:textId="03E4B9FE" w:rsidR="00A31700" w:rsidRDefault="00A31700" w:rsidP="00790D16">
      <w:pPr>
        <w:pStyle w:val="SubBabBab2"/>
        <w:ind w:left="720"/>
      </w:pPr>
      <w:bookmarkStart w:id="45" w:name="_Toc89935564"/>
      <w:r>
        <w:lastRenderedPageBreak/>
        <w:t>Randomized Search Optimizer</w:t>
      </w:r>
      <w:bookmarkEnd w:id="45"/>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6804AE54" w:rsidR="001A0CBA" w:rsidRDefault="00AB1A6A" w:rsidP="0002550F">
      <w:pPr>
        <w:pStyle w:val="Caption"/>
        <w:spacing w:after="0"/>
        <w:jc w:val="center"/>
        <w:rPr>
          <w:rFonts w:ascii="Times New Roman" w:hAnsi="Times New Roman" w:cs="Times New Roman"/>
          <w:i w:val="0"/>
          <w:iCs w:val="0"/>
          <w:color w:val="auto"/>
          <w:sz w:val="22"/>
          <w:szCs w:val="22"/>
        </w:rPr>
      </w:pPr>
      <w:bookmarkStart w:id="46" w:name="_Toc89453018"/>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6"/>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7" w:name="_Toc89935565"/>
      <w:r w:rsidRPr="00402DEE">
        <w:t>Cross Validation</w:t>
      </w:r>
      <w:bookmarkEnd w:id="47"/>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lastRenderedPageBreak/>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38BC3BE0" w:rsidR="00D308A7" w:rsidRDefault="005D5587" w:rsidP="00C83034">
      <w:pPr>
        <w:pStyle w:val="Caption"/>
        <w:spacing w:after="0"/>
        <w:jc w:val="center"/>
        <w:rPr>
          <w:rFonts w:ascii="Times New Roman" w:hAnsi="Times New Roman" w:cs="Times New Roman"/>
          <w:i w:val="0"/>
          <w:iCs w:val="0"/>
          <w:color w:val="auto"/>
          <w:sz w:val="22"/>
          <w:szCs w:val="22"/>
        </w:rPr>
      </w:pPr>
      <w:bookmarkStart w:id="48" w:name="_Toc89453019"/>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8"/>
    </w:p>
    <w:p w14:paraId="2DAAA3AD" w14:textId="77777777" w:rsidR="00C83034" w:rsidRPr="004207D9" w:rsidRDefault="00C83034" w:rsidP="00447691">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9" w:name="_Toc89935566"/>
      <w:r>
        <w:t xml:space="preserve">Confusion </w:t>
      </w:r>
      <w:r w:rsidR="00CD7B06">
        <w:t>M</w:t>
      </w:r>
      <w:r>
        <w:t>atrix</w:t>
      </w:r>
      <w:bookmarkEnd w:id="49"/>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67D99C81"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50" w:name="_Toc8945269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6</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50"/>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lastRenderedPageBreak/>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51" w:name="_Toc69296832"/>
      <w:bookmarkStart w:id="52" w:name="_Toc8993556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51"/>
      <w:bookmarkEnd w:id="52"/>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53" w:name="_Toc89935568"/>
      <w:r>
        <w:t>Met</w:t>
      </w:r>
      <w:r w:rsidR="00393915">
        <w:t>ode</w:t>
      </w:r>
      <w:r w:rsidR="00C83601">
        <w:t xml:space="preserve"> Penelitian</w:t>
      </w:r>
      <w:bookmarkEnd w:id="53"/>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0755CECB" w:rsidR="00776B4E" w:rsidRDefault="004E28D1" w:rsidP="00B31EF3">
      <w:pPr>
        <w:pStyle w:val="Caption"/>
        <w:spacing w:after="0"/>
        <w:jc w:val="center"/>
        <w:rPr>
          <w:rFonts w:ascii="Times New Roman" w:hAnsi="Times New Roman" w:cs="Times New Roman"/>
          <w:i w:val="0"/>
          <w:iCs w:val="0"/>
          <w:color w:val="auto"/>
          <w:sz w:val="22"/>
          <w:szCs w:val="22"/>
        </w:rPr>
      </w:pPr>
      <w:bookmarkStart w:id="54" w:name="_Toc8945302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54"/>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5" w:name="_Toc89935569"/>
      <w:r>
        <w:t>Pengumpulan Data</w:t>
      </w:r>
      <w:bookmarkEnd w:id="55"/>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64282711"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6" w:name="_Toc69323721"/>
      <w:bookmarkStart w:id="57" w:name="_Toc76732101"/>
      <w:bookmarkStart w:id="58" w:name="_Toc89452694"/>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6"/>
      <w:bookmarkEnd w:id="57"/>
      <w:bookmarkEnd w:id="58"/>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5485D59C"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9" w:name="_Toc89452695"/>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9"/>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7D5A3AD9"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60" w:name="_Toc89453022"/>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60"/>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7C870FD8"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61" w:name="_Toc89453023"/>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61"/>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62" w:name="_Toc89935570"/>
      <w:r>
        <w:lastRenderedPageBreak/>
        <w:t>P</w:t>
      </w:r>
      <w:r w:rsidR="000628FC">
        <w:t>reprocessing</w:t>
      </w:r>
      <w:bookmarkEnd w:id="62"/>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7FA9B9E3"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63" w:name="_Toc89453024"/>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63"/>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64" w:name="_Toc89935571"/>
      <w:r>
        <w:lastRenderedPageBreak/>
        <w:t>Menghapus Outlier</w:t>
      </w:r>
      <w:bookmarkEnd w:id="64"/>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05025FB1"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5" w:name="_Toc89453025"/>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5"/>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2545C801" w:rsidR="00EB70D8" w:rsidRPr="00853BE4" w:rsidRDefault="001D4F26" w:rsidP="00853BE4">
      <w:pPr>
        <w:pStyle w:val="Caption"/>
        <w:spacing w:after="0"/>
        <w:jc w:val="center"/>
        <w:rPr>
          <w:rFonts w:ascii="Times New Roman" w:hAnsi="Times New Roman" w:cs="Times New Roman"/>
          <w:i w:val="0"/>
          <w:iCs w:val="0"/>
          <w:color w:val="auto"/>
          <w:sz w:val="22"/>
          <w:szCs w:val="22"/>
        </w:rPr>
      </w:pPr>
      <w:bookmarkStart w:id="66" w:name="_Toc89453026"/>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hapus_outlier</w:t>
      </w:r>
      <w:bookmarkEnd w:id="66"/>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lastRenderedPageBreak/>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79DC91A0"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7" w:name="_Toc89452696"/>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7"/>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bawah ini.</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6EEB43B0" w:rsidR="001B6F9F" w:rsidRPr="001B6F9F" w:rsidRDefault="001B6F9F" w:rsidP="001B6F9F">
      <w:pPr>
        <w:pStyle w:val="Caption"/>
        <w:keepNext/>
        <w:spacing w:after="0"/>
        <w:jc w:val="center"/>
        <w:rPr>
          <w:rFonts w:ascii="Times New Roman" w:hAnsi="Times New Roman" w:cs="Times New Roman"/>
          <w:i w:val="0"/>
          <w:iCs w:val="0"/>
          <w:sz w:val="22"/>
          <w:szCs w:val="22"/>
        </w:rPr>
      </w:pPr>
      <w:bookmarkStart w:id="68" w:name="_Toc89452697"/>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Informasi Kolom Trestbps</w:t>
      </w:r>
      <w:bookmarkEnd w:id="68"/>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9" w:name="_Toc89935572"/>
      <w:r>
        <w:lastRenderedPageBreak/>
        <w:t>Dataset Splitting</w:t>
      </w:r>
      <w:bookmarkEnd w:id="69"/>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42FF7C61">
            <wp:extent cx="4605535" cy="4513811"/>
            <wp:effectExtent l="0" t="0" r="5080" b="127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1132" cy="4529097"/>
                    </a:xfrm>
                    <a:prstGeom prst="rect">
                      <a:avLst/>
                    </a:prstGeom>
                  </pic:spPr>
                </pic:pic>
              </a:graphicData>
            </a:graphic>
          </wp:inline>
        </w:drawing>
      </w:r>
    </w:p>
    <w:p w14:paraId="3FDBC5A8" w14:textId="685B5152" w:rsidR="003138A8" w:rsidRPr="00CD5F38" w:rsidRDefault="00CD5F38" w:rsidP="00CD5F38">
      <w:pPr>
        <w:pStyle w:val="Caption"/>
        <w:spacing w:after="0"/>
        <w:jc w:val="center"/>
        <w:rPr>
          <w:rFonts w:ascii="Times New Roman" w:hAnsi="Times New Roman" w:cs="Times New Roman"/>
          <w:i w:val="0"/>
          <w:iCs w:val="0"/>
          <w:color w:val="auto"/>
          <w:sz w:val="22"/>
          <w:szCs w:val="22"/>
        </w:rPr>
      </w:pPr>
      <w:bookmarkStart w:id="70" w:name="_Toc89453027"/>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dataset_splitting</w:t>
      </w:r>
      <w:bookmarkEnd w:id="70"/>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71" w:name="_Toc89935573"/>
      <w:r>
        <w:t>Data Numerik</w:t>
      </w:r>
      <w:bookmarkEnd w:id="71"/>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7F563386">
            <wp:extent cx="3059084" cy="3111654"/>
            <wp:effectExtent l="0" t="0" r="825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9101" cy="3121843"/>
                    </a:xfrm>
                    <a:prstGeom prst="rect">
                      <a:avLst/>
                    </a:prstGeom>
                  </pic:spPr>
                </pic:pic>
              </a:graphicData>
            </a:graphic>
          </wp:inline>
        </w:drawing>
      </w:r>
    </w:p>
    <w:p w14:paraId="541BE070" w14:textId="4E498F21" w:rsidR="006110B6" w:rsidRPr="007E4268" w:rsidRDefault="007E4268" w:rsidP="007E4268">
      <w:pPr>
        <w:pStyle w:val="Caption"/>
        <w:spacing w:after="0"/>
        <w:jc w:val="center"/>
        <w:rPr>
          <w:rFonts w:ascii="Times New Roman" w:hAnsi="Times New Roman" w:cs="Times New Roman"/>
          <w:i w:val="0"/>
          <w:iCs w:val="0"/>
          <w:color w:val="auto"/>
          <w:sz w:val="22"/>
          <w:szCs w:val="22"/>
        </w:rPr>
      </w:pPr>
      <w:bookmarkStart w:id="72" w:name="_Toc89453028"/>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prep_numeric</w:t>
      </w:r>
      <w:bookmarkEnd w:id="72"/>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7A6C5948" w:rsidR="001B75D6" w:rsidRPr="003B1A9B" w:rsidRDefault="003B1A9B" w:rsidP="003B1A9B">
      <w:pPr>
        <w:pStyle w:val="Caption"/>
        <w:spacing w:after="0"/>
        <w:jc w:val="center"/>
        <w:rPr>
          <w:rFonts w:ascii="Times New Roman" w:hAnsi="Times New Roman" w:cs="Times New Roman"/>
          <w:i w:val="0"/>
          <w:iCs w:val="0"/>
          <w:color w:val="auto"/>
          <w:sz w:val="22"/>
          <w:szCs w:val="22"/>
        </w:rPr>
      </w:pPr>
      <w:bookmarkStart w:id="73" w:name="_Toc89453029"/>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Normalisasi MinMax</w:t>
      </w:r>
      <w:bookmarkEnd w:id="73"/>
    </w:p>
    <w:p w14:paraId="55C86A93" w14:textId="7709D4A5"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w:t>
      </w:r>
      <w:r>
        <w:rPr>
          <w:rFonts w:ascii="Times New Roman" w:hAnsi="Times New Roman" w:cs="Times New Roman"/>
          <w:sz w:val="24"/>
          <w:szCs w:val="24"/>
        </w:rPr>
        <w:t>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3551886" w14:textId="7253CA79" w:rsidR="006F6467" w:rsidRPr="006F6467" w:rsidRDefault="006F6467" w:rsidP="006F6467">
      <w:pPr>
        <w:pStyle w:val="Caption"/>
        <w:keepNext/>
        <w:spacing w:after="0"/>
        <w:jc w:val="center"/>
        <w:rPr>
          <w:rFonts w:ascii="Times New Roman" w:hAnsi="Times New Roman" w:cs="Times New Roman"/>
          <w:i w:val="0"/>
          <w:iCs w:val="0"/>
          <w:color w:val="auto"/>
          <w:sz w:val="22"/>
          <w:szCs w:val="22"/>
        </w:rPr>
      </w:pPr>
      <w:bookmarkStart w:id="74" w:name="_Toc89452698"/>
      <w:r w:rsidRPr="006F6467">
        <w:rPr>
          <w:rFonts w:ascii="Times New Roman" w:hAnsi="Times New Roman" w:cs="Times New Roman"/>
          <w:b/>
          <w:bCs/>
          <w:i w:val="0"/>
          <w:iCs w:val="0"/>
          <w:color w:val="auto"/>
          <w:sz w:val="22"/>
          <w:szCs w:val="22"/>
        </w:rPr>
        <w:t xml:space="preserve">Tabel 3. </w:t>
      </w:r>
      <w:r w:rsidRPr="006F6467">
        <w:rPr>
          <w:rFonts w:ascii="Times New Roman" w:hAnsi="Times New Roman" w:cs="Times New Roman"/>
          <w:b/>
          <w:bCs/>
          <w:i w:val="0"/>
          <w:iCs w:val="0"/>
          <w:color w:val="auto"/>
          <w:sz w:val="22"/>
          <w:szCs w:val="22"/>
        </w:rPr>
        <w:fldChar w:fldCharType="begin"/>
      </w:r>
      <w:r w:rsidRPr="006F6467">
        <w:rPr>
          <w:rFonts w:ascii="Times New Roman" w:hAnsi="Times New Roman" w:cs="Times New Roman"/>
          <w:b/>
          <w:bCs/>
          <w:i w:val="0"/>
          <w:iCs w:val="0"/>
          <w:color w:val="auto"/>
          <w:sz w:val="22"/>
          <w:szCs w:val="22"/>
        </w:rPr>
        <w:instrText xml:space="preserve"> SEQ Tabel_3. \* ARABIC </w:instrText>
      </w:r>
      <w:r w:rsidRPr="006F6467">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w:t>
      </w:r>
      <w:r w:rsidRPr="006F6467">
        <w:rPr>
          <w:rFonts w:ascii="Times New Roman" w:hAnsi="Times New Roman" w:cs="Times New Roman"/>
          <w:b/>
          <w:bCs/>
          <w:i w:val="0"/>
          <w:iCs w:val="0"/>
          <w:color w:val="auto"/>
          <w:sz w:val="22"/>
          <w:szCs w:val="22"/>
        </w:rPr>
        <w:fldChar w:fldCharType="end"/>
      </w:r>
      <w:r w:rsidRPr="006F6467">
        <w:rPr>
          <w:rFonts w:ascii="Times New Roman" w:hAnsi="Times New Roman" w:cs="Times New Roman"/>
          <w:i w:val="0"/>
          <w:iCs w:val="0"/>
          <w:color w:val="auto"/>
          <w:sz w:val="22"/>
          <w:szCs w:val="22"/>
        </w:rPr>
        <w:t xml:space="preserve"> Contoh Data Untuk Scaling</w:t>
      </w:r>
      <w:bookmarkEnd w:id="74"/>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9351BE">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9351BE">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9351BE">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9351BE">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9351BE">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9351BE">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9351BE">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9351BE">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9351BE">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9351BE">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9351BE">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9351BE">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6C4E9A61" w:rsidR="0009216D" w:rsidRPr="00B65F95" w:rsidRDefault="00332B83"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09216D" w:rsidRPr="00B65F95" w14:paraId="6DF913E6" w14:textId="77777777" w:rsidTr="009351BE">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9351BE">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9351BE" w:rsidRPr="00B65F95" w14:paraId="0265836B" w14:textId="77777777" w:rsidTr="009351BE">
        <w:tc>
          <w:tcPr>
            <w:tcW w:w="2680" w:type="dxa"/>
          </w:tcPr>
          <w:p w14:paraId="33173759"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1CB31CC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E64217D"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9351BE" w:rsidRPr="00B65F95" w14:paraId="3E23FE2C" w14:textId="77777777" w:rsidTr="009351BE">
        <w:tc>
          <w:tcPr>
            <w:tcW w:w="2680" w:type="dxa"/>
          </w:tcPr>
          <w:p w14:paraId="0B6F4C8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47D7BAC6"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A2525B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9351BE" w:rsidRPr="00B65F95" w14:paraId="6AD125DA" w14:textId="77777777" w:rsidTr="009351BE">
        <w:tc>
          <w:tcPr>
            <w:tcW w:w="2680" w:type="dxa"/>
          </w:tcPr>
          <w:p w14:paraId="05DAB607"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3285EE6E"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5718BB2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9351BE" w:rsidRPr="00B65F95" w14:paraId="6CEC7252" w14:textId="77777777" w:rsidTr="009351BE">
        <w:tc>
          <w:tcPr>
            <w:tcW w:w="2680" w:type="dxa"/>
          </w:tcPr>
          <w:p w14:paraId="74A6161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22AAD1AB"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0E3A481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9351BE" w:rsidRPr="00B65F95" w14:paraId="47F0AB2F" w14:textId="77777777" w:rsidTr="009351BE">
        <w:tc>
          <w:tcPr>
            <w:tcW w:w="2680" w:type="dxa"/>
          </w:tcPr>
          <w:p w14:paraId="45EA971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3B25AF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C579B6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9351BE" w:rsidRPr="00B65F95" w14:paraId="01806707" w14:textId="77777777" w:rsidTr="009351BE">
        <w:tc>
          <w:tcPr>
            <w:tcW w:w="2680" w:type="dxa"/>
          </w:tcPr>
          <w:p w14:paraId="76E406E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24E9F48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3E55ED61"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AA29AF">
      <w:pPr>
        <w:spacing w:after="0" w:line="240" w:lineRule="auto"/>
        <w:rPr>
          <w:rFonts w:ascii="Times New Roman" w:hAnsi="Times New Roman" w:cs="Times New Roman"/>
          <w:sz w:val="24"/>
          <w:szCs w:val="24"/>
        </w:rPr>
      </w:pPr>
    </w:p>
    <w:p w14:paraId="42F1CE0C" w14:textId="3C140152" w:rsidR="0010441B" w:rsidRPr="0010441B" w:rsidRDefault="00786CEF"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786CEF"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786CEF"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00036302"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8D5E77">
        <w:rPr>
          <w:rFonts w:ascii="Times New Roman" w:hAnsi="Times New Roman" w:cs="Times New Roman"/>
          <w:sz w:val="24"/>
          <w:szCs w:val="24"/>
        </w:rPr>
        <w:t>5</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7F5036">
        <w:rPr>
          <w:rFonts w:ascii="Times New Roman" w:hAnsi="Times New Roman" w:cs="Times New Roman"/>
          <w:sz w:val="24"/>
          <w:szCs w:val="24"/>
        </w:rPr>
        <w:t xml:space="preserve">5 </w:t>
      </w:r>
      <w:r w:rsidR="00AB0C3C">
        <w:rPr>
          <w:rFonts w:ascii="Times New Roman" w:hAnsi="Times New Roman" w:cs="Times New Roman"/>
          <w:sz w:val="24"/>
          <w:szCs w:val="24"/>
        </w:rPr>
        <w:t>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786CEF"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786CEF"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786CEF"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75" w:name="_Toc89935574"/>
      <w:r>
        <w:t>Data Kategorik</w:t>
      </w:r>
      <w:bookmarkEnd w:id="75"/>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lastRenderedPageBreak/>
        <w:drawing>
          <wp:inline distT="0" distB="0" distL="0" distR="0" wp14:anchorId="58B9A6A5" wp14:editId="4E4974F1">
            <wp:extent cx="5701258" cy="5170516"/>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13866" cy="5272641"/>
                    </a:xfrm>
                    <a:prstGeom prst="rect">
                      <a:avLst/>
                    </a:prstGeom>
                  </pic:spPr>
                </pic:pic>
              </a:graphicData>
            </a:graphic>
          </wp:inline>
        </w:drawing>
      </w:r>
    </w:p>
    <w:p w14:paraId="5B9F9A46" w14:textId="0D604C86" w:rsidR="00202011" w:rsidRPr="00656E80" w:rsidRDefault="00656E80" w:rsidP="00656E80">
      <w:pPr>
        <w:pStyle w:val="Caption"/>
        <w:spacing w:after="0"/>
        <w:jc w:val="center"/>
        <w:rPr>
          <w:rFonts w:ascii="Times New Roman" w:hAnsi="Times New Roman" w:cs="Times New Roman"/>
          <w:i w:val="0"/>
          <w:iCs w:val="0"/>
          <w:color w:val="auto"/>
          <w:sz w:val="22"/>
          <w:szCs w:val="22"/>
        </w:rPr>
      </w:pPr>
      <w:bookmarkStart w:id="76" w:name="_Toc89453030"/>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prep_categoric</w:t>
      </w:r>
      <w:bookmarkEnd w:id="76"/>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5891BAF7"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3C0EF4">
        <w:rPr>
          <w:rFonts w:ascii="Times New Roman" w:hAnsi="Times New Roman" w:cs="Times New Roman"/>
          <w:sz w:val="24"/>
          <w:szCs w:val="24"/>
        </w:rPr>
        <w:t>6</w:t>
      </w:r>
      <w:r w:rsidR="00022596" w:rsidRPr="001D7A24">
        <w:rPr>
          <w:rFonts w:ascii="Times New Roman" w:hAnsi="Times New Roman" w:cs="Times New Roman"/>
          <w:sz w:val="24"/>
          <w:szCs w:val="24"/>
        </w:rPr>
        <w:t xml:space="preserve"> dan hasilnya ditampilkan pada Tabel 3.</w:t>
      </w:r>
      <w:r w:rsidR="003C0EF4">
        <w:rPr>
          <w:rFonts w:ascii="Times New Roman" w:hAnsi="Times New Roman" w:cs="Times New Roman"/>
          <w:sz w:val="24"/>
          <w:szCs w:val="24"/>
        </w:rPr>
        <w:t>7</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340DD167"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7" w:name="_Toc89452699"/>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6</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7"/>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4485EDE6" w:rsidR="00945043" w:rsidRDefault="00945043" w:rsidP="002A16FA">
      <w:pPr>
        <w:spacing w:after="0" w:line="240" w:lineRule="auto"/>
        <w:rPr>
          <w:rFonts w:ascii="Times New Roman" w:hAnsi="Times New Roman" w:cs="Times New Roman"/>
          <w:sz w:val="24"/>
          <w:szCs w:val="24"/>
        </w:rPr>
      </w:pPr>
    </w:p>
    <w:p w14:paraId="6104782E" w14:textId="77777777" w:rsidR="00B8745F" w:rsidRPr="00C42663" w:rsidRDefault="00B8745F" w:rsidP="002A16FA">
      <w:pPr>
        <w:spacing w:after="0" w:line="240" w:lineRule="auto"/>
        <w:rPr>
          <w:rFonts w:ascii="Times New Roman" w:hAnsi="Times New Roman" w:cs="Times New Roman"/>
          <w:sz w:val="24"/>
          <w:szCs w:val="24"/>
        </w:rPr>
      </w:pPr>
    </w:p>
    <w:p w14:paraId="52438E99" w14:textId="48CB1E97"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8" w:name="_Toc89452700"/>
      <w:r w:rsidRPr="00833898">
        <w:rPr>
          <w:rFonts w:ascii="Times New Roman" w:hAnsi="Times New Roman" w:cs="Times New Roman"/>
          <w:b/>
          <w:bCs/>
          <w:i w:val="0"/>
          <w:iCs w:val="0"/>
          <w:color w:val="auto"/>
          <w:sz w:val="22"/>
          <w:szCs w:val="22"/>
        </w:rPr>
        <w:lastRenderedPageBreak/>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7</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8"/>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732D33">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732D33">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732D33">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732D33">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4711900F" w14:textId="77777777" w:rsidTr="00732D33">
        <w:tc>
          <w:tcPr>
            <w:tcW w:w="1979" w:type="dxa"/>
          </w:tcPr>
          <w:p w14:paraId="3910E44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5811FD7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53676C2"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576BBDA"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663EBC58" w14:textId="77777777" w:rsidTr="00732D33">
        <w:tc>
          <w:tcPr>
            <w:tcW w:w="1979" w:type="dxa"/>
          </w:tcPr>
          <w:p w14:paraId="07D05E94"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5FC9000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D13B39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7DE4D0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2D4C75D4" w14:textId="77777777" w:rsidTr="00732D33">
        <w:tc>
          <w:tcPr>
            <w:tcW w:w="1979" w:type="dxa"/>
          </w:tcPr>
          <w:p w14:paraId="0FCC66E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F941A63"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FC50E79"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25C90EE0"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7C7ED1F8"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075E6F">
        <w:rPr>
          <w:rFonts w:ascii="Times New Roman" w:hAnsi="Times New Roman" w:cs="Times New Roman"/>
          <w:sz w:val="24"/>
          <w:szCs w:val="24"/>
        </w:rPr>
        <w:t>7</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79" w:name="_Toc89935575"/>
      <w:r>
        <w:lastRenderedPageBreak/>
        <w:t>Training</w:t>
      </w:r>
      <w:bookmarkEnd w:id="79"/>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7797384E">
            <wp:extent cx="5577008" cy="7412528"/>
            <wp:effectExtent l="19050" t="19050" r="24130" b="1714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5687" cy="7477228"/>
                    </a:xfrm>
                    <a:prstGeom prst="rect">
                      <a:avLst/>
                    </a:prstGeom>
                    <a:ln w="3175">
                      <a:solidFill>
                        <a:schemeClr val="tx1"/>
                      </a:solidFill>
                    </a:ln>
                  </pic:spPr>
                </pic:pic>
              </a:graphicData>
            </a:graphic>
          </wp:inline>
        </w:drawing>
      </w:r>
    </w:p>
    <w:p w14:paraId="5C631173" w14:textId="5FC81AFE"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80" w:name="_Toc89453031"/>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80"/>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786CEF"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786CEF"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5C90AAF2"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287AF0">
        <w:rPr>
          <w:rFonts w:ascii="Times New Roman" w:hAnsi="Times New Roman" w:cs="Times New Roman"/>
          <w:sz w:val="24"/>
          <w:szCs w:val="24"/>
        </w:rPr>
        <w:t>8</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2ACFCFF7"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81" w:name="_Toc89452701"/>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8</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81"/>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34529B91"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E82803">
        <w:rPr>
          <w:rFonts w:ascii="Times New Roman" w:eastAsiaTheme="minorEastAsia" w:hAnsi="Times New Roman" w:cs="Times New Roman"/>
          <w:sz w:val="24"/>
          <w:szCs w:val="24"/>
        </w:rPr>
        <w:t>9</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124B98C8"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82" w:name="_Toc69323729"/>
      <w:bookmarkStart w:id="83" w:name="_Toc76732109"/>
      <w:bookmarkStart w:id="84" w:name="_Toc89452702"/>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82"/>
      <w:bookmarkEnd w:id="83"/>
      <w:bookmarkEnd w:id="84"/>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786CEF"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786CEF"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786CEF"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786CEF"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384474E6"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85" w:name="_Toc69323581"/>
      <w:bookmarkStart w:id="86" w:name="_Toc8945303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85"/>
      <w:bookmarkEnd w:id="86"/>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786CEF"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786CEF"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786CEF"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786CEF"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786CEF"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786CEF"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786CEF"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786CEF"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4F58CB54"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7" w:name="_Toc69323582"/>
      <w:bookmarkStart w:id="88" w:name="_Toc8945303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7"/>
      <w:bookmarkEnd w:id="88"/>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786CEF"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786CEF"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786CEF"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786CEF"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786CEF"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786CEF"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786CEF"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2954EDCE"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9" w:name="_Toc69323583"/>
      <w:bookmarkStart w:id="90" w:name="_Toc8945303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9"/>
      <w:bookmarkEnd w:id="90"/>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786CEF"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786CEF"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786CEF"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786CEF"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786CEF"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786CEF"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786CEF"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5E6D402A"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91" w:name="_Toc69323584"/>
      <w:bookmarkStart w:id="92" w:name="_Toc8945303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91"/>
      <w:bookmarkEnd w:id="92"/>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786CEF"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786CEF"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786CEF"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786CEF"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786CEF"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786CEF"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786CEF"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1CC9078E"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93" w:name="_Toc69323585"/>
      <w:bookmarkStart w:id="94" w:name="_Toc8945303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93"/>
      <w:bookmarkEnd w:id="94"/>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786CEF"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786CEF"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786CEF"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786CEF"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786CEF"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786CEF"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786CEF"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396B0D4D"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95" w:name="_Toc69323586"/>
      <w:bookmarkStart w:id="96" w:name="_Toc8945303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95"/>
      <w:bookmarkEnd w:id="96"/>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786CEF"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786CEF"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786CEF"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786CEF"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786CEF"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786CEF"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786CEF"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786CEF"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51E1DBDA"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7" w:name="_Toc69323587"/>
      <w:bookmarkStart w:id="98" w:name="_Toc8945303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7"/>
      <w:bookmarkEnd w:id="98"/>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786CEF"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786CEF"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786CEF"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786CEF"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786CEF"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786CEF"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56BA9A9F"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9" w:name="_Toc69323588"/>
      <w:bookmarkStart w:id="100" w:name="_Toc8945303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9"/>
      <w:bookmarkEnd w:id="100"/>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21AB5111"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101" w:name="_Toc69323589"/>
      <w:bookmarkStart w:id="102" w:name="_Toc8945304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101"/>
      <w:bookmarkEnd w:id="102"/>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786CEF"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786CEF"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786CEF"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786CEF"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786CEF"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786CEF"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13AA7945"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103" w:name="_Toc89453041"/>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103"/>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786CE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786CE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786CE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786CE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786CE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786CE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17A5631F" w:rsidR="006A023D" w:rsidRPr="00455BD7" w:rsidRDefault="00262AA7" w:rsidP="00455BD7">
      <w:pPr>
        <w:spacing w:after="0" w:line="240" w:lineRule="auto"/>
        <w:jc w:val="center"/>
        <w:rPr>
          <w:rFonts w:ascii="Times New Roman" w:hAnsi="Times New Roman" w:cs="Times New Roman"/>
          <w:i/>
          <w:iCs/>
        </w:rPr>
      </w:pPr>
      <w:bookmarkStart w:id="104" w:name="_Toc69323591"/>
      <w:bookmarkStart w:id="105" w:name="_Toc89453042"/>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615963">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104"/>
      <w:bookmarkEnd w:id="105"/>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786CE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786CE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786CE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786CE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786CE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786CE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3D8BAF31"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6" w:name="_Toc69323592"/>
      <w:bookmarkStart w:id="107" w:name="_Toc8945304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6"/>
      <w:bookmarkEnd w:id="107"/>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786CE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786CE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786CE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786CE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786CE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786CE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786CE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0D0261F0"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8" w:name="_Toc69323593"/>
      <w:bookmarkStart w:id="109" w:name="_Toc8945304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8"/>
      <w:bookmarkEnd w:id="109"/>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762B4775"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10" w:name="_Toc69323594"/>
      <w:bookmarkStart w:id="111" w:name="_Toc8945304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10"/>
      <w:bookmarkEnd w:id="111"/>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786CE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786CE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786CE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786CE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786CE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786CE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2CA9D83D"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12" w:name="_Toc69323595"/>
      <w:bookmarkStart w:id="113" w:name="_Toc8945304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12"/>
      <w:bookmarkEnd w:id="113"/>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786CE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786CE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786CE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786CE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786CE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786CE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4AF0848B"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14" w:name="_Toc69323596"/>
      <w:bookmarkStart w:id="115" w:name="_Toc8945304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14"/>
      <w:bookmarkEnd w:id="115"/>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786CE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786CE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786CE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786CE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786CE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786CE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037EFA4B"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6" w:name="_Toc69323597"/>
      <w:bookmarkStart w:id="117" w:name="_Toc8945304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6"/>
      <w:bookmarkEnd w:id="117"/>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786CEF"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786CEF"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786CE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786CE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786CE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786CE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5E470131"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8" w:name="_Toc69323598"/>
      <w:bookmarkStart w:id="119" w:name="_Toc8945304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8"/>
      <w:bookmarkEnd w:id="119"/>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786CEF"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786CEF"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786CEF"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786CEF"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786CE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786CE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786CE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786CE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786CE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3F8DEE0F"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20" w:name="_Toc69323730"/>
      <w:bookmarkStart w:id="121" w:name="_Toc76732110"/>
      <w:bookmarkStart w:id="122" w:name="_Toc89452703"/>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20"/>
      <w:bookmarkEnd w:id="121"/>
      <w:bookmarkEnd w:id="122"/>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786CEF"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37AD069D"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23" w:name="_Toc69323599"/>
      <w:bookmarkStart w:id="124" w:name="_Toc8945305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23"/>
      <w:bookmarkEnd w:id="124"/>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786CEF"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786CEF"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786CEF"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786CEF"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786CEF"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786CEF"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5094A30"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25" w:name="_Toc69323600"/>
      <w:bookmarkStart w:id="126" w:name="_Toc8945305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5"/>
      <w:bookmarkEnd w:id="126"/>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786CEF"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786CEF"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786CEF"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786CEF"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786CEF"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786CEF"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5C7B4C7F"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7" w:name="_Toc69323601"/>
      <w:bookmarkStart w:id="128" w:name="_Toc8945305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7"/>
      <w:bookmarkEnd w:id="128"/>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786CEF"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786CEF"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786CEF"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786CEF"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786CEF"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7F905EBE"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9" w:name="_Toc69323602"/>
      <w:bookmarkStart w:id="130" w:name="_Toc8945305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9"/>
      <w:bookmarkEnd w:id="130"/>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786CEF"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786CEF"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786CEF"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786CEF"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786CEF"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3A5D18F7"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31" w:name="_Toc69323603"/>
      <w:bookmarkStart w:id="132" w:name="_Toc8945305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31"/>
      <w:bookmarkEnd w:id="132"/>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786CEF"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786CEF"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786CEF"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786CEF"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786CEF"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1349364A"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33" w:name="_Toc69323604"/>
      <w:bookmarkStart w:id="134" w:name="_Toc8945305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33"/>
      <w:bookmarkEnd w:id="134"/>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786CEF"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786CEF"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786CEF"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786CEF"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786CEF"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786CEF"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397A7BBB"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35" w:name="_Toc69323605"/>
      <w:bookmarkStart w:id="136" w:name="_Toc8945305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5"/>
      <w:bookmarkEnd w:id="136"/>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786CEF"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786CEF"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786CEF"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786CEF"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240609F3"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7" w:name="_Toc69323606"/>
      <w:bookmarkStart w:id="138" w:name="_Toc8945305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7"/>
      <w:bookmarkEnd w:id="138"/>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786CEF"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786CEF"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786CEF"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6A499121"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9" w:name="_Toc69323607"/>
      <w:bookmarkStart w:id="140" w:name="_Toc8945305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9"/>
      <w:bookmarkEnd w:id="140"/>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786CEF"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786CEF"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786CEF"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786CEF"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06B36EB0"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41" w:name="_Toc69323608"/>
      <w:bookmarkStart w:id="142" w:name="_Toc8945305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41"/>
      <w:bookmarkEnd w:id="142"/>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786CEF"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786CEF"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786CEF"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786CEF"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6F084117"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43" w:name="_Toc69323609"/>
      <w:bookmarkStart w:id="144" w:name="_Toc8945306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43"/>
      <w:bookmarkEnd w:id="144"/>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786CEF"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786CEF"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786CEF"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786CEF"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1F5B3257"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45" w:name="_Toc69323610"/>
      <w:bookmarkStart w:id="146" w:name="_Toc8945306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5"/>
      <w:bookmarkEnd w:id="146"/>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786CEF"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786CEF"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786CEF"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786CEF"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7B15EE5E"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7" w:name="_Toc69323611"/>
      <w:bookmarkStart w:id="148" w:name="_Toc8945306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7"/>
      <w:bookmarkEnd w:id="148"/>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786CEF"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786CE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786CE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786CE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786CE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786CE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71D704C3"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9" w:name="_Toc69323612"/>
      <w:bookmarkStart w:id="150" w:name="_Toc8945306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9"/>
      <w:bookmarkEnd w:id="150"/>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786CEF"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786CE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786CE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786CE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786CE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3FEFEE6"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EC5F0F">
        <w:rPr>
          <w:rFonts w:ascii="Times New Roman" w:eastAsiaTheme="minorEastAsia" w:hAnsi="Times New Roman" w:cs="Times New Roman"/>
          <w:sz w:val="24"/>
          <w:szCs w:val="24"/>
        </w:rPr>
        <w:t>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5D6712C8"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51" w:name="_Toc69323731"/>
      <w:bookmarkStart w:id="152" w:name="_Toc76732111"/>
      <w:bookmarkStart w:id="153" w:name="_Toc89452704"/>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51"/>
      <w:bookmarkEnd w:id="152"/>
      <w:bookmarkEnd w:id="153"/>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11A6C7CD"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BE5689">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493EF22F">
            <wp:extent cx="3393832" cy="5076651"/>
            <wp:effectExtent l="19050" t="19050" r="16510" b="1016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53549" cy="5165978"/>
                    </a:xfrm>
                    <a:prstGeom prst="rect">
                      <a:avLst/>
                    </a:prstGeom>
                    <a:ln w="3175">
                      <a:solidFill>
                        <a:schemeClr val="tx1"/>
                      </a:solidFill>
                    </a:ln>
                  </pic:spPr>
                </pic:pic>
              </a:graphicData>
            </a:graphic>
          </wp:inline>
        </w:drawing>
      </w:r>
    </w:p>
    <w:p w14:paraId="5E7EE082" w14:textId="5E16185D"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54" w:name="_Toc89453064"/>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54"/>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55" w:name="_Toc89935576"/>
      <w:r>
        <w:lastRenderedPageBreak/>
        <w:t>Evaluasi</w:t>
      </w:r>
      <w:bookmarkEnd w:id="155"/>
    </w:p>
    <w:p w14:paraId="6B9D100B" w14:textId="0102751A"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56532502" w14:textId="77777777" w:rsidR="00B24C9E" w:rsidRPr="00B24C9E" w:rsidRDefault="00B24C9E" w:rsidP="00B24C9E">
      <w:pPr>
        <w:spacing w:after="0" w:line="240" w:lineRule="auto"/>
        <w:rPr>
          <w:rFonts w:ascii="Times New Roman" w:hAnsi="Times New Roman" w:cs="Times New Roman"/>
          <w:sz w:val="24"/>
          <w:szCs w:val="24"/>
        </w:rPr>
      </w:pP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4AC615D4" wp14:editId="2C60BA33">
            <wp:extent cx="2665961" cy="4809248"/>
            <wp:effectExtent l="19050" t="19050" r="20320" b="10795"/>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02050" cy="4874351"/>
                    </a:xfrm>
                    <a:prstGeom prst="rect">
                      <a:avLst/>
                    </a:prstGeom>
                    <a:ln w="3175">
                      <a:solidFill>
                        <a:schemeClr val="tx1"/>
                      </a:solidFill>
                    </a:ln>
                  </pic:spPr>
                </pic:pic>
              </a:graphicData>
            </a:graphic>
          </wp:inline>
        </w:drawing>
      </w:r>
    </w:p>
    <w:p w14:paraId="6FCAD0EF" w14:textId="1D130679"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6" w:name="_Toc89453065"/>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6"/>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165CA228"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w:t>
      </w:r>
      <w:r>
        <w:rPr>
          <w:rFonts w:ascii="Times New Roman" w:hAnsi="Times New Roman" w:cs="Times New Roman"/>
          <w:sz w:val="24"/>
          <w:szCs w:val="24"/>
        </w:rPr>
        <w:lastRenderedPageBreak/>
        <w:t xml:space="preserve">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0E0E81">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570F07">
        <w:rPr>
          <w:rFonts w:ascii="Times New Roman" w:eastAsiaTheme="minorEastAsia" w:hAnsi="Times New Roman" w:cs="Times New Roman"/>
          <w:sz w:val="24"/>
          <w:szCs w:val="24"/>
        </w:rPr>
        <w:t>2</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850F1B">
      <w:pPr>
        <w:spacing w:after="0" w:line="240" w:lineRule="auto"/>
        <w:rPr>
          <w:rFonts w:ascii="Times New Roman" w:hAnsi="Times New Roman" w:cs="Times New Roman"/>
          <w:sz w:val="24"/>
          <w:szCs w:val="24"/>
        </w:rPr>
      </w:pPr>
    </w:p>
    <w:p w14:paraId="76E70E32" w14:textId="2A36ECD8"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7" w:name="_Toc69323732"/>
      <w:bookmarkStart w:id="158" w:name="_Toc76732112"/>
      <w:bookmarkStart w:id="159" w:name="_Toc89452705"/>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7"/>
      <w:bookmarkEnd w:id="158"/>
      <w:bookmarkEnd w:id="159"/>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5AB63718" w14:textId="77777777" w:rsidR="004C3636" w:rsidRDefault="004C3636" w:rsidP="004C3636">
      <w:pPr>
        <w:spacing w:after="0" w:line="240" w:lineRule="auto"/>
        <w:rPr>
          <w:rFonts w:ascii="Times New Roman" w:hAnsi="Times New Roman" w:cs="Times New Roman"/>
          <w:sz w:val="24"/>
          <w:szCs w:val="24"/>
        </w:rPr>
      </w:pPr>
    </w:p>
    <w:p w14:paraId="4E98111A" w14:textId="49B535EF"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47E2F1A8" w14:textId="77777777" w:rsidR="00F22DAF" w:rsidRDefault="00F22DAF" w:rsidP="00F22DAF">
      <w:pPr>
        <w:spacing w:after="0" w:line="240" w:lineRule="auto"/>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251E8150"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60" w:name="_Toc69323614"/>
      <w:bookmarkStart w:id="161" w:name="_Toc89453066"/>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60"/>
      <w:bookmarkEnd w:id="161"/>
    </w:p>
    <w:p w14:paraId="56FDA90B" w14:textId="77777777" w:rsidR="00EF7F51" w:rsidRDefault="00EF7F51" w:rsidP="00D71434">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62" w:name="_Toc89935577"/>
      <w:r>
        <w:lastRenderedPageBreak/>
        <w:t>Analisis Kebutuhan</w:t>
      </w:r>
      <w:bookmarkEnd w:id="162"/>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63" w:name="_Toc89935578"/>
      <w:r>
        <w:t>Kebutuhan Fungsional</w:t>
      </w:r>
      <w:bookmarkEnd w:id="163"/>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4218FFAF" w14:textId="5ABBC1C1" w:rsidR="0017377F" w:rsidRDefault="0017377F" w:rsidP="0017377F">
      <w:pPr>
        <w:pStyle w:val="SubBabBab3"/>
      </w:pPr>
      <w:bookmarkStart w:id="164" w:name="_Toc89935579"/>
      <w:r>
        <w:t>Kebutuhan Non Fungsional</w:t>
      </w:r>
      <w:bookmarkEnd w:id="164"/>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416376EC"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FA0DB1">
        <w:rPr>
          <w:rFonts w:ascii="Times New Roman" w:hAnsi="Times New Roman" w:cs="Times New Roman"/>
          <w:sz w:val="24"/>
          <w:szCs w:val="24"/>
        </w:rPr>
        <w:t>3</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3C5ACF48"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65" w:name="_Toc89452706"/>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3</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65"/>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552DADFC"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F63F0C">
        <w:rPr>
          <w:rFonts w:ascii="Times New Roman" w:hAnsi="Times New Roman" w:cs="Times New Roman"/>
          <w:sz w:val="24"/>
          <w:szCs w:val="24"/>
        </w:rPr>
        <w:t>4</w:t>
      </w:r>
      <w:r w:rsidR="00C76B3E">
        <w:rPr>
          <w:rFonts w:ascii="Times New Roman" w:hAnsi="Times New Roman" w:cs="Times New Roman"/>
          <w:sz w:val="24"/>
          <w:szCs w:val="24"/>
        </w:rPr>
        <w:t xml:space="preserve"> dan 3.15</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6C081A7A"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6" w:name="_Toc89452707"/>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4</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6"/>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bookmarkStart w:id="167" w:name="_Hlk87532612"/>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bookmarkEnd w:id="167"/>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bl>
    <w:p w14:paraId="76DABD3A" w14:textId="1173FA19" w:rsidR="00810614" w:rsidRPr="00810614" w:rsidRDefault="00810614" w:rsidP="00810614">
      <w:pPr>
        <w:pStyle w:val="Caption"/>
        <w:keepNext/>
        <w:spacing w:after="0"/>
        <w:jc w:val="center"/>
        <w:rPr>
          <w:rFonts w:ascii="Times New Roman" w:hAnsi="Times New Roman" w:cs="Times New Roman"/>
          <w:i w:val="0"/>
          <w:iCs w:val="0"/>
          <w:color w:val="auto"/>
          <w:sz w:val="22"/>
          <w:szCs w:val="22"/>
        </w:rPr>
      </w:pPr>
      <w:bookmarkStart w:id="168" w:name="_Toc89452708"/>
      <w:r w:rsidRPr="00810614">
        <w:rPr>
          <w:rFonts w:ascii="Times New Roman" w:hAnsi="Times New Roman" w:cs="Times New Roman"/>
          <w:b/>
          <w:bCs/>
          <w:i w:val="0"/>
          <w:iCs w:val="0"/>
          <w:color w:val="auto"/>
          <w:sz w:val="22"/>
          <w:szCs w:val="22"/>
        </w:rPr>
        <w:lastRenderedPageBreak/>
        <w:t xml:space="preserve">Tabel 3. </w:t>
      </w:r>
      <w:r w:rsidRPr="00810614">
        <w:rPr>
          <w:rFonts w:ascii="Times New Roman" w:hAnsi="Times New Roman" w:cs="Times New Roman"/>
          <w:b/>
          <w:bCs/>
          <w:i w:val="0"/>
          <w:iCs w:val="0"/>
          <w:color w:val="auto"/>
          <w:sz w:val="22"/>
          <w:szCs w:val="22"/>
        </w:rPr>
        <w:fldChar w:fldCharType="begin"/>
      </w:r>
      <w:r w:rsidRPr="00810614">
        <w:rPr>
          <w:rFonts w:ascii="Times New Roman" w:hAnsi="Times New Roman" w:cs="Times New Roman"/>
          <w:b/>
          <w:bCs/>
          <w:i w:val="0"/>
          <w:iCs w:val="0"/>
          <w:color w:val="auto"/>
          <w:sz w:val="22"/>
          <w:szCs w:val="22"/>
        </w:rPr>
        <w:instrText xml:space="preserve"> SEQ Tabel_3. \* ARABIC </w:instrText>
      </w:r>
      <w:r w:rsidRPr="00810614">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5</w:t>
      </w:r>
      <w:r w:rsidRPr="00810614">
        <w:rPr>
          <w:rFonts w:ascii="Times New Roman" w:hAnsi="Times New Roman" w:cs="Times New Roman"/>
          <w:b/>
          <w:bCs/>
          <w:i w:val="0"/>
          <w:iCs w:val="0"/>
          <w:color w:val="auto"/>
          <w:sz w:val="22"/>
          <w:szCs w:val="22"/>
        </w:rPr>
        <w:fldChar w:fldCharType="end"/>
      </w:r>
      <w:r w:rsidRPr="00810614">
        <w:rPr>
          <w:rFonts w:ascii="Times New Roman" w:hAnsi="Times New Roman" w:cs="Times New Roman"/>
          <w:i w:val="0"/>
          <w:iCs w:val="0"/>
          <w:color w:val="auto"/>
          <w:sz w:val="22"/>
          <w:szCs w:val="22"/>
        </w:rPr>
        <w:t xml:space="preserve"> Lanjutan Software yang Digunakan</w:t>
      </w:r>
      <w:bookmarkEnd w:id="168"/>
    </w:p>
    <w:tbl>
      <w:tblPr>
        <w:tblStyle w:val="TableGrid"/>
        <w:tblW w:w="0" w:type="auto"/>
        <w:tblInd w:w="1080" w:type="dxa"/>
        <w:tblLook w:val="04A0" w:firstRow="1" w:lastRow="0" w:firstColumn="1" w:lastColumn="0" w:noHBand="0" w:noVBand="1"/>
      </w:tblPr>
      <w:tblGrid>
        <w:gridCol w:w="805"/>
        <w:gridCol w:w="3060"/>
        <w:gridCol w:w="3832"/>
      </w:tblGrid>
      <w:tr w:rsidR="00E84FD9" w:rsidRPr="00462E47" w14:paraId="0A37BB83" w14:textId="77777777" w:rsidTr="00B33C6B">
        <w:tc>
          <w:tcPr>
            <w:tcW w:w="805" w:type="dxa"/>
          </w:tcPr>
          <w:p w14:paraId="45804B8E" w14:textId="78227AC1" w:rsidR="00E84FD9" w:rsidRDefault="00E84FD9" w:rsidP="00E84FD9">
            <w:pPr>
              <w:pStyle w:val="ListParagraph"/>
              <w:spacing w:line="276" w:lineRule="auto"/>
              <w:ind w:left="0"/>
              <w:jc w:val="center"/>
              <w:rPr>
                <w:rFonts w:ascii="Times New Roman" w:hAnsi="Times New Roman" w:cs="Times New Roman"/>
                <w:sz w:val="20"/>
                <w:szCs w:val="20"/>
              </w:rPr>
            </w:pPr>
            <w:r w:rsidRPr="00462E47">
              <w:rPr>
                <w:rFonts w:ascii="Times New Roman" w:hAnsi="Times New Roman" w:cs="Times New Roman"/>
                <w:b/>
                <w:bCs/>
                <w:sz w:val="20"/>
                <w:szCs w:val="20"/>
              </w:rPr>
              <w:t>No.</w:t>
            </w:r>
          </w:p>
        </w:tc>
        <w:tc>
          <w:tcPr>
            <w:tcW w:w="3060" w:type="dxa"/>
          </w:tcPr>
          <w:p w14:paraId="65DF4FF0" w14:textId="5DCC4582" w:rsidR="00E84FD9" w:rsidRDefault="00E84FD9" w:rsidP="00E84FD9">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b/>
                <w:bCs/>
                <w:sz w:val="20"/>
                <w:szCs w:val="20"/>
              </w:rPr>
              <w:t>Perangkat Lunak</w:t>
            </w:r>
          </w:p>
        </w:tc>
        <w:tc>
          <w:tcPr>
            <w:tcW w:w="3832" w:type="dxa"/>
          </w:tcPr>
          <w:p w14:paraId="430AA3B9" w14:textId="00936EC3" w:rsidR="00E84FD9" w:rsidRPr="00DB273C" w:rsidRDefault="00E84FD9" w:rsidP="00E84FD9">
            <w:pPr>
              <w:pStyle w:val="ListParagraph"/>
              <w:spacing w:line="276" w:lineRule="auto"/>
              <w:ind w:left="0"/>
              <w:rPr>
                <w:rFonts w:ascii="Times New Roman" w:hAnsi="Times New Roman" w:cs="Times New Roman"/>
                <w:i/>
                <w:iCs/>
                <w:sz w:val="20"/>
                <w:szCs w:val="20"/>
              </w:rPr>
            </w:pPr>
            <w:r w:rsidRPr="00462E47">
              <w:rPr>
                <w:rFonts w:ascii="Times New Roman" w:hAnsi="Times New Roman" w:cs="Times New Roman"/>
                <w:b/>
                <w:bCs/>
                <w:sz w:val="20"/>
                <w:szCs w:val="20"/>
              </w:rPr>
              <w:t>Keterangan</w:t>
            </w:r>
          </w:p>
        </w:tc>
      </w:tr>
      <w:tr w:rsidR="00E84FD9" w:rsidRPr="00462E47" w14:paraId="15D3672A" w14:textId="77777777" w:rsidTr="00B33C6B">
        <w:tc>
          <w:tcPr>
            <w:tcW w:w="805" w:type="dxa"/>
          </w:tcPr>
          <w:p w14:paraId="16A9F4FA" w14:textId="77777777" w:rsidR="00E84FD9" w:rsidRPr="00462E47"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E84FD9" w:rsidRPr="00462E47"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E84FD9" w:rsidRPr="00462E47" w:rsidRDefault="00E84FD9" w:rsidP="00E84FD9">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E84FD9" w:rsidRPr="00462E47" w14:paraId="5FB34639" w14:textId="77777777" w:rsidTr="00B33C6B">
        <w:tc>
          <w:tcPr>
            <w:tcW w:w="805" w:type="dxa"/>
          </w:tcPr>
          <w:p w14:paraId="6A297352" w14:textId="77777777" w:rsidR="00E84FD9"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E84FD9"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E84FD9" w:rsidRPr="00C54CCB"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9" w:name="_Toc89935580"/>
      <w:r>
        <w:t>Proses Desain</w:t>
      </w:r>
      <w:bookmarkEnd w:id="169"/>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78B29F38" w:rsidR="003025AD" w:rsidRDefault="00304195" w:rsidP="00B0088F">
      <w:pPr>
        <w:pStyle w:val="SubBabBab3"/>
      </w:pPr>
      <w:bookmarkStart w:id="170" w:name="_Toc89935581"/>
      <w:r>
        <w:t>Perancangan Sistem</w:t>
      </w:r>
      <w:bookmarkEnd w:id="170"/>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0DFE383C"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71" w:name="_Toc89453067"/>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71"/>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06AFF7F0"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27C75E52" w14:textId="77777777" w:rsidR="000611FB" w:rsidRDefault="000611FB" w:rsidP="00DE4B59">
      <w:pPr>
        <w:pStyle w:val="ListParagraph"/>
        <w:spacing w:after="0" w:line="276" w:lineRule="auto"/>
        <w:ind w:left="1080"/>
        <w:jc w:val="both"/>
        <w:rPr>
          <w:rFonts w:ascii="Times New Roman" w:hAnsi="Times New Roman" w:cs="Times New Roman"/>
          <w:sz w:val="24"/>
          <w:szCs w:val="24"/>
        </w:rPr>
      </w:pP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drawing>
          <wp:inline distT="0" distB="0" distL="0" distR="0" wp14:anchorId="00671D2E" wp14:editId="001888A1">
            <wp:extent cx="4693900" cy="25021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23230" cy="2517766"/>
                    </a:xfrm>
                    <a:prstGeom prst="rect">
                      <a:avLst/>
                    </a:prstGeom>
                  </pic:spPr>
                </pic:pic>
              </a:graphicData>
            </a:graphic>
          </wp:inline>
        </w:drawing>
      </w:r>
    </w:p>
    <w:p w14:paraId="5663C1AA" w14:textId="39694366"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72" w:name="_Toc89453068"/>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72"/>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73" w:name="_Toc89935582"/>
      <w:r>
        <w:t>Perancangan Proses</w:t>
      </w:r>
      <w:bookmarkEnd w:id="173"/>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lastRenderedPageBreak/>
        <w:drawing>
          <wp:inline distT="0" distB="0" distL="0" distR="0" wp14:anchorId="2CA67C5F" wp14:editId="30644CDE">
            <wp:extent cx="3592778" cy="3241963"/>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18555" cy="3265223"/>
                    </a:xfrm>
                    <a:prstGeom prst="rect">
                      <a:avLst/>
                    </a:prstGeom>
                  </pic:spPr>
                </pic:pic>
              </a:graphicData>
            </a:graphic>
          </wp:inline>
        </w:drawing>
      </w:r>
    </w:p>
    <w:p w14:paraId="6485BC25" w14:textId="2D36AA45"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74" w:name="_Toc89453069"/>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74"/>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68CB218">
            <wp:extent cx="4816182" cy="2117321"/>
            <wp:effectExtent l="19050" t="19050" r="22860" b="1651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02169" cy="2155123"/>
                    </a:xfrm>
                    <a:prstGeom prst="rect">
                      <a:avLst/>
                    </a:prstGeom>
                    <a:ln w="3175">
                      <a:solidFill>
                        <a:schemeClr val="tx1"/>
                      </a:solidFill>
                    </a:ln>
                  </pic:spPr>
                </pic:pic>
              </a:graphicData>
            </a:graphic>
          </wp:inline>
        </w:drawing>
      </w:r>
    </w:p>
    <w:p w14:paraId="18F22D13" w14:textId="3BCF5DCF"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75" w:name="_Toc89453070"/>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75"/>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44E8655F">
            <wp:extent cx="3682158" cy="2715837"/>
            <wp:effectExtent l="19050" t="19050" r="1397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89752" cy="2721438"/>
                    </a:xfrm>
                    <a:prstGeom prst="rect">
                      <a:avLst/>
                    </a:prstGeom>
                    <a:ln w="3175">
                      <a:solidFill>
                        <a:schemeClr val="tx1"/>
                      </a:solidFill>
                    </a:ln>
                  </pic:spPr>
                </pic:pic>
              </a:graphicData>
            </a:graphic>
          </wp:inline>
        </w:drawing>
      </w:r>
    </w:p>
    <w:p w14:paraId="3C8D4143" w14:textId="4B2C2420" w:rsidR="001F22DE" w:rsidRDefault="009128B1" w:rsidP="009128B1">
      <w:pPr>
        <w:pStyle w:val="Caption"/>
        <w:spacing w:after="0"/>
        <w:jc w:val="center"/>
        <w:rPr>
          <w:rFonts w:ascii="Times New Roman" w:hAnsi="Times New Roman" w:cs="Times New Roman"/>
          <w:i w:val="0"/>
          <w:iCs w:val="0"/>
          <w:color w:val="auto"/>
          <w:sz w:val="22"/>
          <w:szCs w:val="22"/>
        </w:rPr>
      </w:pPr>
      <w:bookmarkStart w:id="176" w:name="_Toc89453071"/>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76"/>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6D48AAC">
            <wp:extent cx="2900099" cy="2283576"/>
            <wp:effectExtent l="19050" t="19050" r="14605" b="215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1049" cy="2315821"/>
                    </a:xfrm>
                    <a:prstGeom prst="rect">
                      <a:avLst/>
                    </a:prstGeom>
                    <a:ln w="3175">
                      <a:solidFill>
                        <a:schemeClr val="tx1"/>
                      </a:solidFill>
                    </a:ln>
                  </pic:spPr>
                </pic:pic>
              </a:graphicData>
            </a:graphic>
          </wp:inline>
        </w:drawing>
      </w:r>
    </w:p>
    <w:p w14:paraId="0CFC7362" w14:textId="2F2B19A3"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7" w:name="_Toc89453072"/>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7"/>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434F0B63"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8" w:name="_Toc89453073"/>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8"/>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26E31CA4"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9" w:name="_Toc89453074"/>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9"/>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80" w:name="_Toc89935583"/>
      <w:r>
        <w:t>Perancangan Database</w:t>
      </w:r>
      <w:bookmarkEnd w:id="180"/>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4E70A05B"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81" w:name="_Toc89453075"/>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81"/>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0A27A44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w:t>
      </w:r>
      <w:r w:rsidR="00485B55">
        <w:rPr>
          <w:rFonts w:ascii="Times New Roman" w:hAnsi="Times New Roman" w:cs="Times New Roman"/>
          <w:sz w:val="24"/>
          <w:szCs w:val="24"/>
        </w:rPr>
        <w:t>6</w:t>
      </w:r>
      <w:r w:rsidR="00825FF1">
        <w:rPr>
          <w:rFonts w:ascii="Times New Roman" w:hAnsi="Times New Roman" w:cs="Times New Roman"/>
          <w:sz w:val="24"/>
          <w:szCs w:val="24"/>
        </w:rPr>
        <w:t xml:space="preserve"> dan Tabel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37086DBB"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82" w:name="_Toc89452709"/>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82"/>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bl>
    <w:p w14:paraId="61EBE3F4" w14:textId="5B07A01E" w:rsidR="00DE7ED5" w:rsidRPr="00DE7ED5" w:rsidRDefault="00DE7ED5" w:rsidP="00DE7ED5">
      <w:pPr>
        <w:pStyle w:val="Caption"/>
        <w:keepNext/>
        <w:spacing w:after="0"/>
        <w:jc w:val="center"/>
        <w:rPr>
          <w:rFonts w:ascii="Times New Roman" w:hAnsi="Times New Roman" w:cs="Times New Roman"/>
          <w:i w:val="0"/>
          <w:iCs w:val="0"/>
          <w:color w:val="auto"/>
          <w:sz w:val="22"/>
          <w:szCs w:val="22"/>
        </w:rPr>
      </w:pPr>
      <w:bookmarkStart w:id="183" w:name="_Toc89452710"/>
      <w:r w:rsidRPr="00DE7ED5">
        <w:rPr>
          <w:rFonts w:ascii="Times New Roman" w:hAnsi="Times New Roman" w:cs="Times New Roman"/>
          <w:b/>
          <w:bCs/>
          <w:i w:val="0"/>
          <w:iCs w:val="0"/>
          <w:color w:val="auto"/>
          <w:sz w:val="22"/>
          <w:szCs w:val="22"/>
        </w:rPr>
        <w:lastRenderedPageBreak/>
        <w:t xml:space="preserve">Tabel 3. </w:t>
      </w:r>
      <w:r w:rsidRPr="00DE7ED5">
        <w:rPr>
          <w:rFonts w:ascii="Times New Roman" w:hAnsi="Times New Roman" w:cs="Times New Roman"/>
          <w:b/>
          <w:bCs/>
          <w:i w:val="0"/>
          <w:iCs w:val="0"/>
          <w:color w:val="auto"/>
          <w:sz w:val="22"/>
          <w:szCs w:val="22"/>
        </w:rPr>
        <w:fldChar w:fldCharType="begin"/>
      </w:r>
      <w:r w:rsidRPr="00DE7ED5">
        <w:rPr>
          <w:rFonts w:ascii="Times New Roman" w:hAnsi="Times New Roman" w:cs="Times New Roman"/>
          <w:b/>
          <w:bCs/>
          <w:i w:val="0"/>
          <w:iCs w:val="0"/>
          <w:color w:val="auto"/>
          <w:sz w:val="22"/>
          <w:szCs w:val="22"/>
        </w:rPr>
        <w:instrText xml:space="preserve"> SEQ Tabel_3. \* ARABIC </w:instrText>
      </w:r>
      <w:r w:rsidRPr="00DE7ED5">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7</w:t>
      </w:r>
      <w:r w:rsidRPr="00DE7ED5">
        <w:rPr>
          <w:rFonts w:ascii="Times New Roman" w:hAnsi="Times New Roman" w:cs="Times New Roman"/>
          <w:b/>
          <w:bCs/>
          <w:i w:val="0"/>
          <w:iCs w:val="0"/>
          <w:color w:val="auto"/>
          <w:sz w:val="22"/>
          <w:szCs w:val="22"/>
        </w:rPr>
        <w:fldChar w:fldCharType="end"/>
      </w:r>
      <w:r w:rsidRPr="00DE7ED5">
        <w:rPr>
          <w:rFonts w:ascii="Times New Roman" w:hAnsi="Times New Roman" w:cs="Times New Roman"/>
          <w:i w:val="0"/>
          <w:iCs w:val="0"/>
          <w:color w:val="auto"/>
          <w:sz w:val="22"/>
          <w:szCs w:val="22"/>
        </w:rPr>
        <w:t xml:space="preserve"> Lanjutan Keterangan Tipe Data Collection</w:t>
      </w:r>
      <w:bookmarkEnd w:id="183"/>
    </w:p>
    <w:tbl>
      <w:tblPr>
        <w:tblStyle w:val="TableGrid"/>
        <w:tblW w:w="0" w:type="auto"/>
        <w:tblLook w:val="04A0" w:firstRow="1" w:lastRow="0" w:firstColumn="1" w:lastColumn="0" w:noHBand="0" w:noVBand="1"/>
      </w:tblPr>
      <w:tblGrid>
        <w:gridCol w:w="4388"/>
        <w:gridCol w:w="4389"/>
      </w:tblGrid>
      <w:tr w:rsidR="0042550D" w:rsidRPr="00E917F8" w14:paraId="1924F426" w14:textId="77777777" w:rsidTr="00E917F8">
        <w:tc>
          <w:tcPr>
            <w:tcW w:w="4388" w:type="dxa"/>
          </w:tcPr>
          <w:p w14:paraId="149D8C25" w14:textId="591D2C52"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Key</w:t>
            </w:r>
          </w:p>
        </w:tc>
        <w:tc>
          <w:tcPr>
            <w:tcW w:w="4389" w:type="dxa"/>
          </w:tcPr>
          <w:p w14:paraId="7B1614B2" w14:textId="4F3A3907"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Tipe Data</w:t>
            </w:r>
          </w:p>
        </w:tc>
      </w:tr>
      <w:tr w:rsidR="0042550D" w:rsidRPr="00E917F8" w14:paraId="5BD3E9FC" w14:textId="77777777" w:rsidTr="00E917F8">
        <w:tc>
          <w:tcPr>
            <w:tcW w:w="4388" w:type="dxa"/>
          </w:tcPr>
          <w:p w14:paraId="5D985376" w14:textId="02D2AD01"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465767AD" w14:textId="77777777" w:rsidTr="00E917F8">
        <w:tc>
          <w:tcPr>
            <w:tcW w:w="4388" w:type="dxa"/>
          </w:tcPr>
          <w:p w14:paraId="6BC459B0" w14:textId="73C5122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C9FB6C2" w14:textId="77777777" w:rsidTr="00E917F8">
        <w:tc>
          <w:tcPr>
            <w:tcW w:w="4388" w:type="dxa"/>
          </w:tcPr>
          <w:p w14:paraId="22312E78" w14:textId="01698630"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1D9D7D5" w14:textId="77777777" w:rsidTr="00E917F8">
        <w:tc>
          <w:tcPr>
            <w:tcW w:w="4388" w:type="dxa"/>
          </w:tcPr>
          <w:p w14:paraId="16333B52" w14:textId="1AC7D9C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620A20B" w14:textId="77777777" w:rsidTr="00E917F8">
        <w:tc>
          <w:tcPr>
            <w:tcW w:w="4388" w:type="dxa"/>
          </w:tcPr>
          <w:p w14:paraId="4D3A05AE" w14:textId="6AD40A5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69080D4E" w14:textId="77777777" w:rsidTr="00E917F8">
        <w:tc>
          <w:tcPr>
            <w:tcW w:w="4388" w:type="dxa"/>
          </w:tcPr>
          <w:p w14:paraId="5CF56BF7" w14:textId="7B9108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7395EFF" w14:textId="77777777" w:rsidTr="00E917F8">
        <w:tc>
          <w:tcPr>
            <w:tcW w:w="4388" w:type="dxa"/>
          </w:tcPr>
          <w:p w14:paraId="74F367BD" w14:textId="208235AE"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Pr="0067706C" w:rsidRDefault="00672178" w:rsidP="0067706C">
      <w:pPr>
        <w:spacing w:after="0" w:line="240" w:lineRule="auto"/>
        <w:rPr>
          <w:rFonts w:ascii="Times New Roman" w:hAnsi="Times New Roman" w:cs="Times New Roman"/>
          <w:sz w:val="24"/>
          <w:szCs w:val="24"/>
        </w:rPr>
      </w:pPr>
    </w:p>
    <w:p w14:paraId="73AD9312" w14:textId="1E66A51A" w:rsidR="00871923" w:rsidRDefault="00390DB8" w:rsidP="00B0088F">
      <w:pPr>
        <w:pStyle w:val="SubBabBab3"/>
      </w:pPr>
      <w:bookmarkStart w:id="184" w:name="_Toc89935584"/>
      <w:r>
        <w:t>Perancangan Antarmuka</w:t>
      </w:r>
      <w:bookmarkEnd w:id="184"/>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3D16432F" w:rsidR="00A50CBA" w:rsidRDefault="00292C38" w:rsidP="00292C38">
      <w:pPr>
        <w:pStyle w:val="Caption"/>
        <w:spacing w:after="0"/>
        <w:jc w:val="center"/>
        <w:rPr>
          <w:rFonts w:ascii="Times New Roman" w:hAnsi="Times New Roman" w:cs="Times New Roman"/>
          <w:i w:val="0"/>
          <w:iCs w:val="0"/>
          <w:color w:val="auto"/>
          <w:sz w:val="22"/>
          <w:szCs w:val="22"/>
        </w:rPr>
      </w:pPr>
      <w:bookmarkStart w:id="185" w:name="_Toc89453076"/>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85"/>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86" w:name="_Toc89935585"/>
      <w:r>
        <w:t>Pengujian</w:t>
      </w:r>
      <w:bookmarkEnd w:id="186"/>
    </w:p>
    <w:p w14:paraId="6FD3F296" w14:textId="0F044597"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r w:rsidRPr="002257DA">
        <w:rPr>
          <w:rFonts w:ascii="Times New Roman" w:hAnsi="Times New Roman" w:cs="Times New Roman"/>
          <w:sz w:val="24"/>
          <w:szCs w:val="24"/>
        </w:rPr>
        <w:lastRenderedPageBreak/>
        <w:t xml:space="preserve">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w:t>
      </w:r>
      <w:r w:rsidRPr="002257DA">
        <w:rPr>
          <w:rFonts w:ascii="Times New Roman" w:hAnsi="Times New Roman" w:cs="Times New Roman"/>
          <w:sz w:val="24"/>
          <w:szCs w:val="24"/>
        </w:rPr>
        <w:t>di bawah ini.</w:t>
      </w:r>
    </w:p>
    <w:p w14:paraId="6E350E58" w14:textId="77777777" w:rsidR="004F5896" w:rsidRDefault="004F5896" w:rsidP="00DE53AB">
      <w:pPr>
        <w:spacing w:after="0" w:line="240" w:lineRule="auto"/>
        <w:rPr>
          <w:rFonts w:ascii="Times New Roman" w:hAnsi="Times New Roman" w:cs="Times New Roman"/>
          <w:sz w:val="24"/>
          <w:szCs w:val="24"/>
        </w:rPr>
      </w:pPr>
    </w:p>
    <w:p w14:paraId="06FA93BA" w14:textId="218F2A53" w:rsidR="005E5916" w:rsidRPr="005E5916" w:rsidRDefault="005E5916" w:rsidP="005E5916">
      <w:pPr>
        <w:pStyle w:val="Caption"/>
        <w:keepNext/>
        <w:spacing w:after="0"/>
        <w:jc w:val="center"/>
        <w:rPr>
          <w:rFonts w:ascii="Times New Roman" w:hAnsi="Times New Roman" w:cs="Times New Roman"/>
          <w:i w:val="0"/>
          <w:iCs w:val="0"/>
          <w:color w:val="auto"/>
          <w:sz w:val="22"/>
          <w:szCs w:val="22"/>
        </w:rPr>
      </w:pPr>
      <w:bookmarkStart w:id="187" w:name="_Toc89452711"/>
      <w:r w:rsidRPr="009648EA">
        <w:rPr>
          <w:rFonts w:ascii="Times New Roman" w:hAnsi="Times New Roman" w:cs="Times New Roman"/>
          <w:b/>
          <w:bCs/>
          <w:i w:val="0"/>
          <w:iCs w:val="0"/>
          <w:color w:val="auto"/>
          <w:sz w:val="22"/>
          <w:szCs w:val="22"/>
        </w:rPr>
        <w:t xml:space="preserve">Tabel 3. </w:t>
      </w:r>
      <w:r w:rsidRPr="009648EA">
        <w:rPr>
          <w:rFonts w:ascii="Times New Roman" w:hAnsi="Times New Roman" w:cs="Times New Roman"/>
          <w:b/>
          <w:bCs/>
          <w:i w:val="0"/>
          <w:iCs w:val="0"/>
          <w:color w:val="auto"/>
          <w:sz w:val="22"/>
          <w:szCs w:val="22"/>
        </w:rPr>
        <w:fldChar w:fldCharType="begin"/>
      </w:r>
      <w:r w:rsidRPr="009648EA">
        <w:rPr>
          <w:rFonts w:ascii="Times New Roman" w:hAnsi="Times New Roman" w:cs="Times New Roman"/>
          <w:b/>
          <w:bCs/>
          <w:i w:val="0"/>
          <w:iCs w:val="0"/>
          <w:color w:val="auto"/>
          <w:sz w:val="22"/>
          <w:szCs w:val="22"/>
        </w:rPr>
        <w:instrText xml:space="preserve"> SEQ Tabel_3. \* ARABIC </w:instrText>
      </w:r>
      <w:r w:rsidRPr="009648EA">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8</w:t>
      </w:r>
      <w:r w:rsidRPr="009648EA">
        <w:rPr>
          <w:rFonts w:ascii="Times New Roman" w:hAnsi="Times New Roman" w:cs="Times New Roman"/>
          <w:b/>
          <w:bCs/>
          <w:i w:val="0"/>
          <w:iCs w:val="0"/>
          <w:color w:val="auto"/>
          <w:sz w:val="22"/>
          <w:szCs w:val="22"/>
        </w:rPr>
        <w:fldChar w:fldCharType="end"/>
      </w:r>
      <w:r w:rsidRPr="005E5916">
        <w:rPr>
          <w:rFonts w:ascii="Times New Roman" w:hAnsi="Times New Roman" w:cs="Times New Roman"/>
          <w:i w:val="0"/>
          <w:iCs w:val="0"/>
          <w:color w:val="auto"/>
          <w:sz w:val="22"/>
          <w:szCs w:val="22"/>
        </w:rPr>
        <w:t xml:space="preserve"> Pengujian Black Box</w:t>
      </w:r>
      <w:bookmarkEnd w:id="187"/>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69588B" w:rsidRPr="00F15B46" w14:paraId="416EB8AE" w14:textId="77777777" w:rsidTr="0069588B">
        <w:tc>
          <w:tcPr>
            <w:tcW w:w="535" w:type="dxa"/>
          </w:tcPr>
          <w:p w14:paraId="5FE32C62"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2AA67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6441B8B0"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 sesuai data parameter yang diinputkan</w:t>
            </w:r>
          </w:p>
        </w:tc>
        <w:tc>
          <w:tcPr>
            <w:tcW w:w="2200" w:type="dxa"/>
          </w:tcPr>
          <w:p w14:paraId="48572961" w14:textId="77777777" w:rsidR="0069588B" w:rsidRPr="00F15B46" w:rsidRDefault="0069588B" w:rsidP="007C6C76">
            <w:pPr>
              <w:rPr>
                <w:rFonts w:ascii="Times New Roman" w:hAnsi="Times New Roman" w:cs="Times New Roman"/>
                <w:sz w:val="20"/>
                <w:szCs w:val="20"/>
              </w:rPr>
            </w:pPr>
          </w:p>
        </w:tc>
        <w:tc>
          <w:tcPr>
            <w:tcW w:w="1312" w:type="dxa"/>
          </w:tcPr>
          <w:p w14:paraId="52DB483A" w14:textId="77777777" w:rsidR="0069588B" w:rsidRPr="00F15B46" w:rsidRDefault="0069588B" w:rsidP="007C6C76">
            <w:pPr>
              <w:jc w:val="center"/>
              <w:rPr>
                <w:rFonts w:ascii="Times New Roman" w:hAnsi="Times New Roman" w:cs="Times New Roman"/>
                <w:sz w:val="20"/>
                <w:szCs w:val="20"/>
              </w:rPr>
            </w:pPr>
          </w:p>
        </w:tc>
      </w:tr>
      <w:tr w:rsidR="0069588B" w:rsidRPr="00F15B46" w14:paraId="254A9CE5" w14:textId="77777777" w:rsidTr="0069588B">
        <w:tc>
          <w:tcPr>
            <w:tcW w:w="535" w:type="dxa"/>
          </w:tcPr>
          <w:p w14:paraId="4FAFBC5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23D9E466"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791BE1C3"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Saat navbar information dipilih, dapat menampilkan interface dari menu information dan dataset yang digunakan dalam bentuk tabel</w:t>
            </w:r>
          </w:p>
        </w:tc>
        <w:tc>
          <w:tcPr>
            <w:tcW w:w="2200" w:type="dxa"/>
          </w:tcPr>
          <w:p w14:paraId="3DB0E555" w14:textId="77777777" w:rsidR="0069588B" w:rsidRPr="00F15B46" w:rsidRDefault="0069588B" w:rsidP="007C6C76">
            <w:pPr>
              <w:rPr>
                <w:rFonts w:ascii="Times New Roman" w:hAnsi="Times New Roman" w:cs="Times New Roman"/>
                <w:sz w:val="20"/>
                <w:szCs w:val="20"/>
              </w:rPr>
            </w:pPr>
          </w:p>
        </w:tc>
        <w:tc>
          <w:tcPr>
            <w:tcW w:w="1312" w:type="dxa"/>
          </w:tcPr>
          <w:p w14:paraId="465AD282" w14:textId="77777777" w:rsidR="0069588B" w:rsidRPr="00F15B46" w:rsidRDefault="0069588B" w:rsidP="007C6C76">
            <w:pPr>
              <w:jc w:val="center"/>
              <w:rPr>
                <w:rFonts w:ascii="Times New Roman" w:hAnsi="Times New Roman" w:cs="Times New Roman"/>
                <w:sz w:val="20"/>
                <w:szCs w:val="20"/>
              </w:rPr>
            </w:pPr>
          </w:p>
        </w:tc>
      </w:tr>
      <w:tr w:rsidR="0069588B" w:rsidRPr="00F15B46" w14:paraId="2FD59C6E" w14:textId="77777777" w:rsidTr="0069588B">
        <w:tc>
          <w:tcPr>
            <w:tcW w:w="535" w:type="dxa"/>
          </w:tcPr>
          <w:p w14:paraId="3A71C499"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398FFF65"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6445890D"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enampilkan hasil langkah-langkah pada tahap </w:t>
            </w:r>
            <w:r w:rsidRPr="003A0671">
              <w:rPr>
                <w:rFonts w:ascii="Times New Roman" w:hAnsi="Times New Roman" w:cs="Times New Roman"/>
                <w:i/>
                <w:iCs/>
                <w:sz w:val="20"/>
                <w:szCs w:val="20"/>
              </w:rPr>
              <w:t>preprocessing</w:t>
            </w:r>
          </w:p>
        </w:tc>
        <w:tc>
          <w:tcPr>
            <w:tcW w:w="2200" w:type="dxa"/>
          </w:tcPr>
          <w:p w14:paraId="5AA79CE0" w14:textId="77777777" w:rsidR="0069588B" w:rsidRPr="00F15B46" w:rsidRDefault="0069588B" w:rsidP="007C6C76">
            <w:pPr>
              <w:rPr>
                <w:rFonts w:ascii="Times New Roman" w:hAnsi="Times New Roman" w:cs="Times New Roman"/>
                <w:sz w:val="20"/>
                <w:szCs w:val="20"/>
              </w:rPr>
            </w:pPr>
          </w:p>
        </w:tc>
        <w:tc>
          <w:tcPr>
            <w:tcW w:w="1312" w:type="dxa"/>
          </w:tcPr>
          <w:p w14:paraId="6B3A1F74" w14:textId="77777777" w:rsidR="0069588B" w:rsidRPr="00F15B46" w:rsidRDefault="0069588B" w:rsidP="007C6C76">
            <w:pPr>
              <w:jc w:val="center"/>
              <w:rPr>
                <w:rFonts w:ascii="Times New Roman" w:hAnsi="Times New Roman" w:cs="Times New Roman"/>
                <w:sz w:val="20"/>
                <w:szCs w:val="20"/>
              </w:rPr>
            </w:pPr>
          </w:p>
        </w:tc>
      </w:tr>
      <w:tr w:rsidR="0069588B" w:rsidRPr="00F15B46" w14:paraId="2C60C55A" w14:textId="77777777" w:rsidTr="0069588B">
        <w:tc>
          <w:tcPr>
            <w:tcW w:w="535" w:type="dxa"/>
          </w:tcPr>
          <w:p w14:paraId="30DEE208"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71921D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0D94EE31"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etelah melakukan prediksi berdasarkan data, maka data dan hasil prediksi akan masuk k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databaru</w:t>
            </w:r>
          </w:p>
        </w:tc>
        <w:tc>
          <w:tcPr>
            <w:tcW w:w="2200" w:type="dxa"/>
          </w:tcPr>
          <w:p w14:paraId="258296B5" w14:textId="77777777" w:rsidR="0069588B" w:rsidRDefault="0069588B" w:rsidP="007C6C76">
            <w:pPr>
              <w:rPr>
                <w:rFonts w:ascii="Times New Roman" w:hAnsi="Times New Roman" w:cs="Times New Roman"/>
                <w:sz w:val="20"/>
                <w:szCs w:val="20"/>
              </w:rPr>
            </w:pPr>
          </w:p>
        </w:tc>
        <w:tc>
          <w:tcPr>
            <w:tcW w:w="1312" w:type="dxa"/>
          </w:tcPr>
          <w:p w14:paraId="1DDC6D7B" w14:textId="77777777" w:rsidR="0069588B" w:rsidRDefault="0069588B" w:rsidP="007C6C76">
            <w:pPr>
              <w:jc w:val="center"/>
              <w:rPr>
                <w:rFonts w:ascii="Times New Roman" w:hAnsi="Times New Roman" w:cs="Times New Roman"/>
                <w:sz w:val="20"/>
                <w:szCs w:val="20"/>
              </w:rPr>
            </w:pPr>
          </w:p>
        </w:tc>
      </w:tr>
      <w:tr w:rsidR="0069588B" w:rsidRPr="00F15B46" w14:paraId="64A9B441" w14:textId="77777777" w:rsidTr="0069588B">
        <w:tc>
          <w:tcPr>
            <w:tcW w:w="535" w:type="dxa"/>
          </w:tcPr>
          <w:p w14:paraId="177FD3FB"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1DF40633"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359E86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enampilkan data dan contoh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1DAD045B" w14:textId="77777777" w:rsidR="0069588B" w:rsidRDefault="0069588B" w:rsidP="007C6C76">
            <w:pPr>
              <w:rPr>
                <w:rFonts w:ascii="Times New Roman" w:hAnsi="Times New Roman" w:cs="Times New Roman"/>
                <w:sz w:val="20"/>
                <w:szCs w:val="20"/>
              </w:rPr>
            </w:pPr>
          </w:p>
        </w:tc>
        <w:tc>
          <w:tcPr>
            <w:tcW w:w="1312" w:type="dxa"/>
          </w:tcPr>
          <w:p w14:paraId="118CE13E" w14:textId="77777777" w:rsidR="0069588B" w:rsidRDefault="0069588B" w:rsidP="007C6C76">
            <w:pPr>
              <w:jc w:val="center"/>
              <w:rPr>
                <w:rFonts w:ascii="Times New Roman" w:hAnsi="Times New Roman" w:cs="Times New Roman"/>
                <w:sz w:val="20"/>
                <w:szCs w:val="20"/>
              </w:rPr>
            </w:pPr>
          </w:p>
        </w:tc>
      </w:tr>
    </w:tbl>
    <w:p w14:paraId="64C2AB9C" w14:textId="4615E19D" w:rsidR="00230FE2" w:rsidRPr="001C2CBC" w:rsidRDefault="00230FE2" w:rsidP="001C2CBC">
      <w:pPr>
        <w:pStyle w:val="Caption"/>
        <w:keepNext/>
        <w:spacing w:after="0"/>
        <w:rPr>
          <w:rFonts w:ascii="Times New Roman" w:hAnsi="Times New Roman" w:cs="Times New Roman"/>
          <w:i w:val="0"/>
          <w:iCs w:val="0"/>
          <w:color w:val="auto"/>
          <w:sz w:val="24"/>
          <w:szCs w:val="24"/>
        </w:rPr>
      </w:pPr>
    </w:p>
    <w:p w14:paraId="79273EDF" w14:textId="220C53D5"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871039">
        <w:rPr>
          <w:rFonts w:ascii="Times New Roman" w:hAnsi="Times New Roman" w:cs="Times New Roman"/>
          <w:sz w:val="24"/>
          <w:szCs w:val="24"/>
        </w:rPr>
        <w:t>19</w:t>
      </w:r>
      <w:r w:rsidRPr="00457D37">
        <w:rPr>
          <w:rFonts w:ascii="Times New Roman" w:hAnsi="Times New Roman" w:cs="Times New Roman"/>
          <w:sz w:val="24"/>
          <w:szCs w:val="24"/>
        </w:rPr>
        <w:t xml:space="preserve"> </w:t>
      </w:r>
      <w:r w:rsidR="00412E2B">
        <w:rPr>
          <w:rFonts w:ascii="Times New Roman" w:hAnsi="Times New Roman" w:cs="Times New Roman"/>
          <w:sz w:val="24"/>
          <w:szCs w:val="24"/>
        </w:rPr>
        <w:t xml:space="preserve">dan Tabe; 3.20 </w:t>
      </w:r>
      <w:r w:rsidRPr="00457D37">
        <w:rPr>
          <w:rFonts w:ascii="Times New Roman" w:hAnsi="Times New Roman" w:cs="Times New Roman"/>
          <w:sz w:val="24"/>
          <w:szCs w:val="24"/>
        </w:rPr>
        <w:t>di bawah ini.</w:t>
      </w:r>
    </w:p>
    <w:p w14:paraId="5D46D086" w14:textId="46A47254" w:rsidR="00C727F2" w:rsidRDefault="00C727F2" w:rsidP="00C727F2">
      <w:pPr>
        <w:spacing w:after="0" w:line="240" w:lineRule="auto"/>
        <w:rPr>
          <w:rFonts w:ascii="Times New Roman" w:hAnsi="Times New Roman" w:cs="Times New Roman"/>
          <w:sz w:val="24"/>
          <w:szCs w:val="24"/>
        </w:rPr>
      </w:pPr>
    </w:p>
    <w:p w14:paraId="2DC2DD0E" w14:textId="27A72214" w:rsidR="00D80E57" w:rsidRDefault="00D80E57" w:rsidP="00C727F2">
      <w:pPr>
        <w:spacing w:after="0" w:line="240" w:lineRule="auto"/>
        <w:rPr>
          <w:rFonts w:ascii="Times New Roman" w:hAnsi="Times New Roman" w:cs="Times New Roman"/>
          <w:sz w:val="24"/>
          <w:szCs w:val="24"/>
        </w:rPr>
      </w:pPr>
    </w:p>
    <w:p w14:paraId="51D31163" w14:textId="065657E3" w:rsidR="00D80E57" w:rsidRDefault="00D80E57" w:rsidP="00C727F2">
      <w:pPr>
        <w:spacing w:after="0" w:line="240" w:lineRule="auto"/>
        <w:rPr>
          <w:rFonts w:ascii="Times New Roman" w:hAnsi="Times New Roman" w:cs="Times New Roman"/>
          <w:sz w:val="24"/>
          <w:szCs w:val="24"/>
        </w:rPr>
      </w:pPr>
    </w:p>
    <w:p w14:paraId="397650B2" w14:textId="2BFABC3A" w:rsidR="00D80E57" w:rsidRDefault="00D80E57" w:rsidP="00C727F2">
      <w:pPr>
        <w:spacing w:after="0" w:line="240" w:lineRule="auto"/>
        <w:rPr>
          <w:rFonts w:ascii="Times New Roman" w:hAnsi="Times New Roman" w:cs="Times New Roman"/>
          <w:sz w:val="24"/>
          <w:szCs w:val="24"/>
        </w:rPr>
      </w:pPr>
    </w:p>
    <w:p w14:paraId="4D13BF88" w14:textId="607FB6E3" w:rsidR="00D80E57" w:rsidRDefault="00D80E57" w:rsidP="00C727F2">
      <w:pPr>
        <w:spacing w:after="0" w:line="240" w:lineRule="auto"/>
        <w:rPr>
          <w:rFonts w:ascii="Times New Roman" w:hAnsi="Times New Roman" w:cs="Times New Roman"/>
          <w:sz w:val="24"/>
          <w:szCs w:val="24"/>
        </w:rPr>
      </w:pPr>
    </w:p>
    <w:p w14:paraId="1E9806CC" w14:textId="77777777" w:rsidR="00D80E57" w:rsidRDefault="00D80E57" w:rsidP="00C727F2">
      <w:pPr>
        <w:spacing w:after="0" w:line="240" w:lineRule="auto"/>
        <w:rPr>
          <w:rFonts w:ascii="Times New Roman" w:hAnsi="Times New Roman" w:cs="Times New Roman"/>
          <w:sz w:val="24"/>
          <w:szCs w:val="24"/>
        </w:rPr>
      </w:pPr>
    </w:p>
    <w:p w14:paraId="4CAB59B6" w14:textId="6A458E08" w:rsidR="00F40599" w:rsidRPr="00F40599" w:rsidRDefault="00F40599" w:rsidP="00F40599">
      <w:pPr>
        <w:pStyle w:val="Caption"/>
        <w:keepNext/>
        <w:spacing w:after="0"/>
        <w:jc w:val="center"/>
        <w:rPr>
          <w:rFonts w:ascii="Times New Roman" w:hAnsi="Times New Roman" w:cs="Times New Roman"/>
          <w:i w:val="0"/>
          <w:iCs w:val="0"/>
          <w:color w:val="auto"/>
          <w:sz w:val="22"/>
          <w:szCs w:val="22"/>
        </w:rPr>
      </w:pPr>
      <w:bookmarkStart w:id="188" w:name="_Toc89452712"/>
      <w:r w:rsidRPr="00F40599">
        <w:rPr>
          <w:rFonts w:ascii="Times New Roman" w:hAnsi="Times New Roman" w:cs="Times New Roman"/>
          <w:b/>
          <w:bCs/>
          <w:i w:val="0"/>
          <w:iCs w:val="0"/>
          <w:color w:val="auto"/>
          <w:sz w:val="22"/>
          <w:szCs w:val="22"/>
        </w:rPr>
        <w:lastRenderedPageBreak/>
        <w:t xml:space="preserve">Tabel 3. </w:t>
      </w:r>
      <w:r w:rsidRPr="00F40599">
        <w:rPr>
          <w:rFonts w:ascii="Times New Roman" w:hAnsi="Times New Roman" w:cs="Times New Roman"/>
          <w:b/>
          <w:bCs/>
          <w:i w:val="0"/>
          <w:iCs w:val="0"/>
          <w:color w:val="auto"/>
          <w:sz w:val="22"/>
          <w:szCs w:val="22"/>
        </w:rPr>
        <w:fldChar w:fldCharType="begin"/>
      </w:r>
      <w:r w:rsidRPr="00F40599">
        <w:rPr>
          <w:rFonts w:ascii="Times New Roman" w:hAnsi="Times New Roman" w:cs="Times New Roman"/>
          <w:b/>
          <w:bCs/>
          <w:i w:val="0"/>
          <w:iCs w:val="0"/>
          <w:color w:val="auto"/>
          <w:sz w:val="22"/>
          <w:szCs w:val="22"/>
        </w:rPr>
        <w:instrText xml:space="preserve"> SEQ Tabel_3. \* ARABIC </w:instrText>
      </w:r>
      <w:r w:rsidRPr="00F40599">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9</w:t>
      </w:r>
      <w:r w:rsidRPr="00F40599">
        <w:rPr>
          <w:rFonts w:ascii="Times New Roman" w:hAnsi="Times New Roman" w:cs="Times New Roman"/>
          <w:b/>
          <w:bCs/>
          <w:i w:val="0"/>
          <w:iCs w:val="0"/>
          <w:color w:val="auto"/>
          <w:sz w:val="22"/>
          <w:szCs w:val="22"/>
        </w:rPr>
        <w:fldChar w:fldCharType="end"/>
      </w:r>
      <w:r w:rsidRPr="00F40599">
        <w:rPr>
          <w:rFonts w:ascii="Times New Roman" w:hAnsi="Times New Roman" w:cs="Times New Roman"/>
          <w:i w:val="0"/>
          <w:iCs w:val="0"/>
          <w:color w:val="auto"/>
          <w:sz w:val="22"/>
          <w:szCs w:val="22"/>
        </w:rPr>
        <w:t xml:space="preserve"> Pengujian Endpoint API</w:t>
      </w:r>
      <w:bookmarkEnd w:id="188"/>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592A03" w:rsidRPr="00897DC3" w14:paraId="18D45591" w14:textId="77777777" w:rsidTr="00592A03">
        <w:tc>
          <w:tcPr>
            <w:tcW w:w="535" w:type="dxa"/>
          </w:tcPr>
          <w:p w14:paraId="6E60582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0123D24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5646A11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E9FE5FF" w14:textId="77777777" w:rsidR="00592A03" w:rsidRPr="004321FE"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2250" w:type="dxa"/>
          </w:tcPr>
          <w:p w14:paraId="074754BC"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68A75C1"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2030036E" w14:textId="77777777" w:rsidTr="00592A03">
        <w:tc>
          <w:tcPr>
            <w:tcW w:w="535" w:type="dxa"/>
          </w:tcPr>
          <w:p w14:paraId="24E35719"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40910F22"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17FE55E8"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33274DC" w14:textId="77777777" w:rsidR="00592A03" w:rsidRPr="005703C8"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11B9CBA8"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FC69432"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A92113A" w14:textId="77777777" w:rsidTr="00592A03">
        <w:tc>
          <w:tcPr>
            <w:tcW w:w="535" w:type="dxa"/>
          </w:tcPr>
          <w:p w14:paraId="6D004E7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3FCE9A8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40ACD2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D6E815A"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73654E81"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081B1E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EFBBB90" w14:textId="77777777" w:rsidTr="00592A03">
        <w:tc>
          <w:tcPr>
            <w:tcW w:w="535" w:type="dxa"/>
          </w:tcPr>
          <w:p w14:paraId="30ABCE0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4A0B312A"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2A69FD9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F3146F8"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607C60C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E996D1D"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11BA24D" w14:textId="77777777" w:rsidTr="00592A03">
        <w:tc>
          <w:tcPr>
            <w:tcW w:w="535" w:type="dxa"/>
          </w:tcPr>
          <w:p w14:paraId="1A576ED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2743D465"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7037F98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6DDF1B" w14:textId="77777777" w:rsidR="00592A03" w:rsidRPr="000C7B6A"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4814E7E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65113B45"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C235858" w14:textId="77777777" w:rsidTr="00592A03">
        <w:tc>
          <w:tcPr>
            <w:tcW w:w="535" w:type="dxa"/>
          </w:tcPr>
          <w:p w14:paraId="7C2E54D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18789E89"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6666A1B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A55FEC9" w14:textId="77777777" w:rsidR="00592A03" w:rsidRPr="00704916"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201C25AF"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72DE7B0B"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39456B7" w14:textId="77777777" w:rsidTr="00592A03">
        <w:tc>
          <w:tcPr>
            <w:tcW w:w="535" w:type="dxa"/>
          </w:tcPr>
          <w:p w14:paraId="530111D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6B165831"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5342500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204081C"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5FB7FA87"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3012FD8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CE89F72" w14:textId="77777777" w:rsidTr="00592A03">
        <w:tc>
          <w:tcPr>
            <w:tcW w:w="535" w:type="dxa"/>
          </w:tcPr>
          <w:p w14:paraId="4CCF994D"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5338EB40"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49A5CCA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8A899F9"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7727E2F5"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03ADACC" w14:textId="77777777" w:rsidR="00592A03" w:rsidRPr="00897DC3" w:rsidRDefault="00592A03" w:rsidP="007C6C76">
            <w:pPr>
              <w:spacing w:line="276" w:lineRule="auto"/>
              <w:jc w:val="center"/>
              <w:rPr>
                <w:rFonts w:ascii="Times New Roman" w:hAnsi="Times New Roman" w:cs="Times New Roman"/>
                <w:sz w:val="20"/>
                <w:szCs w:val="20"/>
              </w:rPr>
            </w:pPr>
          </w:p>
        </w:tc>
      </w:tr>
    </w:tbl>
    <w:p w14:paraId="4A3CE0C5" w14:textId="77777777" w:rsidR="00CB4AF8" w:rsidRDefault="00CB4AF8"/>
    <w:p w14:paraId="5837AAD9" w14:textId="52F0DE63" w:rsidR="00CB4AF8" w:rsidRPr="00CB4AF8" w:rsidRDefault="00CB4AF8" w:rsidP="00CB4AF8">
      <w:pPr>
        <w:pStyle w:val="Caption"/>
        <w:keepNext/>
        <w:spacing w:after="0"/>
        <w:jc w:val="center"/>
        <w:rPr>
          <w:rFonts w:ascii="Times New Roman" w:hAnsi="Times New Roman" w:cs="Times New Roman"/>
          <w:i w:val="0"/>
          <w:iCs w:val="0"/>
          <w:color w:val="auto"/>
          <w:sz w:val="22"/>
          <w:szCs w:val="22"/>
        </w:rPr>
      </w:pPr>
      <w:bookmarkStart w:id="189" w:name="_Toc89452713"/>
      <w:r w:rsidRPr="00CB4AF8">
        <w:rPr>
          <w:rFonts w:ascii="Times New Roman" w:hAnsi="Times New Roman" w:cs="Times New Roman"/>
          <w:b/>
          <w:bCs/>
          <w:i w:val="0"/>
          <w:iCs w:val="0"/>
          <w:color w:val="auto"/>
          <w:sz w:val="22"/>
          <w:szCs w:val="22"/>
        </w:rPr>
        <w:lastRenderedPageBreak/>
        <w:t xml:space="preserve">Tabel 3. </w:t>
      </w:r>
      <w:r w:rsidRPr="00CB4AF8">
        <w:rPr>
          <w:rFonts w:ascii="Times New Roman" w:hAnsi="Times New Roman" w:cs="Times New Roman"/>
          <w:b/>
          <w:bCs/>
          <w:i w:val="0"/>
          <w:iCs w:val="0"/>
          <w:color w:val="auto"/>
          <w:sz w:val="22"/>
          <w:szCs w:val="22"/>
        </w:rPr>
        <w:fldChar w:fldCharType="begin"/>
      </w:r>
      <w:r w:rsidRPr="00CB4AF8">
        <w:rPr>
          <w:rFonts w:ascii="Times New Roman" w:hAnsi="Times New Roman" w:cs="Times New Roman"/>
          <w:b/>
          <w:bCs/>
          <w:i w:val="0"/>
          <w:iCs w:val="0"/>
          <w:color w:val="auto"/>
          <w:sz w:val="22"/>
          <w:szCs w:val="22"/>
        </w:rPr>
        <w:instrText xml:space="preserve"> SEQ Tabel_3. \* ARABIC </w:instrText>
      </w:r>
      <w:r w:rsidRPr="00CB4AF8">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0</w:t>
      </w:r>
      <w:r w:rsidRPr="00CB4AF8">
        <w:rPr>
          <w:rFonts w:ascii="Times New Roman" w:hAnsi="Times New Roman" w:cs="Times New Roman"/>
          <w:b/>
          <w:bCs/>
          <w:i w:val="0"/>
          <w:iCs w:val="0"/>
          <w:color w:val="auto"/>
          <w:sz w:val="22"/>
          <w:szCs w:val="22"/>
        </w:rPr>
        <w:fldChar w:fldCharType="end"/>
      </w:r>
      <w:r w:rsidRPr="00CB4AF8">
        <w:rPr>
          <w:rFonts w:ascii="Times New Roman" w:hAnsi="Times New Roman" w:cs="Times New Roman"/>
          <w:i w:val="0"/>
          <w:iCs w:val="0"/>
          <w:color w:val="auto"/>
          <w:sz w:val="22"/>
          <w:szCs w:val="22"/>
        </w:rPr>
        <w:t xml:space="preserve"> Lanjutan Pengujian Endpoint API</w:t>
      </w:r>
      <w:bookmarkEnd w:id="189"/>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5A35B7" w:rsidRPr="00897DC3" w14:paraId="209648AE" w14:textId="77777777" w:rsidTr="00592A03">
        <w:tc>
          <w:tcPr>
            <w:tcW w:w="535" w:type="dxa"/>
          </w:tcPr>
          <w:p w14:paraId="202BF0FC" w14:textId="36E815A3"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50C8B209" w14:textId="0092D51A"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3E62EFD7" w14:textId="1C05F37B"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7497EC82" w14:textId="2B5A6F88"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3593C87" w14:textId="47757C13"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1173BFEB" w14:textId="0125C7ED"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5A35B7" w:rsidRPr="00897DC3" w14:paraId="28CD55DE" w14:textId="77777777" w:rsidTr="00592A03">
        <w:tc>
          <w:tcPr>
            <w:tcW w:w="535" w:type="dxa"/>
          </w:tcPr>
          <w:p w14:paraId="0339C25E"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59E23DA1" w14:textId="77777777"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57632D25"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2C7C540" w14:textId="77777777"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E6F5CE" w14:textId="77777777" w:rsidR="005A35B7" w:rsidRPr="00897DC3" w:rsidRDefault="005A35B7" w:rsidP="005A35B7">
            <w:pPr>
              <w:spacing w:line="276" w:lineRule="auto"/>
              <w:rPr>
                <w:rFonts w:ascii="Times New Roman" w:hAnsi="Times New Roman" w:cs="Times New Roman"/>
                <w:sz w:val="20"/>
                <w:szCs w:val="20"/>
              </w:rPr>
            </w:pPr>
          </w:p>
        </w:tc>
        <w:tc>
          <w:tcPr>
            <w:tcW w:w="1312" w:type="dxa"/>
          </w:tcPr>
          <w:p w14:paraId="7B70933C" w14:textId="77777777" w:rsidR="005A35B7" w:rsidRPr="00897DC3" w:rsidRDefault="005A35B7" w:rsidP="005A35B7">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90"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4753378E" w:rsidR="00C706EC" w:rsidRDefault="00B7583C" w:rsidP="00B7583C">
      <w:pPr>
        <w:pStyle w:val="Caption"/>
        <w:spacing w:after="0"/>
        <w:jc w:val="center"/>
        <w:rPr>
          <w:rFonts w:ascii="Times New Roman" w:hAnsi="Times New Roman" w:cs="Times New Roman"/>
          <w:i w:val="0"/>
          <w:iCs w:val="0"/>
          <w:color w:val="auto"/>
          <w:sz w:val="22"/>
          <w:szCs w:val="22"/>
        </w:rPr>
      </w:pPr>
      <w:bookmarkStart w:id="191" w:name="_Toc89453077"/>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91"/>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92" w:name="_Toc89935586"/>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92"/>
    </w:p>
    <w:p w14:paraId="28EBCDB1" w14:textId="587F5CF4" w:rsidR="00BB76D3" w:rsidRDefault="00A17910" w:rsidP="00FF0734">
      <w:pPr>
        <w:pStyle w:val="SubJudulBab4new"/>
      </w:pPr>
      <w:bookmarkStart w:id="193" w:name="_Toc89935587"/>
      <w:r w:rsidRPr="0042096B">
        <w:t>Implementasi</w:t>
      </w:r>
      <w:bookmarkEnd w:id="193"/>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94" w:name="_Toc89935588"/>
      <w:r>
        <w:t>Library</w:t>
      </w:r>
      <w:bookmarkEnd w:id="194"/>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16047699"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95" w:name="_Toc87599768"/>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95"/>
    </w:p>
    <w:p w14:paraId="6C8B913E" w14:textId="77777777" w:rsidR="00EE4B75" w:rsidRPr="000D2963" w:rsidRDefault="00EE4B75" w:rsidP="0097116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96" w:name="_Toc89935589"/>
      <w:r>
        <w:t>Preprocessing</w:t>
      </w:r>
      <w:bookmarkEnd w:id="196"/>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7DAB9AB9"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97" w:name="_Toc87599769"/>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97"/>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3A9B45C5"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98" w:name="_Toc87599770"/>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98"/>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2A604A34"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99" w:name="_Toc87599771"/>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99"/>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78A1DB4C"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200" w:name="_Toc87599772"/>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200"/>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w:t>
      </w:r>
      <w:r w:rsidRPr="00A03535">
        <w:rPr>
          <w:rFonts w:ascii="Times New Roman" w:hAnsi="Times New Roman" w:cs="Times New Roman"/>
          <w:i/>
          <w:iCs/>
          <w:sz w:val="24"/>
          <w:szCs w:val="24"/>
        </w:rPr>
        <w:t>pipeline</w:t>
      </w:r>
      <w:r>
        <w:rPr>
          <w:rFonts w:ascii="Times New Roman" w:hAnsi="Times New Roman" w:cs="Times New Roman"/>
          <w:sz w:val="24"/>
          <w:szCs w:val="24"/>
        </w:rPr>
        <w:t xml:space="preserv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4768C35A"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201" w:name="_Toc87599773"/>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201"/>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7F71D7D3"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202" w:name="_Toc87599774"/>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202"/>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203" w:name="_Toc89935590"/>
      <w:r>
        <w:t>Training</w:t>
      </w:r>
      <w:bookmarkEnd w:id="203"/>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5A432AEF"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204" w:name="_Toc87599775"/>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204"/>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205" w:name="_Toc89935591"/>
      <w:r>
        <w:t xml:space="preserve">Pengembangan </w:t>
      </w:r>
      <w:r w:rsidR="00A10341">
        <w:t>Aplikasi</w:t>
      </w:r>
      <w:bookmarkEnd w:id="205"/>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5FE048E9"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206" w:name="_Toc87599776"/>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206"/>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661B9811" w:rsidR="00F73F11" w:rsidRDefault="0039263E" w:rsidP="0039263E">
      <w:pPr>
        <w:pStyle w:val="Caption"/>
        <w:spacing w:after="0"/>
        <w:jc w:val="center"/>
        <w:rPr>
          <w:rFonts w:ascii="Times New Roman" w:hAnsi="Times New Roman" w:cs="Times New Roman"/>
          <w:i w:val="0"/>
          <w:iCs w:val="0"/>
          <w:color w:val="auto"/>
          <w:sz w:val="22"/>
          <w:szCs w:val="22"/>
        </w:rPr>
      </w:pPr>
      <w:bookmarkStart w:id="207" w:name="_Toc87599777"/>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207"/>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36078A0C"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208" w:name="_Toc87599778"/>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208"/>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534F285B"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209" w:name="_Toc87599779"/>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209"/>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2EA88421"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210" w:name="_Toc87599780"/>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210"/>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72DC481F"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11" w:name="_Toc87599781"/>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211"/>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12" w:name="_Toc89935592"/>
      <w:r w:rsidRPr="0042096B">
        <w:lastRenderedPageBreak/>
        <w:t>Hasil</w:t>
      </w:r>
      <w:bookmarkEnd w:id="212"/>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13" w:name="_Toc89935593"/>
      <w:r>
        <w:t>Hasil Preprocessing</w:t>
      </w:r>
      <w:bookmarkEnd w:id="213"/>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21F8549D"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14" w:name="_Toc89452714"/>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14"/>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7FF74015"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15" w:name="_Toc89452715"/>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15"/>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2C94582D"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16" w:name="_Toc89452716"/>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16"/>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015C8EE2"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17" w:name="_Toc89452717"/>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17"/>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18" w:name="_Toc89935594"/>
      <w:r>
        <w:t>Hasil Training</w:t>
      </w:r>
      <w:bookmarkEnd w:id="218"/>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5BD61641"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19" w:name="_Toc89452718"/>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19"/>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67D0AD22"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w:t>
      </w:r>
      <w:r w:rsidR="00544E7D">
        <w:rPr>
          <w:rFonts w:ascii="Times New Roman" w:hAnsi="Times New Roman" w:cs="Times New Roman"/>
          <w:sz w:val="24"/>
          <w:szCs w:val="24"/>
        </w:rPr>
        <w:t xml:space="preserve"> 4.1</w:t>
      </w:r>
      <w:r w:rsidR="008218A2">
        <w:rPr>
          <w:rFonts w:ascii="Times New Roman" w:hAnsi="Times New Roman" w:cs="Times New Roman"/>
          <w:sz w:val="24"/>
          <w:szCs w:val="24"/>
        </w:rPr>
        <w:t xml:space="preserve">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48934B6C" w14:textId="77777777" w:rsidR="00E7754C" w:rsidRDefault="0020348B" w:rsidP="00E7754C">
      <w:pPr>
        <w:keepNext/>
        <w:spacing w:after="0" w:line="240" w:lineRule="auto"/>
        <w:jc w:val="center"/>
      </w:pPr>
      <w:r>
        <w:rPr>
          <w:noProof/>
        </w:rPr>
        <w:lastRenderedPageBreak/>
        <w:drawing>
          <wp:inline distT="0" distB="0" distL="0" distR="0" wp14:anchorId="1A023219" wp14:editId="05A5B0B3">
            <wp:extent cx="3555564" cy="8349672"/>
            <wp:effectExtent l="0" t="0" r="698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57965" cy="8355311"/>
                    </a:xfrm>
                    <a:prstGeom prst="rect">
                      <a:avLst/>
                    </a:prstGeom>
                  </pic:spPr>
                </pic:pic>
              </a:graphicData>
            </a:graphic>
          </wp:inline>
        </w:drawing>
      </w:r>
    </w:p>
    <w:p w14:paraId="0D02EF62" w14:textId="2C112DDB" w:rsidR="00B8735B" w:rsidRPr="00E7754C" w:rsidRDefault="00E7754C" w:rsidP="00E7754C">
      <w:pPr>
        <w:pStyle w:val="Caption"/>
        <w:spacing w:after="0"/>
        <w:jc w:val="center"/>
        <w:rPr>
          <w:rFonts w:ascii="Times New Roman" w:hAnsi="Times New Roman" w:cs="Times New Roman"/>
          <w:i w:val="0"/>
          <w:iCs w:val="0"/>
          <w:color w:val="auto"/>
          <w:sz w:val="22"/>
          <w:szCs w:val="22"/>
        </w:rPr>
      </w:pPr>
      <w:bookmarkStart w:id="220" w:name="_Toc89453078"/>
      <w:r w:rsidRPr="00E7754C">
        <w:rPr>
          <w:rFonts w:ascii="Times New Roman" w:hAnsi="Times New Roman" w:cs="Times New Roman"/>
          <w:b/>
          <w:bCs/>
          <w:i w:val="0"/>
          <w:iCs w:val="0"/>
          <w:color w:val="auto"/>
          <w:sz w:val="22"/>
          <w:szCs w:val="22"/>
        </w:rPr>
        <w:t xml:space="preserve">Gambar 4. </w:t>
      </w:r>
      <w:r w:rsidRPr="00E7754C">
        <w:rPr>
          <w:rFonts w:ascii="Times New Roman" w:hAnsi="Times New Roman" w:cs="Times New Roman"/>
          <w:b/>
          <w:bCs/>
          <w:i w:val="0"/>
          <w:iCs w:val="0"/>
          <w:color w:val="auto"/>
          <w:sz w:val="22"/>
          <w:szCs w:val="22"/>
        </w:rPr>
        <w:fldChar w:fldCharType="begin"/>
      </w:r>
      <w:r w:rsidRPr="00E7754C">
        <w:rPr>
          <w:rFonts w:ascii="Times New Roman" w:hAnsi="Times New Roman" w:cs="Times New Roman"/>
          <w:b/>
          <w:bCs/>
          <w:i w:val="0"/>
          <w:iCs w:val="0"/>
          <w:color w:val="auto"/>
          <w:sz w:val="22"/>
          <w:szCs w:val="22"/>
        </w:rPr>
        <w:instrText xml:space="preserve"> SEQ Gambar_4. \* ARABIC </w:instrText>
      </w:r>
      <w:r w:rsidRPr="00E7754C">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w:t>
      </w:r>
      <w:r w:rsidRPr="00E7754C">
        <w:rPr>
          <w:rFonts w:ascii="Times New Roman" w:hAnsi="Times New Roman" w:cs="Times New Roman"/>
          <w:b/>
          <w:bCs/>
          <w:i w:val="0"/>
          <w:iCs w:val="0"/>
          <w:color w:val="auto"/>
          <w:sz w:val="22"/>
          <w:szCs w:val="22"/>
        </w:rPr>
        <w:fldChar w:fldCharType="end"/>
      </w:r>
      <w:r w:rsidRPr="00E7754C">
        <w:rPr>
          <w:rFonts w:ascii="Times New Roman" w:hAnsi="Times New Roman" w:cs="Times New Roman"/>
          <w:i w:val="0"/>
          <w:iCs w:val="0"/>
          <w:color w:val="auto"/>
          <w:sz w:val="22"/>
          <w:szCs w:val="22"/>
        </w:rPr>
        <w:t xml:space="preserve"> Hasil Tree yang Dibuat</w:t>
      </w:r>
      <w:bookmarkEnd w:id="220"/>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21" w:name="_Toc89935595"/>
      <w:r>
        <w:lastRenderedPageBreak/>
        <w:t>Hasil Pengujian</w:t>
      </w:r>
      <w:r w:rsidR="00E033A6">
        <w:t xml:space="preserve"> Model</w:t>
      </w:r>
      <w:bookmarkEnd w:id="221"/>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27914B21">
            <wp:extent cx="4302529" cy="2268535"/>
            <wp:effectExtent l="19050" t="19050" r="22225" b="1778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4321701" cy="2278643"/>
                    </a:xfrm>
                    <a:prstGeom prst="rect">
                      <a:avLst/>
                    </a:prstGeom>
                    <a:ln w="6350">
                      <a:solidFill>
                        <a:schemeClr val="tx1"/>
                      </a:solidFill>
                    </a:ln>
                  </pic:spPr>
                </pic:pic>
              </a:graphicData>
            </a:graphic>
          </wp:inline>
        </w:drawing>
      </w:r>
    </w:p>
    <w:p w14:paraId="6025FF1F" w14:textId="2D0003EF"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22" w:name="_Toc89453079"/>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22"/>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518B37E5">
            <wp:extent cx="4427553" cy="2366703"/>
            <wp:effectExtent l="19050" t="19050" r="11430" b="14605"/>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4461653" cy="2384931"/>
                    </a:xfrm>
                    <a:prstGeom prst="rect">
                      <a:avLst/>
                    </a:prstGeom>
                    <a:ln w="6350">
                      <a:solidFill>
                        <a:schemeClr val="tx1"/>
                      </a:solidFill>
                    </a:ln>
                  </pic:spPr>
                </pic:pic>
              </a:graphicData>
            </a:graphic>
          </wp:inline>
        </w:drawing>
      </w:r>
    </w:p>
    <w:p w14:paraId="738503BB" w14:textId="42E82E18"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23" w:name="_Toc89453080"/>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23"/>
    </w:p>
    <w:p w14:paraId="1B00DCDB" w14:textId="511447EC" w:rsidR="009D7926" w:rsidRDefault="0098100E" w:rsidP="000C206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6F16E74E" w14:textId="2753592D" w:rsidR="00154063" w:rsidRDefault="00856628" w:rsidP="00856628">
      <w:pPr>
        <w:pStyle w:val="SubBabBab4"/>
      </w:pPr>
      <w:bookmarkStart w:id="224" w:name="_Toc89935596"/>
      <w:r>
        <w:t xml:space="preserve">Hasil </w:t>
      </w:r>
      <w:r w:rsidR="00751CCD">
        <w:t xml:space="preserve">dan </w:t>
      </w:r>
      <w:r>
        <w:t>Pengujian Aplikasi</w:t>
      </w:r>
      <w:bookmarkEnd w:id="224"/>
    </w:p>
    <w:p w14:paraId="432CA8F5" w14:textId="044E82A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w:t>
      </w:r>
      <w:r w:rsidR="00A4057E">
        <w:rPr>
          <w:rFonts w:ascii="Times New Roman" w:hAnsi="Times New Roman" w:cs="Times New Roman"/>
          <w:sz w:val="24"/>
          <w:szCs w:val="24"/>
        </w:rPr>
        <w:t xml:space="preserve">untuk menu </w:t>
      </w:r>
      <w:r w:rsidR="00A7109E" w:rsidRPr="00A7109E">
        <w:rPr>
          <w:rFonts w:ascii="Times New Roman" w:hAnsi="Times New Roman" w:cs="Times New Roman"/>
          <w:i/>
          <w:iCs/>
          <w:sz w:val="24"/>
          <w:szCs w:val="24"/>
        </w:rPr>
        <w:t>H</w:t>
      </w:r>
      <w:r w:rsidR="00A4057E" w:rsidRPr="00A7109E">
        <w:rPr>
          <w:rFonts w:ascii="Times New Roman" w:hAnsi="Times New Roman" w:cs="Times New Roman"/>
          <w:i/>
          <w:iCs/>
          <w:sz w:val="24"/>
          <w:szCs w:val="24"/>
        </w:rPr>
        <w:t>ome</w:t>
      </w:r>
      <w:r w:rsidR="00A4057E">
        <w:rPr>
          <w:rFonts w:ascii="Times New Roman" w:hAnsi="Times New Roman" w:cs="Times New Roman"/>
          <w:sz w:val="24"/>
          <w:szCs w:val="24"/>
        </w:rPr>
        <w:t xml:space="preserve"> dapat dilihat pada Gambar 4.4 di bawah ini</w:t>
      </w:r>
      <w:r w:rsidR="005C4936">
        <w:rPr>
          <w:rFonts w:ascii="Times New Roman" w:hAnsi="Times New Roman" w:cs="Times New Roman"/>
          <w:sz w:val="24"/>
          <w:szCs w:val="24"/>
        </w:rPr>
        <w:t>.</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570A2FC">
            <wp:extent cx="4000753" cy="2557895"/>
            <wp:effectExtent l="19050" t="19050" r="19050" b="1397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031758" cy="2577718"/>
                    </a:xfrm>
                    <a:prstGeom prst="rect">
                      <a:avLst/>
                    </a:prstGeom>
                    <a:ln w="6350">
                      <a:solidFill>
                        <a:schemeClr val="tx1"/>
                      </a:solidFill>
                    </a:ln>
                  </pic:spPr>
                </pic:pic>
              </a:graphicData>
            </a:graphic>
          </wp:inline>
        </w:drawing>
      </w:r>
    </w:p>
    <w:p w14:paraId="765AC7D3" w14:textId="6BFB827C"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25" w:name="_Toc89453081"/>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w:t>
      </w:r>
      <w:r w:rsidR="00862C61">
        <w:rPr>
          <w:rFonts w:ascii="Times New Roman" w:hAnsi="Times New Roman" w:cs="Times New Roman"/>
          <w:i w:val="0"/>
          <w:iCs w:val="0"/>
          <w:color w:val="auto"/>
          <w:sz w:val="22"/>
          <w:szCs w:val="22"/>
        </w:rPr>
        <w:t xml:space="preserve"> Menu</w:t>
      </w:r>
      <w:r w:rsidRPr="00C369DB">
        <w:rPr>
          <w:rFonts w:ascii="Times New Roman" w:hAnsi="Times New Roman" w:cs="Times New Roman"/>
          <w:i w:val="0"/>
          <w:iCs w:val="0"/>
          <w:color w:val="auto"/>
          <w:sz w:val="22"/>
          <w:szCs w:val="22"/>
        </w:rPr>
        <w:t xml:space="preserve"> Home</w:t>
      </w:r>
      <w:bookmarkEnd w:id="225"/>
    </w:p>
    <w:p w14:paraId="4E09F7EE" w14:textId="62C5D176" w:rsidR="00E16553" w:rsidRDefault="00E16553" w:rsidP="00EE6037">
      <w:pPr>
        <w:spacing w:after="0" w:line="240" w:lineRule="auto"/>
        <w:rPr>
          <w:rFonts w:ascii="Times New Roman" w:hAnsi="Times New Roman" w:cs="Times New Roman"/>
          <w:sz w:val="24"/>
          <w:szCs w:val="24"/>
        </w:rPr>
      </w:pPr>
    </w:p>
    <w:p w14:paraId="5A019001" w14:textId="5DBD098A" w:rsidR="00472A27" w:rsidRDefault="00151C29" w:rsidP="00F1496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perti yang dapat dilihat pada Gambar 4.4 di atas, pada menu </w:t>
      </w:r>
      <w:r w:rsidRPr="0010462E">
        <w:rPr>
          <w:rFonts w:ascii="Times New Roman" w:hAnsi="Times New Roman" w:cs="Times New Roman"/>
          <w:i/>
          <w:iCs/>
          <w:sz w:val="24"/>
          <w:szCs w:val="24"/>
        </w:rPr>
        <w:t>Home</w:t>
      </w:r>
      <w:r>
        <w:rPr>
          <w:rFonts w:ascii="Times New Roman" w:hAnsi="Times New Roman" w:cs="Times New Roman"/>
          <w:sz w:val="24"/>
          <w:szCs w:val="24"/>
        </w:rPr>
        <w:t xml:space="preserve"> berisi</w:t>
      </w:r>
      <w:r w:rsidR="00F1496D">
        <w:rPr>
          <w:rFonts w:ascii="Times New Roman" w:hAnsi="Times New Roman" w:cs="Times New Roman"/>
          <w:sz w:val="24"/>
          <w:szCs w:val="24"/>
        </w:rPr>
        <w:t xml:space="preserve"> form yang dapat digunakan untuk</w:t>
      </w:r>
      <w:r w:rsidR="00973418">
        <w:rPr>
          <w:rFonts w:ascii="Times New Roman" w:hAnsi="Times New Roman" w:cs="Times New Roman"/>
          <w:sz w:val="24"/>
          <w:szCs w:val="24"/>
        </w:rPr>
        <w:t xml:space="preserve"> melakukan</w:t>
      </w:r>
      <w:r w:rsidR="00F1496D">
        <w:rPr>
          <w:rFonts w:ascii="Times New Roman" w:hAnsi="Times New Roman" w:cs="Times New Roman"/>
          <w:sz w:val="24"/>
          <w:szCs w:val="24"/>
        </w:rPr>
        <w:t xml:space="preserve"> input</w:t>
      </w:r>
      <w:r w:rsidR="00973418">
        <w:rPr>
          <w:rFonts w:ascii="Times New Roman" w:hAnsi="Times New Roman" w:cs="Times New Roman"/>
          <w:sz w:val="24"/>
          <w:szCs w:val="24"/>
        </w:rPr>
        <w:t xml:space="preserve"> data parameter seperti umur, jenis kelamin,</w:t>
      </w:r>
      <w:r w:rsidR="00E27A6C">
        <w:rPr>
          <w:rFonts w:ascii="Times New Roman" w:hAnsi="Times New Roman" w:cs="Times New Roman"/>
          <w:sz w:val="24"/>
          <w:szCs w:val="24"/>
        </w:rPr>
        <w:t xml:space="preserve"> tekanan darah, kadar kolesterol,</w:t>
      </w:r>
      <w:r w:rsidR="00973418">
        <w:rPr>
          <w:rFonts w:ascii="Times New Roman" w:hAnsi="Times New Roman" w:cs="Times New Roman"/>
          <w:sz w:val="24"/>
          <w:szCs w:val="24"/>
        </w:rPr>
        <w:t xml:space="preserve"> dan lain-lain.</w:t>
      </w:r>
      <w:r w:rsidR="006F5EAD">
        <w:rPr>
          <w:rFonts w:ascii="Times New Roman" w:hAnsi="Times New Roman" w:cs="Times New Roman"/>
          <w:sz w:val="24"/>
          <w:szCs w:val="24"/>
        </w:rPr>
        <w:t xml:space="preserve"> Kemudian setelah form juga terdapat </w:t>
      </w:r>
      <w:r w:rsidR="006F5EAD" w:rsidRPr="006F5EAD">
        <w:rPr>
          <w:rFonts w:ascii="Times New Roman" w:hAnsi="Times New Roman" w:cs="Times New Roman"/>
          <w:i/>
          <w:iCs/>
          <w:sz w:val="24"/>
          <w:szCs w:val="24"/>
        </w:rPr>
        <w:t>button</w:t>
      </w:r>
      <w:r w:rsidR="006F5EAD">
        <w:rPr>
          <w:rFonts w:ascii="Times New Roman" w:hAnsi="Times New Roman" w:cs="Times New Roman"/>
          <w:sz w:val="24"/>
          <w:szCs w:val="24"/>
        </w:rPr>
        <w:t xml:space="preserve"> yang dapat digunakan untuk melakukan prediksi setelah kita selesai melakukan input semua parameter data.</w:t>
      </w:r>
      <w:r w:rsidR="00905551">
        <w:rPr>
          <w:rFonts w:ascii="Times New Roman" w:hAnsi="Times New Roman" w:cs="Times New Roman"/>
          <w:sz w:val="24"/>
          <w:szCs w:val="24"/>
        </w:rPr>
        <w:t xml:space="preserve"> Setelah menu </w:t>
      </w:r>
      <w:r w:rsidR="00905551" w:rsidRPr="00942D4C">
        <w:rPr>
          <w:rFonts w:ascii="Times New Roman" w:hAnsi="Times New Roman" w:cs="Times New Roman"/>
          <w:i/>
          <w:iCs/>
          <w:sz w:val="24"/>
          <w:szCs w:val="24"/>
        </w:rPr>
        <w:t>Home</w:t>
      </w:r>
      <w:r w:rsidR="00905551">
        <w:rPr>
          <w:rFonts w:ascii="Times New Roman" w:hAnsi="Times New Roman" w:cs="Times New Roman"/>
          <w:sz w:val="24"/>
          <w:szCs w:val="24"/>
        </w:rPr>
        <w:t xml:space="preserve"> terdapat menu </w:t>
      </w:r>
      <w:r w:rsidR="00905551" w:rsidRPr="00942D4C">
        <w:rPr>
          <w:rFonts w:ascii="Times New Roman" w:hAnsi="Times New Roman" w:cs="Times New Roman"/>
          <w:i/>
          <w:iCs/>
          <w:sz w:val="24"/>
          <w:szCs w:val="24"/>
        </w:rPr>
        <w:t>Data</w:t>
      </w:r>
      <w:r w:rsidR="00905551">
        <w:rPr>
          <w:rFonts w:ascii="Times New Roman" w:hAnsi="Times New Roman" w:cs="Times New Roman"/>
          <w:sz w:val="24"/>
          <w:szCs w:val="24"/>
        </w:rPr>
        <w:t>, yang dapat dilihat pada Gambar 4.5 di bawah ini.</w:t>
      </w:r>
    </w:p>
    <w:p w14:paraId="30E52B95" w14:textId="77777777" w:rsidR="00472A27" w:rsidRDefault="00472A27" w:rsidP="00594CEE">
      <w:pPr>
        <w:spacing w:after="0" w:line="240" w:lineRule="auto"/>
        <w:rPr>
          <w:rFonts w:ascii="Times New Roman" w:hAnsi="Times New Roman" w:cs="Times New Roman"/>
          <w:sz w:val="24"/>
          <w:szCs w:val="24"/>
        </w:rPr>
      </w:pPr>
    </w:p>
    <w:p w14:paraId="0CBECE28" w14:textId="77777777" w:rsidR="007864BD" w:rsidRDefault="007864BD" w:rsidP="007864BD">
      <w:pPr>
        <w:keepNext/>
        <w:spacing w:after="0" w:line="240" w:lineRule="auto"/>
        <w:jc w:val="center"/>
      </w:pPr>
      <w:r>
        <w:rPr>
          <w:rFonts w:ascii="Times New Roman" w:hAnsi="Times New Roman" w:cs="Times New Roman"/>
          <w:noProof/>
          <w:sz w:val="24"/>
          <w:szCs w:val="24"/>
        </w:rPr>
        <w:drawing>
          <wp:inline distT="0" distB="0" distL="0" distR="0" wp14:anchorId="39E750C2" wp14:editId="5A63A6C1">
            <wp:extent cx="4353444" cy="2374155"/>
            <wp:effectExtent l="19050" t="19050" r="9525" b="26670"/>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368711" cy="2382481"/>
                    </a:xfrm>
                    <a:prstGeom prst="rect">
                      <a:avLst/>
                    </a:prstGeom>
                    <a:ln w="6350">
                      <a:solidFill>
                        <a:schemeClr val="tx1"/>
                      </a:solidFill>
                    </a:ln>
                  </pic:spPr>
                </pic:pic>
              </a:graphicData>
            </a:graphic>
          </wp:inline>
        </w:drawing>
      </w:r>
    </w:p>
    <w:p w14:paraId="0F8885FE" w14:textId="6C254856" w:rsidR="00DE3CFD" w:rsidRPr="007864BD" w:rsidRDefault="007864BD" w:rsidP="007864BD">
      <w:pPr>
        <w:pStyle w:val="Caption"/>
        <w:spacing w:after="0"/>
        <w:jc w:val="center"/>
        <w:rPr>
          <w:rFonts w:ascii="Times New Roman" w:hAnsi="Times New Roman" w:cs="Times New Roman"/>
          <w:i w:val="0"/>
          <w:iCs w:val="0"/>
          <w:color w:val="auto"/>
          <w:sz w:val="22"/>
          <w:szCs w:val="22"/>
        </w:rPr>
      </w:pPr>
      <w:bookmarkStart w:id="226" w:name="_Toc89453082"/>
      <w:r w:rsidRPr="007864BD">
        <w:rPr>
          <w:rFonts w:ascii="Times New Roman" w:hAnsi="Times New Roman" w:cs="Times New Roman"/>
          <w:b/>
          <w:bCs/>
          <w:i w:val="0"/>
          <w:iCs w:val="0"/>
          <w:color w:val="auto"/>
          <w:sz w:val="22"/>
          <w:szCs w:val="22"/>
        </w:rPr>
        <w:t xml:space="preserve">Gambar 4. </w:t>
      </w:r>
      <w:r w:rsidRPr="007864BD">
        <w:rPr>
          <w:rFonts w:ascii="Times New Roman" w:hAnsi="Times New Roman" w:cs="Times New Roman"/>
          <w:b/>
          <w:bCs/>
          <w:i w:val="0"/>
          <w:iCs w:val="0"/>
          <w:color w:val="auto"/>
          <w:sz w:val="22"/>
          <w:szCs w:val="22"/>
        </w:rPr>
        <w:fldChar w:fldCharType="begin"/>
      </w:r>
      <w:r w:rsidRPr="007864BD">
        <w:rPr>
          <w:rFonts w:ascii="Times New Roman" w:hAnsi="Times New Roman" w:cs="Times New Roman"/>
          <w:b/>
          <w:bCs/>
          <w:i w:val="0"/>
          <w:iCs w:val="0"/>
          <w:color w:val="auto"/>
          <w:sz w:val="22"/>
          <w:szCs w:val="22"/>
        </w:rPr>
        <w:instrText xml:space="preserve"> SEQ Gambar_4. \* ARABIC </w:instrText>
      </w:r>
      <w:r w:rsidRPr="007864BD">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w:t>
      </w:r>
      <w:r w:rsidRPr="007864BD">
        <w:rPr>
          <w:rFonts w:ascii="Times New Roman" w:hAnsi="Times New Roman" w:cs="Times New Roman"/>
          <w:b/>
          <w:bCs/>
          <w:i w:val="0"/>
          <w:iCs w:val="0"/>
          <w:color w:val="auto"/>
          <w:sz w:val="22"/>
          <w:szCs w:val="22"/>
        </w:rPr>
        <w:fldChar w:fldCharType="end"/>
      </w:r>
      <w:r w:rsidRPr="007864BD">
        <w:rPr>
          <w:rFonts w:ascii="Times New Roman" w:hAnsi="Times New Roman" w:cs="Times New Roman"/>
          <w:i w:val="0"/>
          <w:iCs w:val="0"/>
          <w:color w:val="auto"/>
          <w:sz w:val="22"/>
          <w:szCs w:val="22"/>
        </w:rPr>
        <w:t xml:space="preserve"> Tampilan Menu Data</w:t>
      </w:r>
      <w:bookmarkEnd w:id="226"/>
    </w:p>
    <w:p w14:paraId="0FF7EFD0" w14:textId="5CC55809" w:rsidR="005C4D5D" w:rsidRDefault="005C4D5D" w:rsidP="00107EA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apat dilihat pada Gambar 4.5 di atas, di dalam menu </w:t>
      </w:r>
      <w:r w:rsidRPr="00F83DD1">
        <w:rPr>
          <w:rFonts w:ascii="Times New Roman" w:hAnsi="Times New Roman" w:cs="Times New Roman"/>
          <w:i/>
          <w:iCs/>
          <w:sz w:val="24"/>
          <w:szCs w:val="24"/>
        </w:rPr>
        <w:t>Data</w:t>
      </w:r>
      <w:r>
        <w:rPr>
          <w:rFonts w:ascii="Times New Roman" w:hAnsi="Times New Roman" w:cs="Times New Roman"/>
          <w:sz w:val="24"/>
          <w:szCs w:val="24"/>
        </w:rPr>
        <w:t xml:space="preserve"> berisi semua </w:t>
      </w:r>
      <w:r w:rsidRPr="005F09AC">
        <w:rPr>
          <w:rFonts w:ascii="Times New Roman" w:hAnsi="Times New Roman" w:cs="Times New Roman"/>
          <w:i/>
          <w:iCs/>
          <w:sz w:val="24"/>
          <w:szCs w:val="24"/>
        </w:rPr>
        <w:t>dataset</w:t>
      </w:r>
      <w:r>
        <w:rPr>
          <w:rFonts w:ascii="Times New Roman" w:hAnsi="Times New Roman" w:cs="Times New Roman"/>
          <w:sz w:val="24"/>
          <w:szCs w:val="24"/>
        </w:rPr>
        <w:t xml:space="preserve"> yang digunakan utnuk melakukan </w:t>
      </w:r>
      <w:r w:rsidR="008A2E49" w:rsidRPr="008A2E49">
        <w:rPr>
          <w:rFonts w:ascii="Times New Roman" w:hAnsi="Times New Roman" w:cs="Times New Roman"/>
          <w:i/>
          <w:iCs/>
          <w:sz w:val="24"/>
          <w:szCs w:val="24"/>
        </w:rPr>
        <w:t>training</w:t>
      </w:r>
      <w:r w:rsidR="008A2E49">
        <w:rPr>
          <w:rFonts w:ascii="Times New Roman" w:hAnsi="Times New Roman" w:cs="Times New Roman"/>
          <w:sz w:val="24"/>
          <w:szCs w:val="24"/>
        </w:rPr>
        <w:t xml:space="preserve"> pembuatan model </w:t>
      </w:r>
      <w:r w:rsidR="008A2E49" w:rsidRPr="008A2E49">
        <w:rPr>
          <w:rFonts w:ascii="Times New Roman" w:hAnsi="Times New Roman" w:cs="Times New Roman"/>
          <w:i/>
          <w:iCs/>
          <w:sz w:val="24"/>
          <w:szCs w:val="24"/>
        </w:rPr>
        <w:t>machine learning</w:t>
      </w:r>
      <w:r w:rsidR="008A2E49">
        <w:rPr>
          <w:rFonts w:ascii="Times New Roman" w:hAnsi="Times New Roman" w:cs="Times New Roman"/>
          <w:sz w:val="24"/>
          <w:szCs w:val="24"/>
        </w:rPr>
        <w:t>.</w:t>
      </w:r>
      <w:r w:rsidR="00CC58AF">
        <w:rPr>
          <w:rFonts w:ascii="Times New Roman" w:hAnsi="Times New Roman" w:cs="Times New Roman"/>
          <w:sz w:val="24"/>
          <w:szCs w:val="24"/>
        </w:rPr>
        <w:t xml:space="preserve"> </w:t>
      </w:r>
      <w:r w:rsidR="00CC58AF" w:rsidRPr="00760748">
        <w:rPr>
          <w:rFonts w:ascii="Times New Roman" w:hAnsi="Times New Roman" w:cs="Times New Roman"/>
          <w:i/>
          <w:iCs/>
          <w:sz w:val="24"/>
          <w:szCs w:val="24"/>
        </w:rPr>
        <w:t>Dataset</w:t>
      </w:r>
      <w:r w:rsidR="00CC58AF">
        <w:rPr>
          <w:rFonts w:ascii="Times New Roman" w:hAnsi="Times New Roman" w:cs="Times New Roman"/>
          <w:sz w:val="24"/>
          <w:szCs w:val="24"/>
        </w:rPr>
        <w:t xml:space="preserve"> yang ditampilkan dalam menu tersebut data mentah atau data yang belum dilakukan proses </w:t>
      </w:r>
      <w:r w:rsidR="00CC58AF" w:rsidRPr="00A40958">
        <w:rPr>
          <w:rFonts w:ascii="Times New Roman" w:hAnsi="Times New Roman" w:cs="Times New Roman"/>
          <w:i/>
          <w:iCs/>
          <w:sz w:val="24"/>
          <w:szCs w:val="24"/>
        </w:rPr>
        <w:t>preprocessing</w:t>
      </w:r>
      <w:r w:rsidR="00CC58AF">
        <w:rPr>
          <w:rFonts w:ascii="Times New Roman" w:hAnsi="Times New Roman" w:cs="Times New Roman"/>
          <w:sz w:val="24"/>
          <w:szCs w:val="24"/>
        </w:rPr>
        <w:t>, berjumlah 303 data.</w:t>
      </w:r>
      <w:r w:rsidR="008E6042">
        <w:rPr>
          <w:rFonts w:ascii="Times New Roman" w:hAnsi="Times New Roman" w:cs="Times New Roman"/>
          <w:sz w:val="24"/>
          <w:szCs w:val="24"/>
        </w:rPr>
        <w:t xml:space="preserve"> Menu selanjutnya adalah menu </w:t>
      </w:r>
      <w:r w:rsidR="008E6042" w:rsidRPr="00C2619B">
        <w:rPr>
          <w:rFonts w:ascii="Times New Roman" w:hAnsi="Times New Roman" w:cs="Times New Roman"/>
          <w:i/>
          <w:iCs/>
          <w:sz w:val="24"/>
          <w:szCs w:val="24"/>
        </w:rPr>
        <w:t>preprocessing</w:t>
      </w:r>
      <w:r w:rsidR="008E6042">
        <w:rPr>
          <w:rFonts w:ascii="Times New Roman" w:hAnsi="Times New Roman" w:cs="Times New Roman"/>
          <w:sz w:val="24"/>
          <w:szCs w:val="24"/>
        </w:rPr>
        <w:t xml:space="preserve"> yang dapat dilihat pada Gambar 4.6 di bawah ini.</w:t>
      </w:r>
    </w:p>
    <w:p w14:paraId="19CF4051" w14:textId="77777777" w:rsidR="009622AC" w:rsidRDefault="009622AC" w:rsidP="009622AC">
      <w:pPr>
        <w:spacing w:after="0" w:line="240" w:lineRule="auto"/>
        <w:rPr>
          <w:rFonts w:ascii="Times New Roman" w:hAnsi="Times New Roman" w:cs="Times New Roman"/>
          <w:sz w:val="24"/>
          <w:szCs w:val="24"/>
        </w:rPr>
      </w:pPr>
    </w:p>
    <w:p w14:paraId="48434FA7" w14:textId="77777777" w:rsidR="00234C13" w:rsidRDefault="00234C13" w:rsidP="00234C13">
      <w:pPr>
        <w:keepNext/>
        <w:spacing w:after="0" w:line="240" w:lineRule="auto"/>
        <w:jc w:val="center"/>
      </w:pPr>
      <w:r>
        <w:rPr>
          <w:rFonts w:ascii="Times New Roman" w:hAnsi="Times New Roman" w:cs="Times New Roman"/>
          <w:noProof/>
          <w:sz w:val="24"/>
          <w:szCs w:val="24"/>
        </w:rPr>
        <w:drawing>
          <wp:inline distT="0" distB="0" distL="0" distR="0" wp14:anchorId="4221382C" wp14:editId="6273B2C0">
            <wp:extent cx="4735426" cy="2587320"/>
            <wp:effectExtent l="19050" t="19050" r="27305" b="22860"/>
            <wp:docPr id="59" name="Picture 5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757705" cy="2599493"/>
                    </a:xfrm>
                    <a:prstGeom prst="rect">
                      <a:avLst/>
                    </a:prstGeom>
                    <a:ln w="6350">
                      <a:solidFill>
                        <a:schemeClr val="tx1"/>
                      </a:solidFill>
                    </a:ln>
                  </pic:spPr>
                </pic:pic>
              </a:graphicData>
            </a:graphic>
          </wp:inline>
        </w:drawing>
      </w:r>
    </w:p>
    <w:p w14:paraId="51186343" w14:textId="36ECDB60" w:rsidR="00DE3CFD" w:rsidRPr="00234C13" w:rsidRDefault="00234C13" w:rsidP="00234C13">
      <w:pPr>
        <w:pStyle w:val="Caption"/>
        <w:spacing w:after="0"/>
        <w:jc w:val="center"/>
        <w:rPr>
          <w:rFonts w:ascii="Times New Roman" w:hAnsi="Times New Roman" w:cs="Times New Roman"/>
          <w:i w:val="0"/>
          <w:iCs w:val="0"/>
          <w:color w:val="auto"/>
          <w:sz w:val="22"/>
          <w:szCs w:val="22"/>
        </w:rPr>
      </w:pPr>
      <w:bookmarkStart w:id="227" w:name="_Toc89453083"/>
      <w:r w:rsidRPr="00234C13">
        <w:rPr>
          <w:rFonts w:ascii="Times New Roman" w:hAnsi="Times New Roman" w:cs="Times New Roman"/>
          <w:b/>
          <w:bCs/>
          <w:i w:val="0"/>
          <w:iCs w:val="0"/>
          <w:color w:val="auto"/>
          <w:sz w:val="22"/>
          <w:szCs w:val="22"/>
        </w:rPr>
        <w:t xml:space="preserve">Gambar 4. </w:t>
      </w:r>
      <w:r w:rsidRPr="00234C13">
        <w:rPr>
          <w:rFonts w:ascii="Times New Roman" w:hAnsi="Times New Roman" w:cs="Times New Roman"/>
          <w:b/>
          <w:bCs/>
          <w:i w:val="0"/>
          <w:iCs w:val="0"/>
          <w:color w:val="auto"/>
          <w:sz w:val="22"/>
          <w:szCs w:val="22"/>
        </w:rPr>
        <w:fldChar w:fldCharType="begin"/>
      </w:r>
      <w:r w:rsidRPr="00234C13">
        <w:rPr>
          <w:rFonts w:ascii="Times New Roman" w:hAnsi="Times New Roman" w:cs="Times New Roman"/>
          <w:b/>
          <w:bCs/>
          <w:i w:val="0"/>
          <w:iCs w:val="0"/>
          <w:color w:val="auto"/>
          <w:sz w:val="22"/>
          <w:szCs w:val="22"/>
        </w:rPr>
        <w:instrText xml:space="preserve"> SEQ Gambar_4. \* ARABIC </w:instrText>
      </w:r>
      <w:r w:rsidRPr="00234C13">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6</w:t>
      </w:r>
      <w:r w:rsidRPr="00234C13">
        <w:rPr>
          <w:rFonts w:ascii="Times New Roman" w:hAnsi="Times New Roman" w:cs="Times New Roman"/>
          <w:b/>
          <w:bCs/>
          <w:i w:val="0"/>
          <w:iCs w:val="0"/>
          <w:color w:val="auto"/>
          <w:sz w:val="22"/>
          <w:szCs w:val="22"/>
        </w:rPr>
        <w:fldChar w:fldCharType="end"/>
      </w:r>
      <w:r w:rsidRPr="00234C13">
        <w:rPr>
          <w:rFonts w:ascii="Times New Roman" w:hAnsi="Times New Roman" w:cs="Times New Roman"/>
          <w:i w:val="0"/>
          <w:iCs w:val="0"/>
          <w:color w:val="auto"/>
          <w:sz w:val="22"/>
          <w:szCs w:val="22"/>
        </w:rPr>
        <w:t xml:space="preserve"> Tampilan Menu Preprocessing</w:t>
      </w:r>
      <w:bookmarkEnd w:id="227"/>
    </w:p>
    <w:p w14:paraId="4CED3EC3" w14:textId="77777777" w:rsidR="00234C13" w:rsidRPr="00234C13" w:rsidRDefault="00234C13" w:rsidP="001E5434">
      <w:pPr>
        <w:spacing w:after="0" w:line="240" w:lineRule="auto"/>
        <w:rPr>
          <w:rFonts w:ascii="Times New Roman" w:hAnsi="Times New Roman" w:cs="Times New Roman"/>
          <w:sz w:val="24"/>
          <w:szCs w:val="24"/>
        </w:rPr>
      </w:pPr>
    </w:p>
    <w:p w14:paraId="7753D555" w14:textId="7F37FEBB" w:rsidR="00942963" w:rsidRDefault="00E5272C" w:rsidP="00F352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 </w:t>
      </w:r>
      <w:r w:rsidRPr="000B1300">
        <w:rPr>
          <w:rFonts w:ascii="Times New Roman" w:hAnsi="Times New Roman" w:cs="Times New Roman"/>
          <w:i/>
          <w:iCs/>
          <w:sz w:val="24"/>
          <w:szCs w:val="24"/>
        </w:rPr>
        <w:t>preprocessing</w:t>
      </w:r>
      <w:r>
        <w:rPr>
          <w:rFonts w:ascii="Times New Roman" w:hAnsi="Times New Roman" w:cs="Times New Roman"/>
          <w:sz w:val="24"/>
          <w:szCs w:val="24"/>
        </w:rPr>
        <w:t xml:space="preserve"> yang dapat dilihat pada Gambar 4.6 di atas berisi</w:t>
      </w:r>
      <w:r w:rsidR="008750B1">
        <w:rPr>
          <w:rFonts w:ascii="Times New Roman" w:hAnsi="Times New Roman" w:cs="Times New Roman"/>
          <w:sz w:val="24"/>
          <w:szCs w:val="24"/>
        </w:rPr>
        <w:t xml:space="preserve"> setiap proses </w:t>
      </w:r>
      <w:r w:rsidR="008750B1" w:rsidRPr="00517E91">
        <w:rPr>
          <w:rFonts w:ascii="Times New Roman" w:hAnsi="Times New Roman" w:cs="Times New Roman"/>
          <w:i/>
          <w:iCs/>
          <w:sz w:val="24"/>
          <w:szCs w:val="24"/>
        </w:rPr>
        <w:t>preprocessing</w:t>
      </w:r>
      <w:r w:rsidR="008750B1">
        <w:rPr>
          <w:rFonts w:ascii="Times New Roman" w:hAnsi="Times New Roman" w:cs="Times New Roman"/>
          <w:sz w:val="24"/>
          <w:szCs w:val="24"/>
        </w:rPr>
        <w:t xml:space="preserve"> yang dilakukan dalam pembuatan model </w:t>
      </w:r>
      <w:r w:rsidR="008750B1" w:rsidRPr="008750B1">
        <w:rPr>
          <w:rFonts w:ascii="Times New Roman" w:hAnsi="Times New Roman" w:cs="Times New Roman"/>
          <w:i/>
          <w:iCs/>
          <w:sz w:val="24"/>
          <w:szCs w:val="24"/>
        </w:rPr>
        <w:t>machine learning</w:t>
      </w:r>
      <w:r w:rsidR="008750B1">
        <w:rPr>
          <w:rFonts w:ascii="Times New Roman" w:hAnsi="Times New Roman" w:cs="Times New Roman"/>
          <w:sz w:val="24"/>
          <w:szCs w:val="24"/>
        </w:rPr>
        <w:t>.</w:t>
      </w:r>
      <w:r w:rsidR="0074659F">
        <w:rPr>
          <w:rFonts w:ascii="Times New Roman" w:hAnsi="Times New Roman" w:cs="Times New Roman"/>
          <w:sz w:val="24"/>
          <w:szCs w:val="24"/>
        </w:rPr>
        <w:t xml:space="preserve"> </w:t>
      </w:r>
      <w:r w:rsidR="00A47A8E">
        <w:rPr>
          <w:rFonts w:ascii="Times New Roman" w:hAnsi="Times New Roman" w:cs="Times New Roman"/>
          <w:sz w:val="24"/>
          <w:szCs w:val="24"/>
        </w:rPr>
        <w:t xml:space="preserve">Untuk setiap proses </w:t>
      </w:r>
      <w:r w:rsidR="00A47A8E" w:rsidRPr="00D87CD7">
        <w:rPr>
          <w:rFonts w:ascii="Times New Roman" w:hAnsi="Times New Roman" w:cs="Times New Roman"/>
          <w:i/>
          <w:iCs/>
          <w:sz w:val="24"/>
          <w:szCs w:val="24"/>
        </w:rPr>
        <w:t>preprocessing</w:t>
      </w:r>
      <w:r w:rsidR="00A47A8E">
        <w:rPr>
          <w:rFonts w:ascii="Times New Roman" w:hAnsi="Times New Roman" w:cs="Times New Roman"/>
          <w:sz w:val="24"/>
          <w:szCs w:val="24"/>
        </w:rPr>
        <w:t xml:space="preserve"> yang ada ditampilkan hasil dari proses tersebut, mulai dari proses hapus </w:t>
      </w:r>
      <w:r w:rsidR="00A47A8E" w:rsidRPr="00325F93">
        <w:rPr>
          <w:rFonts w:ascii="Times New Roman" w:hAnsi="Times New Roman" w:cs="Times New Roman"/>
          <w:i/>
          <w:iCs/>
          <w:sz w:val="24"/>
          <w:szCs w:val="24"/>
        </w:rPr>
        <w:t>outlier</w:t>
      </w:r>
      <w:r w:rsidR="00A47A8E">
        <w:rPr>
          <w:rFonts w:ascii="Times New Roman" w:hAnsi="Times New Roman" w:cs="Times New Roman"/>
          <w:sz w:val="24"/>
          <w:szCs w:val="24"/>
        </w:rPr>
        <w:t xml:space="preserve"> yang ditampilkan 294 data hingga proses </w:t>
      </w:r>
      <w:r w:rsidR="00A47A8E" w:rsidRPr="00277292">
        <w:rPr>
          <w:rFonts w:ascii="Times New Roman" w:hAnsi="Times New Roman" w:cs="Times New Roman"/>
          <w:i/>
          <w:iCs/>
          <w:sz w:val="24"/>
          <w:szCs w:val="24"/>
        </w:rPr>
        <w:t>scaling</w:t>
      </w:r>
      <w:r w:rsidR="00A47A8E">
        <w:rPr>
          <w:rFonts w:ascii="Times New Roman" w:hAnsi="Times New Roman" w:cs="Times New Roman"/>
          <w:sz w:val="24"/>
          <w:szCs w:val="24"/>
        </w:rPr>
        <w:t xml:space="preserve"> dan </w:t>
      </w:r>
      <w:r w:rsidR="00A47A8E" w:rsidRPr="00457A2B">
        <w:rPr>
          <w:rFonts w:ascii="Times New Roman" w:hAnsi="Times New Roman" w:cs="Times New Roman"/>
          <w:i/>
          <w:iCs/>
          <w:sz w:val="24"/>
          <w:szCs w:val="24"/>
        </w:rPr>
        <w:t>encoding</w:t>
      </w:r>
      <w:r w:rsidR="00A47A8E">
        <w:rPr>
          <w:rFonts w:ascii="Times New Roman" w:hAnsi="Times New Roman" w:cs="Times New Roman"/>
          <w:sz w:val="24"/>
          <w:szCs w:val="24"/>
        </w:rPr>
        <w:t xml:space="preserve"> yang ditampilkan data baru dengan jumlah kolom yang bertambah</w:t>
      </w:r>
      <w:r w:rsidR="006A018F">
        <w:rPr>
          <w:rFonts w:ascii="Times New Roman" w:hAnsi="Times New Roman" w:cs="Times New Roman"/>
          <w:sz w:val="24"/>
          <w:szCs w:val="24"/>
        </w:rPr>
        <w:t>.</w:t>
      </w:r>
      <w:r w:rsidR="00BD024D">
        <w:rPr>
          <w:rFonts w:ascii="Times New Roman" w:hAnsi="Times New Roman" w:cs="Times New Roman"/>
          <w:sz w:val="24"/>
          <w:szCs w:val="24"/>
        </w:rPr>
        <w:t xml:space="preserve"> Kemudian terdapat menu </w:t>
      </w:r>
      <w:r w:rsidR="00BD024D" w:rsidRPr="00BD024D">
        <w:rPr>
          <w:rFonts w:ascii="Times New Roman" w:hAnsi="Times New Roman" w:cs="Times New Roman"/>
          <w:i/>
          <w:iCs/>
          <w:sz w:val="24"/>
          <w:szCs w:val="24"/>
        </w:rPr>
        <w:t>training</w:t>
      </w:r>
      <w:r w:rsidR="00BD024D">
        <w:rPr>
          <w:rFonts w:ascii="Times New Roman" w:hAnsi="Times New Roman" w:cs="Times New Roman"/>
          <w:sz w:val="24"/>
          <w:szCs w:val="24"/>
        </w:rPr>
        <w:t xml:space="preserve"> yang berisi</w:t>
      </w:r>
      <w:r w:rsidR="00EC4CF3">
        <w:rPr>
          <w:rFonts w:ascii="Times New Roman" w:hAnsi="Times New Roman" w:cs="Times New Roman"/>
          <w:sz w:val="24"/>
          <w:szCs w:val="24"/>
        </w:rPr>
        <w:t xml:space="preserve"> contoh </w:t>
      </w:r>
      <w:r w:rsidR="00EC4CF3" w:rsidRPr="00812D0F">
        <w:rPr>
          <w:rFonts w:ascii="Times New Roman" w:hAnsi="Times New Roman" w:cs="Times New Roman"/>
          <w:sz w:val="24"/>
          <w:szCs w:val="24"/>
        </w:rPr>
        <w:t>data</w:t>
      </w:r>
      <w:r w:rsidR="00812D0F">
        <w:rPr>
          <w:rFonts w:ascii="Times New Roman" w:hAnsi="Times New Roman" w:cs="Times New Roman"/>
          <w:sz w:val="24"/>
          <w:szCs w:val="24"/>
        </w:rPr>
        <w:t xml:space="preserve"> yang digunakan dalam prose</w:t>
      </w:r>
      <w:r w:rsidR="00EC4CF3" w:rsidRPr="00EC4CF3">
        <w:rPr>
          <w:rFonts w:ascii="Times New Roman" w:hAnsi="Times New Roman" w:cs="Times New Roman"/>
          <w:i/>
          <w:iCs/>
          <w:sz w:val="24"/>
          <w:szCs w:val="24"/>
        </w:rPr>
        <w:t xml:space="preserve"> training</w:t>
      </w:r>
      <w:r w:rsidR="00EC4CF3">
        <w:rPr>
          <w:rFonts w:ascii="Times New Roman" w:hAnsi="Times New Roman" w:cs="Times New Roman"/>
          <w:sz w:val="24"/>
          <w:szCs w:val="24"/>
        </w:rPr>
        <w:t>,</w:t>
      </w:r>
      <w:r w:rsidR="00BF3822">
        <w:rPr>
          <w:rFonts w:ascii="Times New Roman" w:hAnsi="Times New Roman" w:cs="Times New Roman"/>
          <w:sz w:val="24"/>
          <w:szCs w:val="24"/>
        </w:rPr>
        <w:t xml:space="preserve"> </w:t>
      </w:r>
      <w:r w:rsidR="002137C1">
        <w:rPr>
          <w:rFonts w:ascii="Times New Roman" w:hAnsi="Times New Roman" w:cs="Times New Roman"/>
          <w:sz w:val="24"/>
          <w:szCs w:val="24"/>
        </w:rPr>
        <w:t xml:space="preserve">selain itu juga terdapat contoh </w:t>
      </w:r>
      <w:r w:rsidR="002137C1" w:rsidRPr="002137C1">
        <w:rPr>
          <w:rFonts w:ascii="Times New Roman" w:hAnsi="Times New Roman" w:cs="Times New Roman"/>
          <w:i/>
          <w:iCs/>
          <w:sz w:val="24"/>
          <w:szCs w:val="24"/>
        </w:rPr>
        <w:t>tree</w:t>
      </w:r>
      <w:r w:rsidR="002137C1">
        <w:rPr>
          <w:rFonts w:ascii="Times New Roman" w:hAnsi="Times New Roman" w:cs="Times New Roman"/>
          <w:sz w:val="24"/>
          <w:szCs w:val="24"/>
        </w:rPr>
        <w:t xml:space="preserve"> </w:t>
      </w:r>
      <w:r w:rsidR="008E1196">
        <w:rPr>
          <w:rFonts w:ascii="Times New Roman" w:hAnsi="Times New Roman" w:cs="Times New Roman"/>
          <w:sz w:val="24"/>
          <w:szCs w:val="24"/>
        </w:rPr>
        <w:t xml:space="preserve">hasil dari model yang dibuat dan </w:t>
      </w:r>
      <w:r w:rsidR="008E1196" w:rsidRPr="00D50130">
        <w:rPr>
          <w:rFonts w:ascii="Times New Roman" w:hAnsi="Times New Roman" w:cs="Times New Roman"/>
          <w:i/>
          <w:iCs/>
          <w:sz w:val="24"/>
          <w:szCs w:val="24"/>
        </w:rPr>
        <w:t>confusion matrix</w:t>
      </w:r>
      <w:r w:rsidR="008E1196">
        <w:rPr>
          <w:rFonts w:ascii="Times New Roman" w:hAnsi="Times New Roman" w:cs="Times New Roman"/>
          <w:sz w:val="24"/>
          <w:szCs w:val="24"/>
        </w:rPr>
        <w:t xml:space="preserve"> akurasi model. Menu </w:t>
      </w:r>
      <w:r w:rsidR="008E1196" w:rsidRPr="00D50130">
        <w:rPr>
          <w:rFonts w:ascii="Times New Roman" w:hAnsi="Times New Roman" w:cs="Times New Roman"/>
          <w:i/>
          <w:iCs/>
          <w:sz w:val="24"/>
          <w:szCs w:val="24"/>
        </w:rPr>
        <w:t>training</w:t>
      </w:r>
      <w:r w:rsidR="008E1196">
        <w:rPr>
          <w:rFonts w:ascii="Times New Roman" w:hAnsi="Times New Roman" w:cs="Times New Roman"/>
          <w:sz w:val="24"/>
          <w:szCs w:val="24"/>
        </w:rPr>
        <w:t xml:space="preserve"> dapat dilihat pada Gambar 4.7 di bawah ini.</w:t>
      </w:r>
      <w:r w:rsidR="00EC4CF3">
        <w:rPr>
          <w:rFonts w:ascii="Times New Roman" w:hAnsi="Times New Roman" w:cs="Times New Roman"/>
          <w:sz w:val="24"/>
          <w:szCs w:val="24"/>
        </w:rPr>
        <w:t xml:space="preserve"> </w:t>
      </w:r>
    </w:p>
    <w:p w14:paraId="3DA88037" w14:textId="77777777" w:rsidR="00942963" w:rsidRDefault="00942963" w:rsidP="00031D6A">
      <w:pPr>
        <w:spacing w:after="0" w:line="240" w:lineRule="auto"/>
        <w:rPr>
          <w:rFonts w:ascii="Times New Roman" w:hAnsi="Times New Roman" w:cs="Times New Roman"/>
          <w:sz w:val="24"/>
          <w:szCs w:val="24"/>
        </w:rPr>
      </w:pPr>
    </w:p>
    <w:p w14:paraId="4F5AB47A" w14:textId="77777777" w:rsidR="005C44AD" w:rsidRDefault="005C44AD" w:rsidP="005C44AD">
      <w:pPr>
        <w:keepNext/>
        <w:spacing w:after="0" w:line="240" w:lineRule="auto"/>
        <w:jc w:val="center"/>
      </w:pPr>
      <w:r>
        <w:rPr>
          <w:rFonts w:ascii="Times New Roman" w:hAnsi="Times New Roman" w:cs="Times New Roman"/>
          <w:noProof/>
          <w:sz w:val="24"/>
          <w:szCs w:val="24"/>
        </w:rPr>
        <w:drawing>
          <wp:inline distT="0" distB="0" distL="0" distR="0" wp14:anchorId="3006B4D6" wp14:editId="6D352517">
            <wp:extent cx="4754429" cy="2585258"/>
            <wp:effectExtent l="0" t="0" r="8255" b="5715"/>
            <wp:docPr id="60" name="Picture 6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766974" cy="2592079"/>
                    </a:xfrm>
                    <a:prstGeom prst="rect">
                      <a:avLst/>
                    </a:prstGeom>
                  </pic:spPr>
                </pic:pic>
              </a:graphicData>
            </a:graphic>
          </wp:inline>
        </w:drawing>
      </w:r>
    </w:p>
    <w:p w14:paraId="38142E1C" w14:textId="41A7FE57" w:rsidR="00DE3CFD" w:rsidRPr="005C44AD" w:rsidRDefault="005C44AD" w:rsidP="005C44AD">
      <w:pPr>
        <w:pStyle w:val="Caption"/>
        <w:spacing w:after="0"/>
        <w:jc w:val="center"/>
        <w:rPr>
          <w:rFonts w:ascii="Times New Roman" w:hAnsi="Times New Roman" w:cs="Times New Roman"/>
          <w:i w:val="0"/>
          <w:iCs w:val="0"/>
          <w:color w:val="auto"/>
          <w:sz w:val="22"/>
          <w:szCs w:val="22"/>
        </w:rPr>
      </w:pPr>
      <w:bookmarkStart w:id="228" w:name="_Toc89453084"/>
      <w:r w:rsidRPr="005C44AD">
        <w:rPr>
          <w:rFonts w:ascii="Times New Roman" w:hAnsi="Times New Roman" w:cs="Times New Roman"/>
          <w:b/>
          <w:bCs/>
          <w:i w:val="0"/>
          <w:iCs w:val="0"/>
          <w:color w:val="auto"/>
          <w:sz w:val="22"/>
          <w:szCs w:val="22"/>
        </w:rPr>
        <w:t xml:space="preserve">Gambar 4. </w:t>
      </w:r>
      <w:r w:rsidRPr="005C44AD">
        <w:rPr>
          <w:rFonts w:ascii="Times New Roman" w:hAnsi="Times New Roman" w:cs="Times New Roman"/>
          <w:b/>
          <w:bCs/>
          <w:i w:val="0"/>
          <w:iCs w:val="0"/>
          <w:color w:val="auto"/>
          <w:sz w:val="22"/>
          <w:szCs w:val="22"/>
        </w:rPr>
        <w:fldChar w:fldCharType="begin"/>
      </w:r>
      <w:r w:rsidRPr="005C44AD">
        <w:rPr>
          <w:rFonts w:ascii="Times New Roman" w:hAnsi="Times New Roman" w:cs="Times New Roman"/>
          <w:b/>
          <w:bCs/>
          <w:i w:val="0"/>
          <w:iCs w:val="0"/>
          <w:color w:val="auto"/>
          <w:sz w:val="22"/>
          <w:szCs w:val="22"/>
        </w:rPr>
        <w:instrText xml:space="preserve"> SEQ Gambar_4. \* ARABIC </w:instrText>
      </w:r>
      <w:r w:rsidRPr="005C44AD">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7</w:t>
      </w:r>
      <w:r w:rsidRPr="005C44AD">
        <w:rPr>
          <w:rFonts w:ascii="Times New Roman" w:hAnsi="Times New Roman" w:cs="Times New Roman"/>
          <w:b/>
          <w:bCs/>
          <w:i w:val="0"/>
          <w:iCs w:val="0"/>
          <w:color w:val="auto"/>
          <w:sz w:val="22"/>
          <w:szCs w:val="22"/>
        </w:rPr>
        <w:fldChar w:fldCharType="end"/>
      </w:r>
      <w:r w:rsidRPr="005C44AD">
        <w:rPr>
          <w:rFonts w:ascii="Times New Roman" w:hAnsi="Times New Roman" w:cs="Times New Roman"/>
          <w:i w:val="0"/>
          <w:iCs w:val="0"/>
          <w:color w:val="auto"/>
          <w:sz w:val="22"/>
          <w:szCs w:val="22"/>
        </w:rPr>
        <w:t xml:space="preserve"> Tampilan Menu Training</w:t>
      </w:r>
      <w:bookmarkEnd w:id="228"/>
    </w:p>
    <w:p w14:paraId="66CC13BE" w14:textId="77777777" w:rsidR="005C44AD" w:rsidRPr="005C44AD" w:rsidRDefault="005C44AD" w:rsidP="005C44AD">
      <w:pPr>
        <w:spacing w:after="0" w:line="240" w:lineRule="auto"/>
        <w:rPr>
          <w:rFonts w:ascii="Times New Roman" w:hAnsi="Times New Roman" w:cs="Times New Roman"/>
          <w:sz w:val="24"/>
          <w:szCs w:val="24"/>
        </w:rPr>
      </w:pPr>
    </w:p>
    <w:p w14:paraId="73A6ECFA" w14:textId="03B4F38F"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 xml:space="preserve">6 </w:t>
      </w:r>
      <w:r w:rsidR="002F7740">
        <w:rPr>
          <w:rFonts w:ascii="Times New Roman" w:hAnsi="Times New Roman" w:cs="Times New Roman"/>
          <w:sz w:val="24"/>
          <w:szCs w:val="24"/>
        </w:rPr>
        <w:t>di bawah ini.</w:t>
      </w:r>
    </w:p>
    <w:p w14:paraId="4FF05757" w14:textId="77777777" w:rsidR="00015D6A" w:rsidRDefault="00015D6A" w:rsidP="00677677">
      <w:pPr>
        <w:spacing w:after="0" w:line="240" w:lineRule="auto"/>
        <w:rPr>
          <w:rFonts w:ascii="Times New Roman" w:hAnsi="Times New Roman" w:cs="Times New Roman"/>
          <w:sz w:val="24"/>
          <w:szCs w:val="24"/>
        </w:rPr>
      </w:pPr>
    </w:p>
    <w:p w14:paraId="163D6CAD" w14:textId="23894F7E"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29" w:name="_Toc89452719"/>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29"/>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1EDDDDFC" w14:textId="77777777" w:rsidTr="00AF0E47">
        <w:tc>
          <w:tcPr>
            <w:tcW w:w="715" w:type="dxa"/>
          </w:tcPr>
          <w:p w14:paraId="18DAFAE2"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23D76F0B"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1ACBC2A7"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5F7495A"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AC5BC84"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5D10D07A" w14:textId="77777777" w:rsidTr="00AF0E47">
        <w:tc>
          <w:tcPr>
            <w:tcW w:w="715" w:type="dxa"/>
          </w:tcPr>
          <w:p w14:paraId="4099D1B5"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680ED954" w14:textId="77777777" w:rsidR="00AF0E47" w:rsidRPr="00CB6C33" w:rsidRDefault="00AF0E47" w:rsidP="00760A85">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CB45DC9" w14:textId="77777777" w:rsidR="00AF0E47" w:rsidRPr="00CB6C33" w:rsidRDefault="00AF0E47" w:rsidP="00760A85">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4E7E9B92"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6A2308AD"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27619D18" w14:textId="77777777" w:rsidTr="00AF0E47">
        <w:tc>
          <w:tcPr>
            <w:tcW w:w="715" w:type="dxa"/>
          </w:tcPr>
          <w:p w14:paraId="691ACD48"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444231C0"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3A7B707C"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2C9727CE"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3DDECCBF"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6A3410DB" w:rsidR="001D2092" w:rsidRPr="001F3915" w:rsidRDefault="001D2092" w:rsidP="001F3915">
      <w:pPr>
        <w:pStyle w:val="Caption"/>
        <w:keepNext/>
        <w:spacing w:after="0"/>
        <w:rPr>
          <w:rFonts w:ascii="Times New Roman" w:hAnsi="Times New Roman" w:cs="Times New Roman"/>
          <w:i w:val="0"/>
          <w:iCs w:val="0"/>
          <w:color w:val="auto"/>
          <w:sz w:val="24"/>
          <w:szCs w:val="24"/>
        </w:rPr>
      </w:pPr>
    </w:p>
    <w:p w14:paraId="229B287E" w14:textId="6148E78E"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FF73E3">
        <w:rPr>
          <w:rFonts w:ascii="Times New Roman" w:hAnsi="Times New Roman" w:cs="Times New Roman"/>
          <w:sz w:val="24"/>
          <w:szCs w:val="24"/>
        </w:rPr>
        <w:t>7</w:t>
      </w:r>
      <w:r w:rsidR="00233FBF">
        <w:rPr>
          <w:rFonts w:ascii="Times New Roman" w:hAnsi="Times New Roman" w:cs="Times New Roman"/>
          <w:sz w:val="24"/>
          <w:szCs w:val="24"/>
        </w:rPr>
        <w:t xml:space="preserve"> dan 4.</w:t>
      </w:r>
      <w:r w:rsidR="00FF73E3">
        <w:rPr>
          <w:rFonts w:ascii="Times New Roman" w:hAnsi="Times New Roman" w:cs="Times New Roman"/>
          <w:sz w:val="24"/>
          <w:szCs w:val="24"/>
        </w:rPr>
        <w:t>8</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4C245C2E" w14:textId="23EB9B32" w:rsidR="004A0E75" w:rsidRPr="004A0E75" w:rsidRDefault="004A0E75" w:rsidP="004A0E75">
      <w:pPr>
        <w:pStyle w:val="Caption"/>
        <w:keepNext/>
        <w:spacing w:after="0"/>
        <w:jc w:val="center"/>
        <w:rPr>
          <w:rFonts w:ascii="Times New Roman" w:hAnsi="Times New Roman" w:cs="Times New Roman"/>
          <w:i w:val="0"/>
          <w:iCs w:val="0"/>
          <w:color w:val="auto"/>
          <w:sz w:val="22"/>
          <w:szCs w:val="22"/>
        </w:rPr>
      </w:pPr>
      <w:bookmarkStart w:id="230" w:name="_Toc89452720"/>
      <w:r w:rsidRPr="004A0E75">
        <w:rPr>
          <w:rFonts w:ascii="Times New Roman" w:hAnsi="Times New Roman" w:cs="Times New Roman"/>
          <w:b/>
          <w:bCs/>
          <w:i w:val="0"/>
          <w:iCs w:val="0"/>
          <w:color w:val="auto"/>
          <w:sz w:val="22"/>
          <w:szCs w:val="22"/>
        </w:rPr>
        <w:t xml:space="preserve">Tabel 4. </w:t>
      </w:r>
      <w:r w:rsidRPr="004A0E75">
        <w:rPr>
          <w:rFonts w:ascii="Times New Roman" w:hAnsi="Times New Roman" w:cs="Times New Roman"/>
          <w:b/>
          <w:bCs/>
          <w:i w:val="0"/>
          <w:iCs w:val="0"/>
          <w:color w:val="auto"/>
          <w:sz w:val="22"/>
          <w:szCs w:val="22"/>
        </w:rPr>
        <w:fldChar w:fldCharType="begin"/>
      </w:r>
      <w:r w:rsidRPr="004A0E75">
        <w:rPr>
          <w:rFonts w:ascii="Times New Roman" w:hAnsi="Times New Roman" w:cs="Times New Roman"/>
          <w:b/>
          <w:bCs/>
          <w:i w:val="0"/>
          <w:iCs w:val="0"/>
          <w:color w:val="auto"/>
          <w:sz w:val="22"/>
          <w:szCs w:val="22"/>
        </w:rPr>
        <w:instrText xml:space="preserve"> SEQ Tabel_4. \* ARABIC </w:instrText>
      </w:r>
      <w:r w:rsidRPr="004A0E75">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7</w:t>
      </w:r>
      <w:r w:rsidRPr="004A0E75">
        <w:rPr>
          <w:rFonts w:ascii="Times New Roman" w:hAnsi="Times New Roman" w:cs="Times New Roman"/>
          <w:b/>
          <w:bCs/>
          <w:i w:val="0"/>
          <w:iCs w:val="0"/>
          <w:color w:val="auto"/>
          <w:sz w:val="22"/>
          <w:szCs w:val="22"/>
        </w:rPr>
        <w:fldChar w:fldCharType="end"/>
      </w:r>
      <w:r w:rsidRPr="004A0E75">
        <w:rPr>
          <w:rFonts w:ascii="Times New Roman" w:hAnsi="Times New Roman" w:cs="Times New Roman"/>
          <w:i w:val="0"/>
          <w:iCs w:val="0"/>
          <w:color w:val="auto"/>
          <w:sz w:val="22"/>
          <w:szCs w:val="22"/>
        </w:rPr>
        <w:t xml:space="preserve"> Hasil Pengujian Endpoint API</w:t>
      </w:r>
      <w:bookmarkEnd w:id="230"/>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3C511D66" w14:textId="77777777" w:rsidR="008C7F70" w:rsidRDefault="008C7F70"/>
    <w:p w14:paraId="08BE223B" w14:textId="7201E20B" w:rsidR="008C7F70" w:rsidRPr="008C7F70" w:rsidRDefault="008C7F70" w:rsidP="008C7F70">
      <w:pPr>
        <w:pStyle w:val="Caption"/>
        <w:keepNext/>
        <w:spacing w:after="0"/>
        <w:jc w:val="center"/>
        <w:rPr>
          <w:rFonts w:ascii="Times New Roman" w:hAnsi="Times New Roman" w:cs="Times New Roman"/>
          <w:i w:val="0"/>
          <w:iCs w:val="0"/>
          <w:color w:val="auto"/>
          <w:sz w:val="22"/>
          <w:szCs w:val="22"/>
        </w:rPr>
      </w:pPr>
      <w:bookmarkStart w:id="231" w:name="_Toc89452721"/>
      <w:r w:rsidRPr="008C7F70">
        <w:rPr>
          <w:rFonts w:ascii="Times New Roman" w:hAnsi="Times New Roman" w:cs="Times New Roman"/>
          <w:b/>
          <w:bCs/>
          <w:i w:val="0"/>
          <w:iCs w:val="0"/>
          <w:color w:val="auto"/>
          <w:sz w:val="22"/>
          <w:szCs w:val="22"/>
        </w:rPr>
        <w:lastRenderedPageBreak/>
        <w:t xml:space="preserve">Tabel 4. </w:t>
      </w:r>
      <w:r w:rsidRPr="008C7F70">
        <w:rPr>
          <w:rFonts w:ascii="Times New Roman" w:hAnsi="Times New Roman" w:cs="Times New Roman"/>
          <w:b/>
          <w:bCs/>
          <w:i w:val="0"/>
          <w:iCs w:val="0"/>
          <w:color w:val="auto"/>
          <w:sz w:val="22"/>
          <w:szCs w:val="22"/>
        </w:rPr>
        <w:fldChar w:fldCharType="begin"/>
      </w:r>
      <w:r w:rsidRPr="008C7F70">
        <w:rPr>
          <w:rFonts w:ascii="Times New Roman" w:hAnsi="Times New Roman" w:cs="Times New Roman"/>
          <w:b/>
          <w:bCs/>
          <w:i w:val="0"/>
          <w:iCs w:val="0"/>
          <w:color w:val="auto"/>
          <w:sz w:val="22"/>
          <w:szCs w:val="22"/>
        </w:rPr>
        <w:instrText xml:space="preserve"> SEQ Tabel_4. \* ARABIC </w:instrText>
      </w:r>
      <w:r w:rsidRPr="008C7F70">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8</w:t>
      </w:r>
      <w:r w:rsidRPr="008C7F70">
        <w:rPr>
          <w:rFonts w:ascii="Times New Roman" w:hAnsi="Times New Roman" w:cs="Times New Roman"/>
          <w:b/>
          <w:bCs/>
          <w:i w:val="0"/>
          <w:iCs w:val="0"/>
          <w:color w:val="auto"/>
          <w:sz w:val="22"/>
          <w:szCs w:val="22"/>
        </w:rPr>
        <w:fldChar w:fldCharType="end"/>
      </w:r>
      <w:r w:rsidRPr="008C7F70">
        <w:rPr>
          <w:rFonts w:ascii="Times New Roman" w:hAnsi="Times New Roman" w:cs="Times New Roman"/>
          <w:i w:val="0"/>
          <w:iCs w:val="0"/>
          <w:color w:val="auto"/>
          <w:sz w:val="22"/>
          <w:szCs w:val="22"/>
        </w:rPr>
        <w:t xml:space="preserve"> Lanjutan Hasil Pengujian Endpoint API</w:t>
      </w:r>
      <w:bookmarkEnd w:id="231"/>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7617F1" w:rsidRPr="00344C30" w14:paraId="734F83D1" w14:textId="77777777" w:rsidTr="00A41731">
        <w:tc>
          <w:tcPr>
            <w:tcW w:w="696" w:type="dxa"/>
          </w:tcPr>
          <w:p w14:paraId="0DB19976" w14:textId="21999BD9"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71590A86" w14:textId="1CFC9E3D"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7FF59B88" w14:textId="224F4BCD"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0C5C9D21" w14:textId="571BAF71"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5804C40B" w14:textId="5C267630" w:rsidR="007617F1" w:rsidRDefault="007617F1" w:rsidP="007617F1">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49E1B7A8" w14:textId="4A90FE1B" w:rsidR="007617F1" w:rsidRDefault="007617F1" w:rsidP="007617F1">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7617F1" w:rsidRPr="00344C30" w14:paraId="05D3B283" w14:textId="77777777" w:rsidTr="00A41731">
        <w:tc>
          <w:tcPr>
            <w:tcW w:w="696" w:type="dxa"/>
          </w:tcPr>
          <w:p w14:paraId="620B7828" w14:textId="06B2BC8A"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97D8925" w14:textId="77777777" w:rsidTr="00C6757C">
        <w:tc>
          <w:tcPr>
            <w:tcW w:w="696" w:type="dxa"/>
          </w:tcPr>
          <w:p w14:paraId="6A2E820A"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153F9CF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44766A34"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DD533F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47386EB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FC3B5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B021AEC" w14:textId="77777777" w:rsidTr="00C6757C">
        <w:tc>
          <w:tcPr>
            <w:tcW w:w="696" w:type="dxa"/>
          </w:tcPr>
          <w:p w14:paraId="000312AF"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10F06692"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719B9BD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9B6ACF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016226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3366F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1349FB9A" w14:textId="77777777" w:rsidTr="00C6757C">
        <w:tc>
          <w:tcPr>
            <w:tcW w:w="696" w:type="dxa"/>
          </w:tcPr>
          <w:p w14:paraId="1ACFBFF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2F04B78F"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6302A55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78DE3E0"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196C1073"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61BFB9D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37942DC" w14:textId="77777777" w:rsidTr="00C6757C">
        <w:tc>
          <w:tcPr>
            <w:tcW w:w="696" w:type="dxa"/>
          </w:tcPr>
          <w:p w14:paraId="1845EBC9"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4D733145"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5736073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EBEEEE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0DE07A7A"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7C74A4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3145C896" w14:textId="77777777" w:rsidTr="00C6757C">
        <w:tc>
          <w:tcPr>
            <w:tcW w:w="696" w:type="dxa"/>
          </w:tcPr>
          <w:p w14:paraId="4E06CD42"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5FD46E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1096C5CC"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32ED28B"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364FD126"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F17708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0291496D" w14:textId="77777777" w:rsidTr="00C6757C">
        <w:tc>
          <w:tcPr>
            <w:tcW w:w="696" w:type="dxa"/>
          </w:tcPr>
          <w:p w14:paraId="5D2CE387"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1E21A55C"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0BD182CE"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F93DE2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66BE0BF4"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DD79AB"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r w:rsidR="007617F1" w:rsidRPr="00344C30" w14:paraId="7E898BB8" w14:textId="77777777" w:rsidTr="00C6757C">
        <w:tc>
          <w:tcPr>
            <w:tcW w:w="696" w:type="dxa"/>
          </w:tcPr>
          <w:p w14:paraId="1ABA85D5"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00AD0ECE"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0A1DB7D3"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3121DBF7"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7B006E8D" w14:textId="77777777" w:rsidR="007617F1" w:rsidRPr="00344C30" w:rsidRDefault="007617F1" w:rsidP="007617F1">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5A9E1B48" w14:textId="77777777" w:rsidR="007617F1" w:rsidRPr="00344C30" w:rsidRDefault="007617F1" w:rsidP="007617F1">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32" w:name="_Toc89935597"/>
      <w:r w:rsidRPr="0042096B">
        <w:t>Pembahasan</w:t>
      </w:r>
      <w:bookmarkEnd w:id="232"/>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w:t>
      </w:r>
      <w:r w:rsidR="004C4110">
        <w:rPr>
          <w:rFonts w:ascii="Times New Roman" w:hAnsi="Times New Roman" w:cs="Times New Roman"/>
          <w:sz w:val="24"/>
          <w:szCs w:val="24"/>
        </w:rPr>
        <w:lastRenderedPageBreak/>
        <w:t>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33" w:name="_Toc89935598"/>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33"/>
    </w:p>
    <w:p w14:paraId="2F5E1936" w14:textId="16D03985" w:rsidR="007E63A4" w:rsidRPr="00731658" w:rsidRDefault="007E63A4" w:rsidP="006B64A7">
      <w:pPr>
        <w:pStyle w:val="SubJudulBab5"/>
        <w:rPr>
          <w:b/>
          <w:bCs/>
        </w:rPr>
      </w:pPr>
      <w:bookmarkStart w:id="234" w:name="_Toc89935599"/>
      <w:r w:rsidRPr="00731658">
        <w:rPr>
          <w:b/>
          <w:bCs/>
        </w:rPr>
        <w:t>Kesimpulan</w:t>
      </w:r>
      <w:bookmarkEnd w:id="234"/>
    </w:p>
    <w:p w14:paraId="7A451898" w14:textId="245FF631" w:rsidR="00A068E7"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dasarkan penelitian yang dilakukan dan hasil yang didapatkan, </w:t>
      </w:r>
      <w:r w:rsidR="00810E78">
        <w:rPr>
          <w:rFonts w:ascii="Times New Roman" w:hAnsi="Times New Roman" w:cs="Times New Roman"/>
          <w:sz w:val="24"/>
          <w:szCs w:val="24"/>
        </w:rPr>
        <w:t>terdapat beberapa kesimpulan yang dapat diambil diantaranya adalah sebagai berikut</w:t>
      </w:r>
      <w:r w:rsidR="00A068E7">
        <w:rPr>
          <w:rFonts w:ascii="Times New Roman" w:hAnsi="Times New Roman" w:cs="Times New Roman"/>
          <w:sz w:val="24"/>
          <w:szCs w:val="24"/>
        </w:rPr>
        <w:t>:</w:t>
      </w:r>
    </w:p>
    <w:p w14:paraId="0A05B8C2" w14:textId="4A596606" w:rsidR="00A068E7" w:rsidRDefault="00A068E7" w:rsidP="00A068E7">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Pr="00A068E7">
        <w:rPr>
          <w:rFonts w:ascii="Times New Roman" w:hAnsi="Times New Roman" w:cs="Times New Roman"/>
          <w:sz w:val="24"/>
          <w:szCs w:val="24"/>
        </w:rPr>
        <w:t xml:space="preserve">lgoritma XgBoost dapat digunakan untuk menyelesaikan permasalahan prediksi penyakit jantung menggunakan data </w:t>
      </w:r>
      <w:r w:rsidRPr="006D772C">
        <w:rPr>
          <w:rFonts w:ascii="Times New Roman" w:hAnsi="Times New Roman" w:cs="Times New Roman"/>
          <w:i/>
          <w:iCs/>
          <w:sz w:val="24"/>
          <w:szCs w:val="24"/>
        </w:rPr>
        <w:t>tabular</w:t>
      </w:r>
      <w:r w:rsidRPr="00A068E7">
        <w:rPr>
          <w:rFonts w:ascii="Times New Roman" w:hAnsi="Times New Roman" w:cs="Times New Roman"/>
          <w:sz w:val="24"/>
          <w:szCs w:val="24"/>
        </w:rPr>
        <w:t xml:space="preserve"> yang terdiri dari 13 parameter. Model prediksi yang dihasilkan mendapat akurasi secara umum sebesar 90%</w:t>
      </w:r>
      <w:r w:rsidR="007650C5">
        <w:rPr>
          <w:rFonts w:ascii="Times New Roman" w:hAnsi="Times New Roman" w:cs="Times New Roman"/>
          <w:sz w:val="24"/>
          <w:szCs w:val="24"/>
        </w:rPr>
        <w:t>,</w:t>
      </w:r>
      <w:r w:rsidRPr="00A068E7">
        <w:rPr>
          <w:rFonts w:ascii="Times New Roman" w:hAnsi="Times New Roman" w:cs="Times New Roman"/>
          <w:sz w:val="24"/>
          <w:szCs w:val="24"/>
        </w:rPr>
        <w:t xml:space="preserve"> dengan rincian akurasi pada </w:t>
      </w:r>
      <w:r w:rsidRPr="007650C5">
        <w:rPr>
          <w:rFonts w:ascii="Times New Roman" w:hAnsi="Times New Roman" w:cs="Times New Roman"/>
          <w:i/>
          <w:iCs/>
          <w:sz w:val="24"/>
          <w:szCs w:val="24"/>
        </w:rPr>
        <w:t>data training</w:t>
      </w:r>
      <w:r w:rsidRPr="00A068E7">
        <w:rPr>
          <w:rFonts w:ascii="Times New Roman" w:hAnsi="Times New Roman" w:cs="Times New Roman"/>
          <w:sz w:val="24"/>
          <w:szCs w:val="24"/>
        </w:rPr>
        <w:t xml:space="preserve"> adalah 91% dan akurasi pada </w:t>
      </w:r>
      <w:r w:rsidRPr="007650C5">
        <w:rPr>
          <w:rFonts w:ascii="Times New Roman" w:hAnsi="Times New Roman" w:cs="Times New Roman"/>
          <w:i/>
          <w:iCs/>
          <w:sz w:val="24"/>
          <w:szCs w:val="24"/>
        </w:rPr>
        <w:t>data testing</w:t>
      </w:r>
      <w:r w:rsidRPr="00A068E7">
        <w:rPr>
          <w:rFonts w:ascii="Times New Roman" w:hAnsi="Times New Roman" w:cs="Times New Roman"/>
          <w:sz w:val="24"/>
          <w:szCs w:val="24"/>
        </w:rPr>
        <w:t xml:space="preserve"> adalah 83%.</w:t>
      </w:r>
    </w:p>
    <w:p w14:paraId="2A5D34FC" w14:textId="66821A64" w:rsidR="00BC392D" w:rsidRPr="00A068E7" w:rsidRDefault="003D3B8E" w:rsidP="000C118C">
      <w:pPr>
        <w:pStyle w:val="ListParagraph"/>
        <w:numPr>
          <w:ilvl w:val="0"/>
          <w:numId w:val="4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0C118C" w:rsidRPr="000C118C">
        <w:rPr>
          <w:rFonts w:ascii="Times New Roman" w:hAnsi="Times New Roman" w:cs="Times New Roman"/>
          <w:sz w:val="24"/>
          <w:szCs w:val="24"/>
        </w:rPr>
        <w:t xml:space="preserve">lgoritma XGBoost yang digunakan di dalam penelitian ini juga dinilai dapat digunakan untuk mengatasi </w:t>
      </w:r>
      <w:r w:rsidR="000C118C" w:rsidRPr="008A6638">
        <w:rPr>
          <w:rFonts w:ascii="Times New Roman" w:hAnsi="Times New Roman" w:cs="Times New Roman"/>
          <w:i/>
          <w:iCs/>
          <w:sz w:val="24"/>
          <w:szCs w:val="24"/>
        </w:rPr>
        <w:t>overfitting</w:t>
      </w:r>
      <w:r w:rsidR="000C118C" w:rsidRPr="000C118C">
        <w:rPr>
          <w:rFonts w:ascii="Times New Roman" w:hAnsi="Times New Roman" w:cs="Times New Roman"/>
          <w:sz w:val="24"/>
          <w:szCs w:val="24"/>
        </w:rPr>
        <w:t xml:space="preserve"> dan tetap mempertahankan akurasi yang tinggi</w:t>
      </w:r>
      <w:r w:rsidR="00FB41BD">
        <w:rPr>
          <w:rFonts w:ascii="Times New Roman" w:hAnsi="Times New Roman" w:cs="Times New Roman"/>
          <w:sz w:val="24"/>
          <w:szCs w:val="24"/>
        </w:rPr>
        <w:t>.</w:t>
      </w:r>
    </w:p>
    <w:p w14:paraId="35A4D52D" w14:textId="77777777" w:rsidR="007E63A4" w:rsidRPr="00731658" w:rsidRDefault="007E63A4" w:rsidP="006B64A7">
      <w:pPr>
        <w:pStyle w:val="SubJudulBab5"/>
        <w:rPr>
          <w:b/>
          <w:bCs/>
        </w:rPr>
      </w:pPr>
      <w:bookmarkStart w:id="235" w:name="_Toc89935600"/>
      <w:r w:rsidRPr="00731658">
        <w:rPr>
          <w:b/>
          <w:bCs/>
        </w:rPr>
        <w:t>Saran</w:t>
      </w:r>
      <w:bookmarkEnd w:id="235"/>
    </w:p>
    <w:p w14:paraId="3DD8FC4D" w14:textId="6ECB1E5E" w:rsidR="00302580"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w:t>
      </w:r>
      <w:r w:rsidR="006402FF">
        <w:rPr>
          <w:rFonts w:ascii="Times New Roman" w:hAnsi="Times New Roman" w:cs="Times New Roman"/>
          <w:sz w:val="24"/>
          <w:szCs w:val="24"/>
        </w:rPr>
        <w:t xml:space="preserve"> dapat</w:t>
      </w:r>
      <w:r>
        <w:rPr>
          <w:rFonts w:ascii="Times New Roman" w:hAnsi="Times New Roman" w:cs="Times New Roman"/>
          <w:sz w:val="24"/>
          <w:szCs w:val="24"/>
        </w:rPr>
        <w:t xml:space="preserve"> diberikan untuk penelitian selanjutnya berdasarkan penelitian yang sudah dilakukan ini adalah</w:t>
      </w:r>
      <w:r w:rsidR="00302580">
        <w:rPr>
          <w:rFonts w:ascii="Times New Roman" w:hAnsi="Times New Roman" w:cs="Times New Roman"/>
          <w:sz w:val="24"/>
          <w:szCs w:val="24"/>
        </w:rPr>
        <w:t>:</w:t>
      </w:r>
    </w:p>
    <w:p w14:paraId="6C9EC601" w14:textId="299B751D" w:rsidR="00CE15D6" w:rsidRDefault="00CE15D6" w:rsidP="005D38E4">
      <w:pPr>
        <w:pStyle w:val="ListParagraph"/>
        <w:numPr>
          <w:ilvl w:val="0"/>
          <w:numId w:val="43"/>
        </w:numPr>
        <w:spacing w:after="0" w:line="276" w:lineRule="auto"/>
        <w:jc w:val="both"/>
        <w:rPr>
          <w:rFonts w:ascii="Times New Roman" w:hAnsi="Times New Roman" w:cs="Times New Roman"/>
          <w:sz w:val="24"/>
          <w:szCs w:val="24"/>
        </w:rPr>
      </w:pPr>
      <w:r w:rsidRPr="00CE15D6">
        <w:rPr>
          <w:rFonts w:ascii="Times New Roman" w:hAnsi="Times New Roman" w:cs="Times New Roman"/>
          <w:sz w:val="24"/>
          <w:szCs w:val="24"/>
        </w:rPr>
        <w:t xml:space="preserve">Berdasarkan penelitian ini yang menggunakan kombinasi beberapa </w:t>
      </w:r>
      <w:r w:rsidRPr="00906CD6">
        <w:rPr>
          <w:rFonts w:ascii="Times New Roman" w:hAnsi="Times New Roman" w:cs="Times New Roman"/>
          <w:i/>
          <w:iCs/>
          <w:sz w:val="24"/>
          <w:szCs w:val="24"/>
        </w:rPr>
        <w:t>hyper parameter</w:t>
      </w:r>
      <w:r w:rsidRPr="00CE15D6">
        <w:rPr>
          <w:rFonts w:ascii="Times New Roman" w:hAnsi="Times New Roman" w:cs="Times New Roman"/>
          <w:sz w:val="24"/>
          <w:szCs w:val="24"/>
        </w:rPr>
        <w:t xml:space="preserve">, maka penelitian selanjutnya dapat dilakukan dengan menambahkan kombinasi </w:t>
      </w:r>
      <w:r w:rsidRPr="003245F0">
        <w:rPr>
          <w:rFonts w:ascii="Times New Roman" w:hAnsi="Times New Roman" w:cs="Times New Roman"/>
          <w:i/>
          <w:iCs/>
          <w:sz w:val="24"/>
          <w:szCs w:val="24"/>
        </w:rPr>
        <w:t>tuning hyper parameter</w:t>
      </w:r>
      <w:r w:rsidRPr="00CE15D6">
        <w:rPr>
          <w:rFonts w:ascii="Times New Roman" w:hAnsi="Times New Roman" w:cs="Times New Roman"/>
          <w:sz w:val="24"/>
          <w:szCs w:val="24"/>
        </w:rPr>
        <w:t xml:space="preserve"> sehingga dapat memaksimalkan akurasi</w:t>
      </w:r>
      <w:r w:rsidR="00034B81">
        <w:rPr>
          <w:rFonts w:ascii="Times New Roman" w:hAnsi="Times New Roman" w:cs="Times New Roman"/>
          <w:sz w:val="24"/>
          <w:szCs w:val="24"/>
        </w:rPr>
        <w:t xml:space="preserve"> dari</w:t>
      </w:r>
      <w:r w:rsidRPr="00CE15D6">
        <w:rPr>
          <w:rFonts w:ascii="Times New Roman" w:hAnsi="Times New Roman" w:cs="Times New Roman"/>
          <w:sz w:val="24"/>
          <w:szCs w:val="24"/>
        </w:rPr>
        <w:t xml:space="preserve"> model yang </w:t>
      </w:r>
      <w:r w:rsidR="00034B81">
        <w:rPr>
          <w:rFonts w:ascii="Times New Roman" w:hAnsi="Times New Roman" w:cs="Times New Roman"/>
          <w:sz w:val="24"/>
          <w:szCs w:val="24"/>
        </w:rPr>
        <w:t>d</w:t>
      </w:r>
      <w:r w:rsidR="00723432">
        <w:rPr>
          <w:rFonts w:ascii="Times New Roman" w:hAnsi="Times New Roman" w:cs="Times New Roman"/>
          <w:sz w:val="24"/>
          <w:szCs w:val="24"/>
        </w:rPr>
        <w:t>ibuat</w:t>
      </w:r>
      <w:r w:rsidRPr="00CE15D6">
        <w:rPr>
          <w:rFonts w:ascii="Times New Roman" w:hAnsi="Times New Roman" w:cs="Times New Roman"/>
          <w:sz w:val="24"/>
          <w:szCs w:val="24"/>
        </w:rPr>
        <w:t>.</w:t>
      </w:r>
    </w:p>
    <w:p w14:paraId="3CF269AD" w14:textId="4D81B420" w:rsidR="00A90723" w:rsidRPr="00CE15D6" w:rsidRDefault="001D7DFD" w:rsidP="001D7DFD">
      <w:pPr>
        <w:pStyle w:val="ListParagraph"/>
        <w:numPr>
          <w:ilvl w:val="0"/>
          <w:numId w:val="43"/>
        </w:numPr>
        <w:spacing w:after="0" w:line="276" w:lineRule="auto"/>
        <w:jc w:val="both"/>
        <w:rPr>
          <w:rFonts w:ascii="Times New Roman" w:hAnsi="Times New Roman" w:cs="Times New Roman"/>
          <w:sz w:val="24"/>
          <w:szCs w:val="24"/>
        </w:rPr>
      </w:pPr>
      <w:r w:rsidRPr="001C461A">
        <w:rPr>
          <w:rFonts w:ascii="Times New Roman" w:hAnsi="Times New Roman" w:cs="Times New Roman"/>
          <w:i/>
          <w:iCs/>
          <w:sz w:val="24"/>
          <w:szCs w:val="24"/>
        </w:rPr>
        <w:t>Dataset</w:t>
      </w:r>
      <w:r w:rsidRPr="001D7DFD">
        <w:rPr>
          <w:rFonts w:ascii="Times New Roman" w:hAnsi="Times New Roman" w:cs="Times New Roman"/>
          <w:sz w:val="24"/>
          <w:szCs w:val="24"/>
        </w:rPr>
        <w:t xml:space="preserve"> yang digunakan dalam penelitian selanjutnya dapat dilakukan dengan </w:t>
      </w:r>
      <w:r w:rsidRPr="009B233B">
        <w:rPr>
          <w:rFonts w:ascii="Times New Roman" w:hAnsi="Times New Roman" w:cs="Times New Roman"/>
          <w:i/>
          <w:iCs/>
          <w:sz w:val="24"/>
          <w:szCs w:val="24"/>
        </w:rPr>
        <w:t>dataset</w:t>
      </w:r>
      <w:r w:rsidRPr="001D7DFD">
        <w:rPr>
          <w:rFonts w:ascii="Times New Roman" w:hAnsi="Times New Roman" w:cs="Times New Roman"/>
          <w:sz w:val="24"/>
          <w:szCs w:val="24"/>
        </w:rPr>
        <w:t xml:space="preserve"> lain ataupun dilakukan dengan menggabungkan </w:t>
      </w:r>
      <w:r w:rsidRPr="00BE366B">
        <w:rPr>
          <w:rFonts w:ascii="Times New Roman" w:hAnsi="Times New Roman" w:cs="Times New Roman"/>
          <w:i/>
          <w:iCs/>
          <w:sz w:val="24"/>
          <w:szCs w:val="24"/>
        </w:rPr>
        <w:t>dataset cleveland</w:t>
      </w:r>
      <w:r w:rsidRPr="001D7DFD">
        <w:rPr>
          <w:rFonts w:ascii="Times New Roman" w:hAnsi="Times New Roman" w:cs="Times New Roman"/>
          <w:sz w:val="24"/>
          <w:szCs w:val="24"/>
        </w:rPr>
        <w:t xml:space="preserve"> dan </w:t>
      </w:r>
      <w:r w:rsidRPr="00BE366B">
        <w:rPr>
          <w:rFonts w:ascii="Times New Roman" w:hAnsi="Times New Roman" w:cs="Times New Roman"/>
          <w:i/>
          <w:iCs/>
          <w:sz w:val="24"/>
          <w:szCs w:val="24"/>
        </w:rPr>
        <w:t>statelog</w:t>
      </w:r>
      <w:r w:rsidRPr="001D7DFD">
        <w:rPr>
          <w:rFonts w:ascii="Times New Roman" w:hAnsi="Times New Roman" w:cs="Times New Roman"/>
          <w:sz w:val="24"/>
          <w:szCs w:val="24"/>
        </w:rPr>
        <w:t>, sehingga data yang digunakan akan semakin banyak dan dapat diharapkan model yang dibuat dapat memiliki akurasi yang lebih baik lagi.</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36" w:name="_Toc89935601"/>
      <w:r w:rsidRPr="00B0088F">
        <w:rPr>
          <w:rFonts w:ascii="Times New Roman" w:hAnsi="Times New Roman" w:cs="Times New Roman"/>
          <w:b/>
          <w:bCs/>
          <w:color w:val="auto"/>
          <w:sz w:val="28"/>
          <w:szCs w:val="28"/>
        </w:rPr>
        <w:lastRenderedPageBreak/>
        <w:t>DAFTAR PUSTAKA</w:t>
      </w:r>
      <w:bookmarkEnd w:id="190"/>
      <w:bookmarkEnd w:id="236"/>
    </w:p>
    <w:p w14:paraId="271E0909" w14:textId="07A779F5" w:rsidR="00B27E4F" w:rsidRPr="00B27E4F" w:rsidRDefault="00B059D7"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27E4F" w:rsidRPr="00B27E4F">
        <w:rPr>
          <w:rFonts w:ascii="Times New Roman" w:hAnsi="Times New Roman" w:cs="Times New Roman"/>
          <w:noProof/>
          <w:sz w:val="24"/>
          <w:szCs w:val="24"/>
        </w:rPr>
        <w:t xml:space="preserve">Afianto, M. F., Faraby, S. Al, &amp; Adiwijaya. (2017). </w:t>
      </w:r>
      <w:r w:rsidR="00B27E4F" w:rsidRPr="00B27E4F">
        <w:rPr>
          <w:rFonts w:ascii="Times New Roman" w:hAnsi="Times New Roman" w:cs="Times New Roman"/>
          <w:i/>
          <w:iCs/>
          <w:noProof/>
          <w:sz w:val="24"/>
          <w:szCs w:val="24"/>
        </w:rPr>
        <w:t>Kategorisasi Teks pada Hadits Sahih Al-Bukhari menggunakan Random Forest</w:t>
      </w:r>
      <w:r w:rsidR="00B27E4F" w:rsidRPr="00B27E4F">
        <w:rPr>
          <w:rFonts w:ascii="Times New Roman" w:hAnsi="Times New Roman" w:cs="Times New Roman"/>
          <w:noProof/>
          <w:sz w:val="24"/>
          <w:szCs w:val="24"/>
        </w:rPr>
        <w:t xml:space="preserve">. </w:t>
      </w:r>
      <w:r w:rsidR="00B27E4F" w:rsidRPr="00B27E4F">
        <w:rPr>
          <w:rFonts w:ascii="Times New Roman" w:hAnsi="Times New Roman" w:cs="Times New Roman"/>
          <w:i/>
          <w:iCs/>
          <w:noProof/>
          <w:sz w:val="24"/>
          <w:szCs w:val="24"/>
        </w:rPr>
        <w:t>4</w:t>
      </w:r>
      <w:r w:rsidR="00B27E4F" w:rsidRPr="00B27E4F">
        <w:rPr>
          <w:rFonts w:ascii="Times New Roman" w:hAnsi="Times New Roman" w:cs="Times New Roman"/>
          <w:noProof/>
          <w:sz w:val="24"/>
          <w:szCs w:val="24"/>
        </w:rPr>
        <w:t>(3), 4874–4881.</w:t>
      </w:r>
    </w:p>
    <w:p w14:paraId="464D64C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9), 2546–2554.</w:t>
      </w:r>
    </w:p>
    <w:p w14:paraId="221FFD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lpaydin, E. (2010). </w:t>
      </w:r>
      <w:r w:rsidRPr="00B27E4F">
        <w:rPr>
          <w:rFonts w:ascii="Times New Roman" w:hAnsi="Times New Roman" w:cs="Times New Roman"/>
          <w:i/>
          <w:iCs/>
          <w:noProof/>
          <w:sz w:val="24"/>
          <w:szCs w:val="24"/>
        </w:rPr>
        <w:t>Introduction to Machine Learning</w:t>
      </w:r>
      <w:r w:rsidRPr="00B27E4F">
        <w:rPr>
          <w:rFonts w:ascii="Times New Roman" w:hAnsi="Times New Roman" w:cs="Times New Roman"/>
          <w:noProof/>
          <w:sz w:val="24"/>
          <w:szCs w:val="24"/>
        </w:rPr>
        <w:t>. https://books.google.co.id/books?id=tZnSDwAAQBAJ&amp;sitesec=buy&amp;hl=id&amp;source=gbs_vpt_read</w:t>
      </w:r>
    </w:p>
    <w:p w14:paraId="4041CF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dreanus, J., &amp; Kurniawan, A. (2018). Sejarah , Teori Dasar dan Penerapan Reinforcement Learning : Sebuah Tinjauan Pustaka. </w:t>
      </w:r>
      <w:r w:rsidRPr="00B27E4F">
        <w:rPr>
          <w:rFonts w:ascii="Times New Roman" w:hAnsi="Times New Roman" w:cs="Times New Roman"/>
          <w:i/>
          <w:iCs/>
          <w:noProof/>
          <w:sz w:val="24"/>
          <w:szCs w:val="24"/>
        </w:rPr>
        <w:t>Jurnal Tel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2), 113–118.</w:t>
      </w:r>
    </w:p>
    <w:p w14:paraId="37B19F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ies. (2015). </w:t>
      </w:r>
      <w:r w:rsidRPr="00B27E4F">
        <w:rPr>
          <w:rFonts w:ascii="Times New Roman" w:hAnsi="Times New Roman" w:cs="Times New Roman"/>
          <w:i/>
          <w:iCs/>
          <w:noProof/>
          <w:sz w:val="24"/>
          <w:szCs w:val="24"/>
        </w:rPr>
        <w:t>Kolesterol dan Penyakit Jantung Koroner</w:t>
      </w:r>
      <w:r w:rsidRPr="00B27E4F">
        <w:rPr>
          <w:rFonts w:ascii="Times New Roman" w:hAnsi="Times New Roman" w:cs="Times New Roman"/>
          <w:noProof/>
          <w:sz w:val="24"/>
          <w:szCs w:val="24"/>
        </w:rPr>
        <w:t>. Ar-Ruzz Media.</w:t>
      </w:r>
    </w:p>
    <w:p w14:paraId="344D945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nnisa, R. (2019). Analisis Komparasi Algoritma Klasifikasi Data Mining Untuk Prediksi Penderita Penyakit Jantung. </w:t>
      </w:r>
      <w:r w:rsidRPr="00B27E4F">
        <w:rPr>
          <w:rFonts w:ascii="Times New Roman" w:hAnsi="Times New Roman" w:cs="Times New Roman"/>
          <w:i/>
          <w:iCs/>
          <w:noProof/>
          <w:sz w:val="24"/>
          <w:szCs w:val="24"/>
        </w:rPr>
        <w:t>Jurnal Teknik Informatika Kaputama (JTIK)</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1), 22–28. https://jurnal.kaputama.ac.id/index.php/JTIK/article/view/141/156</w:t>
      </w:r>
    </w:p>
    <w:p w14:paraId="1F41491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rulkumaran, K., Deisenroth, M., Brundage, M., &amp; Bhatarath, A. (2017). Deep reinforcement learning: A brief survey. </w:t>
      </w:r>
      <w:r w:rsidRPr="00B27E4F">
        <w:rPr>
          <w:rFonts w:ascii="Times New Roman" w:hAnsi="Times New Roman" w:cs="Times New Roman"/>
          <w:i/>
          <w:iCs/>
          <w:noProof/>
          <w:sz w:val="24"/>
          <w:szCs w:val="24"/>
        </w:rPr>
        <w:t>IEEE Signal Process Ma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4</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w:t>
      </w:r>
      <w:r w:rsidRPr="00B27E4F">
        <w:rPr>
          <w:rFonts w:ascii="Times New Roman" w:hAnsi="Times New Roman" w:cs="Times New Roman"/>
          <w:noProof/>
          <w:sz w:val="24"/>
          <w:szCs w:val="24"/>
        </w:rPr>
        <w:t>.</w:t>
      </w:r>
    </w:p>
    <w:p w14:paraId="269CDB2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Ayu, M. S. K. (2019). Proteksi Radiasi Pada Pasien, Pekerja, dan Lingkungan di Dalam Instalasi Radiologi. </w:t>
      </w:r>
      <w:r w:rsidRPr="00B27E4F">
        <w:rPr>
          <w:rFonts w:ascii="Times New Roman" w:hAnsi="Times New Roman" w:cs="Times New Roman"/>
          <w:i/>
          <w:iCs/>
          <w:noProof/>
          <w:sz w:val="24"/>
          <w:szCs w:val="24"/>
        </w:rPr>
        <w:t>Institut Ilmu Kesehatan Strada Indonesia</w:t>
      </w:r>
      <w:r w:rsidRPr="00B27E4F">
        <w:rPr>
          <w:rFonts w:ascii="Times New Roman" w:hAnsi="Times New Roman" w:cs="Times New Roman"/>
          <w:noProof/>
          <w:sz w:val="24"/>
          <w:szCs w:val="24"/>
        </w:rPr>
        <w:t>.</w:t>
      </w:r>
    </w:p>
    <w:p w14:paraId="6A8F658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iel, L., Pettersson, O., Philipson, L., &amp; Wide, P. (2001). ECG analysis: A new approach in human identification. </w:t>
      </w:r>
      <w:r w:rsidRPr="00B27E4F">
        <w:rPr>
          <w:rFonts w:ascii="Times New Roman" w:hAnsi="Times New Roman" w:cs="Times New Roman"/>
          <w:i/>
          <w:iCs/>
          <w:noProof/>
          <w:sz w:val="24"/>
          <w:szCs w:val="24"/>
        </w:rPr>
        <w:t>IEEE Transactions on Instrumentation and Measuremen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w:t>
      </w:r>
      <w:r w:rsidRPr="00B27E4F">
        <w:rPr>
          <w:rFonts w:ascii="Times New Roman" w:hAnsi="Times New Roman" w:cs="Times New Roman"/>
          <w:noProof/>
          <w:sz w:val="24"/>
          <w:szCs w:val="24"/>
        </w:rPr>
        <w:t>(3), 808–812. https://doi.org/10.1109/19.930458</w:t>
      </w:r>
    </w:p>
    <w:p w14:paraId="1A37563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Briggs, L. J. (1991). </w:t>
      </w:r>
      <w:r w:rsidRPr="00B27E4F">
        <w:rPr>
          <w:rFonts w:ascii="Times New Roman" w:hAnsi="Times New Roman" w:cs="Times New Roman"/>
          <w:i/>
          <w:iCs/>
          <w:noProof/>
          <w:sz w:val="24"/>
          <w:szCs w:val="24"/>
        </w:rPr>
        <w:t>Instrukticonal Design: Principles and Aplications</w:t>
      </w:r>
      <w:r w:rsidRPr="00B27E4F">
        <w:rPr>
          <w:rFonts w:ascii="Times New Roman" w:hAnsi="Times New Roman" w:cs="Times New Roman"/>
          <w:noProof/>
          <w:sz w:val="24"/>
          <w:szCs w:val="24"/>
        </w:rPr>
        <w:t>. Educational Technology.</w:t>
      </w:r>
    </w:p>
    <w:p w14:paraId="57F287B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B27E4F">
        <w:rPr>
          <w:rFonts w:ascii="Times New Roman" w:hAnsi="Times New Roman" w:cs="Times New Roman"/>
          <w:i/>
          <w:iCs/>
          <w:noProof/>
          <w:sz w:val="24"/>
          <w:szCs w:val="24"/>
        </w:rPr>
        <w:t>Techno Nusa Mandir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II</w:t>
      </w:r>
      <w:r w:rsidRPr="00B27E4F">
        <w:rPr>
          <w:rFonts w:ascii="Times New Roman" w:hAnsi="Times New Roman" w:cs="Times New Roman"/>
          <w:noProof/>
          <w:sz w:val="24"/>
          <w:szCs w:val="24"/>
        </w:rPr>
        <w:t>(1), 60–66.</w:t>
      </w:r>
    </w:p>
    <w:p w14:paraId="0E4C6EB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johan, T. B. A. (2004). Penyakit Jantung Koroner Dan Hypertensi. </w:t>
      </w:r>
      <w:r w:rsidRPr="00B27E4F">
        <w:rPr>
          <w:rFonts w:ascii="Times New Roman" w:hAnsi="Times New Roman" w:cs="Times New Roman"/>
          <w:i/>
          <w:iCs/>
          <w:noProof/>
          <w:sz w:val="24"/>
          <w:szCs w:val="24"/>
        </w:rPr>
        <w:t>E-USU Repositor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7.</w:t>
      </w:r>
    </w:p>
    <w:p w14:paraId="25410F8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Dr. Bernatal Saragih, S.P., M. S. (2011). </w:t>
      </w:r>
      <w:r w:rsidRPr="00B27E4F">
        <w:rPr>
          <w:rFonts w:ascii="Times New Roman" w:hAnsi="Times New Roman" w:cs="Times New Roman"/>
          <w:i/>
          <w:iCs/>
          <w:noProof/>
          <w:sz w:val="24"/>
          <w:szCs w:val="24"/>
        </w:rPr>
        <w:t>Kolesterol dan Usaha-Usaha Penurunannya</w:t>
      </w:r>
      <w:r w:rsidRPr="00B27E4F">
        <w:rPr>
          <w:rFonts w:ascii="Times New Roman" w:hAnsi="Times New Roman" w:cs="Times New Roman"/>
          <w:noProof/>
          <w:sz w:val="24"/>
          <w:szCs w:val="24"/>
        </w:rPr>
        <w:t xml:space="preserve"> (T. Budiyanto (ed.); 1st ed., Issue September). Penerbit Bimotry Yogyakarta.</w:t>
      </w:r>
    </w:p>
    <w:p w14:paraId="4BFE1AE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B27E4F">
        <w:rPr>
          <w:rFonts w:ascii="Times New Roman" w:hAnsi="Times New Roman" w:cs="Times New Roman"/>
          <w:i/>
          <w:iCs/>
          <w:noProof/>
          <w:sz w:val="24"/>
          <w:szCs w:val="24"/>
        </w:rPr>
        <w:t>A Clinical Trial of a Chest-Pain Observation Unit For Patients With Unstable Angin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c</w:t>
      </w:r>
      <w:r w:rsidRPr="00B27E4F">
        <w:rPr>
          <w:rFonts w:ascii="Times New Roman" w:hAnsi="Times New Roman" w:cs="Times New Roman"/>
          <w:noProof/>
          <w:sz w:val="24"/>
          <w:szCs w:val="24"/>
        </w:rPr>
        <w:t>, 2–8.</w:t>
      </w:r>
    </w:p>
    <w:p w14:paraId="6E5A7D0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hani, M. A., &amp; Subekti, A. (2018). Email Spam Filtering Dengan Algoritma Random Forest. </w:t>
      </w:r>
      <w:r w:rsidRPr="00B27E4F">
        <w:rPr>
          <w:rFonts w:ascii="Times New Roman" w:hAnsi="Times New Roman" w:cs="Times New Roman"/>
          <w:i/>
          <w:iCs/>
          <w:noProof/>
          <w:sz w:val="24"/>
          <w:szCs w:val="24"/>
        </w:rPr>
        <w:t>IJCIT (Indonesian Journal on Computer and Information Technology</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Vol.3</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w:t>
      </w:r>
      <w:r w:rsidRPr="00B27E4F">
        <w:rPr>
          <w:rFonts w:ascii="Times New Roman" w:hAnsi="Times New Roman" w:cs="Times New Roman"/>
          <w:noProof/>
          <w:sz w:val="24"/>
          <w:szCs w:val="24"/>
        </w:rPr>
        <w:t>(2), 216~221.</w:t>
      </w:r>
    </w:p>
    <w:p w14:paraId="207BA4C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B27E4F">
        <w:rPr>
          <w:rFonts w:ascii="Times New Roman" w:hAnsi="Times New Roman" w:cs="Times New Roman"/>
          <w:i/>
          <w:iCs/>
          <w:noProof/>
          <w:sz w:val="24"/>
          <w:szCs w:val="24"/>
        </w:rPr>
        <w:t>Sna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November</w:t>
      </w:r>
      <w:r w:rsidRPr="00B27E4F">
        <w:rPr>
          <w:rFonts w:ascii="Times New Roman" w:hAnsi="Times New Roman" w:cs="Times New Roman"/>
          <w:noProof/>
          <w:sz w:val="24"/>
          <w:szCs w:val="24"/>
        </w:rPr>
        <w:t>, 159.</w:t>
      </w:r>
    </w:p>
    <w:p w14:paraId="426E20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B27E4F">
        <w:rPr>
          <w:rFonts w:ascii="Times New Roman" w:hAnsi="Times New Roman" w:cs="Times New Roman"/>
          <w:i/>
          <w:iCs/>
          <w:noProof/>
          <w:sz w:val="24"/>
          <w:szCs w:val="24"/>
        </w:rPr>
        <w:t>Informatika Mulawarman : Jurnal Ilmiah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5</w:t>
      </w:r>
      <w:r w:rsidRPr="00B27E4F">
        <w:rPr>
          <w:rFonts w:ascii="Times New Roman" w:hAnsi="Times New Roman" w:cs="Times New Roman"/>
          <w:noProof/>
          <w:sz w:val="24"/>
          <w:szCs w:val="24"/>
        </w:rPr>
        <w:t>(1), 13. https://doi.org/10.30872/jim.v15i1.2495</w:t>
      </w:r>
    </w:p>
    <w:p w14:paraId="15F1A60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B27E4F">
        <w:rPr>
          <w:rFonts w:ascii="Times New Roman" w:hAnsi="Times New Roman" w:cs="Times New Roman"/>
          <w:i/>
          <w:iCs/>
          <w:noProof/>
          <w:sz w:val="24"/>
          <w:szCs w:val="24"/>
        </w:rPr>
        <w:lastRenderedPageBreak/>
        <w:t>Universitas Telkom</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78.</w:t>
      </w:r>
    </w:p>
    <w:p w14:paraId="727BE98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Haqie, Z. A., Nadiah, R. E., &amp; Ariyani, O. P. (2020). Inovasi Pelayanan Publik Suroboyo Bis Di Kota Surabaya. </w:t>
      </w:r>
      <w:r w:rsidRPr="00B27E4F">
        <w:rPr>
          <w:rFonts w:ascii="Times New Roman" w:hAnsi="Times New Roman" w:cs="Times New Roman"/>
          <w:i/>
          <w:iCs/>
          <w:noProof/>
          <w:sz w:val="24"/>
          <w:szCs w:val="24"/>
        </w:rPr>
        <w:t>JPSI (Journal of Public Sector Innovation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23. https://doi.org/10.26740/jpsi.v5n1.p23-30</w:t>
      </w:r>
    </w:p>
    <w:p w14:paraId="16BBEC9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B27E4F">
        <w:rPr>
          <w:rFonts w:ascii="Times New Roman" w:hAnsi="Times New Roman" w:cs="Times New Roman"/>
          <w:i/>
          <w:iCs/>
          <w:noProof/>
          <w:sz w:val="24"/>
          <w:szCs w:val="24"/>
        </w:rPr>
        <w:t>Ain Shams Engineering Journal</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xxx</w:t>
      </w:r>
      <w:r w:rsidRPr="00B27E4F">
        <w:rPr>
          <w:rFonts w:ascii="Times New Roman" w:hAnsi="Times New Roman" w:cs="Times New Roman"/>
          <w:noProof/>
          <w:sz w:val="24"/>
          <w:szCs w:val="24"/>
        </w:rPr>
        <w:t>. https://doi.org/10.1016/j.asej.2020.11.011</w:t>
      </w:r>
    </w:p>
    <w:p w14:paraId="426F3371"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Indriyono, B. V., Utami, E., &amp; Sunyoto, A. (2015). </w:t>
      </w:r>
      <w:r w:rsidRPr="00B27E4F">
        <w:rPr>
          <w:rFonts w:ascii="Times New Roman" w:hAnsi="Times New Roman" w:cs="Times New Roman"/>
          <w:i/>
          <w:iCs/>
          <w:noProof/>
          <w:sz w:val="24"/>
          <w:szCs w:val="24"/>
        </w:rPr>
        <w:t>Pemanfaatan Algoritma Porter Stemmer Untuk Bahasa Indonesia Dalam Proses Klasifikasi Jenis Buku</w:t>
      </w:r>
      <w:r w:rsidRPr="00B27E4F">
        <w:rPr>
          <w:rFonts w:ascii="Times New Roman" w:hAnsi="Times New Roman" w:cs="Times New Roman"/>
          <w:noProof/>
          <w:sz w:val="24"/>
          <w:szCs w:val="24"/>
        </w:rPr>
        <w:t>. 301–310.</w:t>
      </w:r>
    </w:p>
    <w:p w14:paraId="3F155BC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B27E4F">
        <w:rPr>
          <w:rFonts w:ascii="Times New Roman" w:hAnsi="Times New Roman" w:cs="Times New Roman"/>
          <w:i/>
          <w:iCs/>
          <w:noProof/>
          <w:sz w:val="24"/>
          <w:szCs w:val="24"/>
        </w:rPr>
        <w:t>ISSN: 0970-938X (Print)</w:t>
      </w:r>
      <w:r w:rsidRPr="00B27E4F">
        <w:rPr>
          <w:rFonts w:ascii="Times New Roman" w:hAnsi="Times New Roman" w:cs="Times New Roman"/>
          <w:noProof/>
          <w:sz w:val="24"/>
          <w:szCs w:val="24"/>
        </w:rPr>
        <w:t>. https://www.biomedres.info/biomedical-research/c45-classification-algorithm-with-backtrack-pruning-for-accurate-prediction-of-heart-disease.html</w:t>
      </w:r>
    </w:p>
    <w:p w14:paraId="316FBAF0"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aro, I. M. K. (2020). </w:t>
      </w:r>
      <w:r w:rsidRPr="00B27E4F">
        <w:rPr>
          <w:rFonts w:ascii="Times New Roman" w:hAnsi="Times New Roman" w:cs="Times New Roman"/>
          <w:i/>
          <w:iCs/>
          <w:noProof/>
          <w:sz w:val="24"/>
          <w:szCs w:val="24"/>
        </w:rPr>
        <w:t>Implementasi Metode XGBoost dan Feature Importance untuk Klasifikasi pada Kebakaran Hutan dan Lah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10–16.</w:t>
      </w:r>
    </w:p>
    <w:p w14:paraId="26635F8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Kusuma, P. P. B., &amp; Srinandi, I. G. A. M. (2013). Prediksi Waktu Ketahanan Hidup Dengan Metode Partial Least Square. </w:t>
      </w:r>
      <w:r w:rsidRPr="00B27E4F">
        <w:rPr>
          <w:rFonts w:ascii="Times New Roman" w:hAnsi="Times New Roman" w:cs="Times New Roman"/>
          <w:i/>
          <w:iCs/>
          <w:noProof/>
          <w:sz w:val="24"/>
          <w:szCs w:val="24"/>
        </w:rPr>
        <w:t>E-Jurnal Mate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1), 49. https://doi.org/10.24843/mtk.2013.v02.i01.p028</w:t>
      </w:r>
    </w:p>
    <w:p w14:paraId="4D53BB4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B27E4F">
        <w:rPr>
          <w:rFonts w:ascii="Times New Roman" w:hAnsi="Times New Roman" w:cs="Times New Roman"/>
          <w:i/>
          <w:iCs/>
          <w:noProof/>
          <w:sz w:val="24"/>
          <w:szCs w:val="24"/>
        </w:rPr>
        <w:t>Informatics in Medicine Unlocked</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6</w:t>
      </w:r>
      <w:r w:rsidRPr="00B27E4F">
        <w:rPr>
          <w:rFonts w:ascii="Times New Roman" w:hAnsi="Times New Roman" w:cs="Times New Roman"/>
          <w:noProof/>
          <w:sz w:val="24"/>
          <w:szCs w:val="24"/>
        </w:rPr>
        <w:t>(November 2018). https://doi.org/10.1016/j.imu.2019.100203</w:t>
      </w:r>
    </w:p>
    <w:p w14:paraId="2045078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estari, M. (2014). Penerapan Algoritma Klasifikasi Nearest Neighbor (K-NN) untuk Mendeteksi Penyakit Jantung. </w:t>
      </w:r>
      <w:r w:rsidRPr="00B27E4F">
        <w:rPr>
          <w:rFonts w:ascii="Times New Roman" w:hAnsi="Times New Roman" w:cs="Times New Roman"/>
          <w:i/>
          <w:iCs/>
          <w:noProof/>
          <w:sz w:val="24"/>
          <w:szCs w:val="24"/>
        </w:rPr>
        <w:t>Faktor Exac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September 2010), 366–371.</w:t>
      </w:r>
    </w:p>
    <w:p w14:paraId="133DE93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Lubis, C., &amp; Gondawijaya, F. (2019). Heart Sound Diagnose System with BFCC, MFCC, and Backpropagation Neural Network. </w:t>
      </w:r>
      <w:r w:rsidRPr="00B27E4F">
        <w:rPr>
          <w:rFonts w:ascii="Times New Roman" w:hAnsi="Times New Roman" w:cs="Times New Roman"/>
          <w:i/>
          <w:iCs/>
          <w:noProof/>
          <w:sz w:val="24"/>
          <w:szCs w:val="24"/>
        </w:rPr>
        <w:t>IOP Conference Series: Materials Science and Engineer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08</w:t>
      </w:r>
      <w:r w:rsidRPr="00B27E4F">
        <w:rPr>
          <w:rFonts w:ascii="Times New Roman" w:hAnsi="Times New Roman" w:cs="Times New Roman"/>
          <w:noProof/>
          <w:sz w:val="24"/>
          <w:szCs w:val="24"/>
        </w:rPr>
        <w:t>(1). https://doi.org/10.1088/1757-899X/508/1/012119</w:t>
      </w:r>
    </w:p>
    <w:p w14:paraId="49286E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arleni, L., &amp; Alhabib, A. (2017). Faktor Risiko Penyakit Jantung Koroner di RSI SITI Khadijah Palembang. </w:t>
      </w:r>
      <w:r w:rsidRPr="00B27E4F">
        <w:rPr>
          <w:rFonts w:ascii="Times New Roman" w:hAnsi="Times New Roman" w:cs="Times New Roman"/>
          <w:i/>
          <w:iCs/>
          <w:noProof/>
          <w:sz w:val="24"/>
          <w:szCs w:val="24"/>
        </w:rPr>
        <w:t>Jurnal Kesehata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478. https://doi.org/10.26630/jk.v8i3.663</w:t>
      </w:r>
    </w:p>
    <w:p w14:paraId="2F137DE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lim, F. (2019). </w:t>
      </w:r>
      <w:r w:rsidRPr="00B27E4F">
        <w:rPr>
          <w:rFonts w:ascii="Times New Roman" w:hAnsi="Times New Roman" w:cs="Times New Roman"/>
          <w:i/>
          <w:iCs/>
          <w:noProof/>
          <w:sz w:val="24"/>
          <w:szCs w:val="24"/>
        </w:rPr>
        <w:t>Penerapan Brute Force dan Decrease and Conquer pada Parameter Tuning XGBoostClassifier</w:t>
      </w:r>
      <w:r w:rsidRPr="00B27E4F">
        <w:rPr>
          <w:rFonts w:ascii="Times New Roman" w:hAnsi="Times New Roman" w:cs="Times New Roman"/>
          <w:noProof/>
          <w:sz w:val="24"/>
          <w:szCs w:val="24"/>
        </w:rPr>
        <w:t>.</w:t>
      </w:r>
    </w:p>
    <w:p w14:paraId="19D11CA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Mustofa, W. A. (2021). Manfaat Foto Rongten dan Dampaknya. </w:t>
      </w:r>
      <w:r w:rsidRPr="00B27E4F">
        <w:rPr>
          <w:rFonts w:ascii="Times New Roman" w:hAnsi="Times New Roman" w:cs="Times New Roman"/>
          <w:i/>
          <w:iCs/>
          <w:noProof/>
          <w:sz w:val="24"/>
          <w:szCs w:val="24"/>
        </w:rPr>
        <w:t>Intitut Ilmu Kesehatan Strada Indonesia</w:t>
      </w:r>
      <w:r w:rsidRPr="00B27E4F">
        <w:rPr>
          <w:rFonts w:ascii="Times New Roman" w:hAnsi="Times New Roman" w:cs="Times New Roman"/>
          <w:noProof/>
          <w:sz w:val="24"/>
          <w:szCs w:val="24"/>
        </w:rPr>
        <w:t>.</w:t>
      </w:r>
    </w:p>
    <w:p w14:paraId="0645B69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ahdliyah, N. (2019). Penelitian Tentang Detak Jantung. </w:t>
      </w:r>
      <w:r w:rsidRPr="00B27E4F">
        <w:rPr>
          <w:rFonts w:ascii="Times New Roman" w:hAnsi="Times New Roman" w:cs="Times New Roman"/>
          <w:i/>
          <w:iCs/>
          <w:noProof/>
          <w:sz w:val="24"/>
          <w:szCs w:val="24"/>
        </w:rPr>
        <w:t>Jurusan Sistem Komputer Universitas Sriwijay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2</w:t>
      </w:r>
      <w:r w:rsidRPr="00B27E4F">
        <w:rPr>
          <w:rFonts w:ascii="Times New Roman" w:hAnsi="Times New Roman" w:cs="Times New Roman"/>
          <w:noProof/>
          <w:sz w:val="24"/>
          <w:szCs w:val="24"/>
        </w:rPr>
        <w:t>(1), 1–5.</w:t>
      </w:r>
    </w:p>
    <w:p w14:paraId="3B7AC35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B27E4F">
        <w:rPr>
          <w:rFonts w:ascii="Times New Roman" w:hAnsi="Times New Roman" w:cs="Times New Roman"/>
          <w:i/>
          <w:iCs/>
          <w:noProof/>
          <w:sz w:val="24"/>
          <w:szCs w:val="24"/>
        </w:rPr>
        <w:t>British Journal of General Practic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3</w:t>
      </w:r>
      <w:r w:rsidRPr="00B27E4F">
        <w:rPr>
          <w:rFonts w:ascii="Times New Roman" w:hAnsi="Times New Roman" w:cs="Times New Roman"/>
          <w:noProof/>
          <w:sz w:val="24"/>
          <w:szCs w:val="24"/>
        </w:rPr>
        <w:t>(490), 378–382.</w:t>
      </w:r>
    </w:p>
    <w:p w14:paraId="6FA44CB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B27E4F">
        <w:rPr>
          <w:rFonts w:ascii="Times New Roman" w:hAnsi="Times New Roman" w:cs="Times New Roman"/>
          <w:i/>
          <w:iCs/>
          <w:noProof/>
          <w:sz w:val="24"/>
          <w:szCs w:val="24"/>
        </w:rPr>
        <w:t>Jurnal Ilmiah Teknik Elektro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100. https://doi.org/10.26555/jiteki.v3i2.8072</w:t>
      </w:r>
    </w:p>
    <w:p w14:paraId="0D21366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ovandya, A. (2017). Penerapan Algoritma Klasifikasi Data Mining C4.5 Pada Dataset Cuaca Wilayah Bekasi. </w:t>
      </w:r>
      <w:r w:rsidRPr="00B27E4F">
        <w:rPr>
          <w:rFonts w:ascii="Times New Roman" w:hAnsi="Times New Roman" w:cs="Times New Roman"/>
          <w:i/>
          <w:iCs/>
          <w:noProof/>
          <w:sz w:val="24"/>
          <w:szCs w:val="24"/>
        </w:rPr>
        <w:t>KNiST</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XIV</w:t>
      </w:r>
      <w:r w:rsidRPr="00B27E4F">
        <w:rPr>
          <w:rFonts w:ascii="Times New Roman" w:hAnsi="Times New Roman" w:cs="Times New Roman"/>
          <w:noProof/>
          <w:sz w:val="24"/>
          <w:szCs w:val="24"/>
        </w:rPr>
        <w:t>(2), 368–372.</w:t>
      </w:r>
    </w:p>
    <w:p w14:paraId="4E318A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B27E4F">
        <w:rPr>
          <w:rFonts w:ascii="Times New Roman" w:hAnsi="Times New Roman" w:cs="Times New Roman"/>
          <w:i/>
          <w:iCs/>
          <w:noProof/>
          <w:sz w:val="24"/>
          <w:szCs w:val="24"/>
        </w:rPr>
        <w:t>Jurnal Teknik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2</w:t>
      </w:r>
      <w:r w:rsidRPr="00B27E4F">
        <w:rPr>
          <w:rFonts w:ascii="Times New Roman" w:hAnsi="Times New Roman" w:cs="Times New Roman"/>
          <w:noProof/>
          <w:sz w:val="24"/>
          <w:szCs w:val="24"/>
        </w:rPr>
        <w:t>(1), 79–96. https://doi.org/10.15408/jti.v12i1.11342</w:t>
      </w:r>
    </w:p>
    <w:p w14:paraId="5D9F06B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2), 217–224. https://doi.org/10.11591/ijeei.v6i2.456</w:t>
      </w:r>
    </w:p>
    <w:p w14:paraId="38D1935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B27E4F">
        <w:rPr>
          <w:rFonts w:ascii="Times New Roman" w:hAnsi="Times New Roman" w:cs="Times New Roman"/>
          <w:i/>
          <w:iCs/>
          <w:noProof/>
          <w:sz w:val="24"/>
          <w:szCs w:val="24"/>
        </w:rPr>
        <w:t>Seminar Nasional Sistem Informasi 2018</w:t>
      </w:r>
      <w:r w:rsidRPr="00B27E4F">
        <w:rPr>
          <w:rFonts w:ascii="Times New Roman" w:hAnsi="Times New Roman" w:cs="Times New Roman"/>
          <w:noProof/>
          <w:sz w:val="24"/>
          <w:szCs w:val="24"/>
        </w:rPr>
        <w:t>, 1048–1056.</w:t>
      </w:r>
    </w:p>
    <w:p w14:paraId="5B0E49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eryanto, A., Yudhana, A., &amp; Umar, R. (2020). Klasifikasi Citra Menggunakan Convolutional Neural Network dan K Fold Cross Validation. </w:t>
      </w:r>
      <w:r w:rsidRPr="00B27E4F">
        <w:rPr>
          <w:rFonts w:ascii="Times New Roman" w:hAnsi="Times New Roman" w:cs="Times New Roman"/>
          <w:i/>
          <w:iCs/>
          <w:noProof/>
          <w:sz w:val="24"/>
          <w:szCs w:val="24"/>
        </w:rPr>
        <w:t>Journal of Applied Informatics and Computi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1), 45–51. https://doi.org/10.30871/jaic.v4i1.2017</w:t>
      </w:r>
    </w:p>
    <w:p w14:paraId="4E36A9FE"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inata, N. N. P., Sukarsa, I. M., &amp; Rusjayanthi, N. K. D. (2020). </w:t>
      </w:r>
      <w:r w:rsidRPr="00B27E4F">
        <w:rPr>
          <w:rFonts w:ascii="Times New Roman" w:hAnsi="Times New Roman" w:cs="Times New Roman"/>
          <w:i/>
          <w:iCs/>
          <w:noProof/>
          <w:sz w:val="24"/>
          <w:szCs w:val="24"/>
        </w:rPr>
        <w:t>Prediksi Kecelakaan Lalu Lintas di Bali dengan XGBoost pada Pytho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8</w:t>
      </w:r>
      <w:r w:rsidRPr="00B27E4F">
        <w:rPr>
          <w:rFonts w:ascii="Times New Roman" w:hAnsi="Times New Roman" w:cs="Times New Roman"/>
          <w:noProof/>
          <w:sz w:val="24"/>
          <w:szCs w:val="24"/>
        </w:rPr>
        <w:t>(3), 188–196.</w:t>
      </w:r>
    </w:p>
    <w:p w14:paraId="2224452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rasetyo, E., &amp; Prasetiyo, B. (2020). </w:t>
      </w:r>
      <w:r w:rsidRPr="00B27E4F">
        <w:rPr>
          <w:rFonts w:ascii="Times New Roman" w:hAnsi="Times New Roman" w:cs="Times New Roman"/>
          <w:i/>
          <w:iCs/>
          <w:noProof/>
          <w:sz w:val="24"/>
          <w:szCs w:val="24"/>
        </w:rPr>
        <w:t>PENINGKATAN AKURASI KLASIFIKASI ALGORITMA C4.5 MENGGUNAKAN TEKNIK BAGGING PADA DIAGNOSIS PENYAKIT JANTUN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5), 1035–1040. https://doi.org/10.25126/jtiik.202072379</w:t>
      </w:r>
    </w:p>
    <w:p w14:paraId="647D8E68"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bo, O. W., &amp; Sudiarta, P. (2015). Inovasi Teknologi Informasi dan Komunikasi Dalam Menunjang Technopreneurship. </w:t>
      </w:r>
      <w:r w:rsidRPr="00B27E4F">
        <w:rPr>
          <w:rFonts w:ascii="Times New Roman" w:hAnsi="Times New Roman" w:cs="Times New Roman"/>
          <w:i/>
          <w:iCs/>
          <w:noProof/>
          <w:sz w:val="24"/>
          <w:szCs w:val="24"/>
        </w:rPr>
        <w:t>Angewandte Chemie International Edition, 6(11), 951–952.</w:t>
      </w:r>
      <w:r w:rsidRPr="00B27E4F">
        <w:rPr>
          <w:rFonts w:ascii="Times New Roman" w:hAnsi="Times New Roman" w:cs="Times New Roman"/>
          <w:noProof/>
          <w:sz w:val="24"/>
          <w:szCs w:val="24"/>
        </w:rPr>
        <w:t>, 5–24.</w:t>
      </w:r>
    </w:p>
    <w:p w14:paraId="3FCD102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rnamasari, D., Henrata, J., Sasmita, Y. P., Ihsani, F., &amp; Wicaksana, I. W. S. (2013). </w:t>
      </w:r>
      <w:r w:rsidRPr="00B27E4F">
        <w:rPr>
          <w:rFonts w:ascii="Times New Roman" w:hAnsi="Times New Roman" w:cs="Times New Roman"/>
          <w:i/>
          <w:iCs/>
          <w:noProof/>
          <w:sz w:val="24"/>
          <w:szCs w:val="24"/>
        </w:rPr>
        <w:t>Get Easy Using WEKA</w:t>
      </w:r>
      <w:r w:rsidRPr="00B27E4F">
        <w:rPr>
          <w:rFonts w:ascii="Times New Roman" w:hAnsi="Times New Roman" w:cs="Times New Roman"/>
          <w:noProof/>
          <w:sz w:val="24"/>
          <w:szCs w:val="24"/>
        </w:rPr>
        <w:t>.</w:t>
      </w:r>
    </w:p>
    <w:p w14:paraId="38F2C433"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B27E4F">
        <w:rPr>
          <w:rFonts w:ascii="Times New Roman" w:hAnsi="Times New Roman" w:cs="Times New Roman"/>
          <w:i/>
          <w:iCs/>
          <w:noProof/>
          <w:sz w:val="24"/>
          <w:szCs w:val="24"/>
        </w:rPr>
        <w:t>Jurnal Pengembangan Teknologi Informasi Dan Ilmu Komput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w:t>
      </w:r>
      <w:r w:rsidRPr="00B27E4F">
        <w:rPr>
          <w:rFonts w:ascii="Times New Roman" w:hAnsi="Times New Roman" w:cs="Times New Roman"/>
          <w:noProof/>
          <w:sz w:val="24"/>
          <w:szCs w:val="24"/>
        </w:rPr>
        <w:t>(2), 802–810.</w:t>
      </w:r>
    </w:p>
    <w:p w14:paraId="545DA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Putra, P. D., &amp; Rini, D. P. (2019). Prediksi Penyakit Jantung dengan Algoritma Klasifikasi. </w:t>
      </w:r>
      <w:r w:rsidRPr="00B27E4F">
        <w:rPr>
          <w:rFonts w:ascii="Times New Roman" w:hAnsi="Times New Roman" w:cs="Times New Roman"/>
          <w:i/>
          <w:iCs/>
          <w:noProof/>
          <w:sz w:val="24"/>
          <w:szCs w:val="24"/>
        </w:rPr>
        <w:t>Prosiding Annual Research Seminar 2019</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5</w:t>
      </w:r>
      <w:r w:rsidRPr="00B27E4F">
        <w:rPr>
          <w:rFonts w:ascii="Times New Roman" w:hAnsi="Times New Roman" w:cs="Times New Roman"/>
          <w:noProof/>
          <w:sz w:val="24"/>
          <w:szCs w:val="24"/>
        </w:rPr>
        <w:t>(1), 978–979.</w:t>
      </w:r>
    </w:p>
    <w:p w14:paraId="28A7BC4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B27E4F">
        <w:rPr>
          <w:rFonts w:ascii="Times New Roman" w:hAnsi="Times New Roman" w:cs="Times New Roman"/>
          <w:i/>
          <w:iCs/>
          <w:noProof/>
          <w:sz w:val="24"/>
          <w:szCs w:val="24"/>
        </w:rPr>
        <w:t>Journal of Intelligent System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91–97.</w:t>
      </w:r>
    </w:p>
    <w:p w14:paraId="45EF7D8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etnasari, T., &amp; Rahmawati, E. (2017). Diagnosa Prediksi Penyakit Jantung Dengan Model Algoritma Naïve Bayes Dan Algoritma C4.5. </w:t>
      </w:r>
      <w:r w:rsidRPr="00B27E4F">
        <w:rPr>
          <w:rFonts w:ascii="Times New Roman" w:hAnsi="Times New Roman" w:cs="Times New Roman"/>
          <w:i/>
          <w:iCs/>
          <w:noProof/>
          <w:sz w:val="24"/>
          <w:szCs w:val="24"/>
        </w:rPr>
        <w:t>Konferensi Nasional Ilmu Sosial &amp; Teknologi (KNiST)</w:t>
      </w:r>
      <w:r w:rsidRPr="00B27E4F">
        <w:rPr>
          <w:rFonts w:ascii="Times New Roman" w:hAnsi="Times New Roman" w:cs="Times New Roman"/>
          <w:noProof/>
          <w:sz w:val="24"/>
          <w:szCs w:val="24"/>
        </w:rPr>
        <w:t>, 7–12.</w:t>
      </w:r>
    </w:p>
    <w:p w14:paraId="0FAFC70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hman, A., Suhartono, V., &amp; Supriyanto, C. (2017). Penerapan Agoritma C4.5 Berbasis Adaboost Untuk Prediksi Penyakit Jantung. </w:t>
      </w:r>
      <w:r w:rsidRPr="00B27E4F">
        <w:rPr>
          <w:rFonts w:ascii="Times New Roman" w:hAnsi="Times New Roman" w:cs="Times New Roman"/>
          <w:i/>
          <w:iCs/>
          <w:noProof/>
          <w:sz w:val="24"/>
          <w:szCs w:val="24"/>
        </w:rPr>
        <w:t>Jurnal Teknologi Informasi</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3</w:t>
      </w:r>
      <w:r w:rsidRPr="00B27E4F">
        <w:rPr>
          <w:rFonts w:ascii="Times New Roman" w:hAnsi="Times New Roman" w:cs="Times New Roman"/>
          <w:noProof/>
          <w:sz w:val="24"/>
          <w:szCs w:val="24"/>
        </w:rPr>
        <w:t>, 13–19.</w:t>
      </w:r>
    </w:p>
    <w:p w14:paraId="65729A8D"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Rosmalinda, Karim, D., &amp; Dewi, A. P. (2014). </w:t>
      </w:r>
      <w:r w:rsidRPr="00B27E4F">
        <w:rPr>
          <w:rFonts w:ascii="Times New Roman" w:hAnsi="Times New Roman" w:cs="Times New Roman"/>
          <w:i/>
          <w:iCs/>
          <w:noProof/>
          <w:sz w:val="24"/>
          <w:szCs w:val="24"/>
        </w:rPr>
        <w:t>Gambaran Tingkat Pengetahuan Perawat Irna Medikal Dalam Menginterpretasi Hasil EKG</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w:t>
      </w:r>
    </w:p>
    <w:p w14:paraId="789FF29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B27E4F">
        <w:rPr>
          <w:rFonts w:ascii="Times New Roman" w:hAnsi="Times New Roman" w:cs="Times New Roman"/>
          <w:i/>
          <w:iCs/>
          <w:noProof/>
          <w:sz w:val="24"/>
          <w:szCs w:val="24"/>
        </w:rPr>
        <w:t>J-SAKTI (Jurnal Sains Komputer Dan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180. https://doi.org/10.30645/j-sakti.v1i2.41</w:t>
      </w:r>
    </w:p>
    <w:p w14:paraId="2B2B06E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jaya, W. (2008). </w:t>
      </w:r>
      <w:r w:rsidRPr="00B27E4F">
        <w:rPr>
          <w:rFonts w:ascii="Times New Roman" w:hAnsi="Times New Roman" w:cs="Times New Roman"/>
          <w:i/>
          <w:iCs/>
          <w:noProof/>
          <w:sz w:val="24"/>
          <w:szCs w:val="24"/>
        </w:rPr>
        <w:t>Perencanaan dan Desain Sistem Pembelajaran</w:t>
      </w:r>
      <w:r w:rsidRPr="00B27E4F">
        <w:rPr>
          <w:rFonts w:ascii="Times New Roman" w:hAnsi="Times New Roman" w:cs="Times New Roman"/>
          <w:noProof/>
          <w:sz w:val="24"/>
          <w:szCs w:val="24"/>
        </w:rPr>
        <w:t>. Kencana Group.</w:t>
      </w:r>
    </w:p>
    <w:p w14:paraId="2CB51A59"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antoso, &amp; Setiawan. (2005). </w:t>
      </w:r>
      <w:r w:rsidRPr="00B27E4F">
        <w:rPr>
          <w:rFonts w:ascii="Times New Roman" w:hAnsi="Times New Roman" w:cs="Times New Roman"/>
          <w:i/>
          <w:iCs/>
          <w:noProof/>
          <w:sz w:val="24"/>
          <w:szCs w:val="24"/>
        </w:rPr>
        <w:t>Penyakit Jantung Koroner</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47</w:t>
      </w:r>
      <w:r w:rsidRPr="00B27E4F">
        <w:rPr>
          <w:rFonts w:ascii="Times New Roman" w:hAnsi="Times New Roman" w:cs="Times New Roman"/>
          <w:noProof/>
          <w:sz w:val="24"/>
          <w:szCs w:val="24"/>
        </w:rPr>
        <w:t>, 5–9. https://doi.org/10.31227/osf.io/stwk5</w:t>
      </w:r>
    </w:p>
    <w:p w14:paraId="3AC08BE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B27E4F">
        <w:rPr>
          <w:rFonts w:ascii="Times New Roman" w:hAnsi="Times New Roman" w:cs="Times New Roman"/>
          <w:i/>
          <w:iCs/>
          <w:noProof/>
          <w:sz w:val="24"/>
          <w:szCs w:val="24"/>
        </w:rPr>
        <w:t>Jurnal Pengembangan Teknologi Informasi Dan Ilmu Komputer E-ISSN</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548</w:t>
      </w:r>
      <w:r w:rsidRPr="00B27E4F">
        <w:rPr>
          <w:rFonts w:ascii="Times New Roman" w:hAnsi="Times New Roman" w:cs="Times New Roman"/>
          <w:noProof/>
          <w:sz w:val="24"/>
          <w:szCs w:val="24"/>
        </w:rPr>
        <w:t>(5), 964X.</w:t>
      </w:r>
    </w:p>
    <w:p w14:paraId="07C48A12"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B27E4F">
        <w:rPr>
          <w:rFonts w:ascii="Times New Roman" w:hAnsi="Times New Roman" w:cs="Times New Roman"/>
          <w:i/>
          <w:iCs/>
          <w:noProof/>
          <w:sz w:val="24"/>
          <w:szCs w:val="24"/>
        </w:rPr>
        <w:t>Jurnal Online Informatik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1), 24. https://doi.org/10.15575/join.v1i1.7</w:t>
      </w:r>
    </w:p>
    <w:p w14:paraId="19F183E5"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B27E4F">
        <w:rPr>
          <w:rFonts w:ascii="Times New Roman" w:hAnsi="Times New Roman" w:cs="Times New Roman"/>
          <w:i/>
          <w:iCs/>
          <w:noProof/>
          <w:sz w:val="24"/>
          <w:szCs w:val="24"/>
        </w:rPr>
        <w:t>Universitas Diponegoro</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2), 275–283.</w:t>
      </w:r>
    </w:p>
    <w:p w14:paraId="615DBA3C"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Syukron, M., Santoso, R., &amp; Widiharih, T. (2020). </w:t>
      </w:r>
      <w:r w:rsidRPr="00B27E4F">
        <w:rPr>
          <w:rFonts w:ascii="Times New Roman" w:hAnsi="Times New Roman" w:cs="Times New Roman"/>
          <w:i/>
          <w:iCs/>
          <w:noProof/>
          <w:sz w:val="24"/>
          <w:szCs w:val="24"/>
        </w:rPr>
        <w:t>Perbandingan Metode Smote Random Forest dan Smote XgBoost Untuk Klasifikasi Tingkat Penyakit Hepatitis C Pada Imbalance Class Dat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9</w:t>
      </w:r>
      <w:r w:rsidRPr="00B27E4F">
        <w:rPr>
          <w:rFonts w:ascii="Times New Roman" w:hAnsi="Times New Roman" w:cs="Times New Roman"/>
          <w:noProof/>
          <w:sz w:val="24"/>
          <w:szCs w:val="24"/>
        </w:rPr>
        <w:t>, 227–236.</w:t>
      </w:r>
    </w:p>
    <w:p w14:paraId="63BE8C0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B27E4F">
        <w:rPr>
          <w:rFonts w:ascii="Times New Roman" w:hAnsi="Times New Roman" w:cs="Times New Roman"/>
          <w:i/>
          <w:iCs/>
          <w:noProof/>
          <w:sz w:val="24"/>
          <w:szCs w:val="24"/>
        </w:rPr>
        <w:t>Jurnal Media Informatika Budidarm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4</w:t>
      </w:r>
      <w:r w:rsidRPr="00B27E4F">
        <w:rPr>
          <w:rFonts w:ascii="Times New Roman" w:hAnsi="Times New Roman" w:cs="Times New Roman"/>
          <w:noProof/>
          <w:sz w:val="24"/>
          <w:szCs w:val="24"/>
        </w:rPr>
        <w:t>(2), 437. https://doi.org/10.30865/mib.v4i2.2080</w:t>
      </w:r>
    </w:p>
    <w:p w14:paraId="200EC88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ahyu Kusuma. (2016). </w:t>
      </w:r>
      <w:r w:rsidRPr="00B27E4F">
        <w:rPr>
          <w:rFonts w:ascii="Times New Roman" w:hAnsi="Times New Roman" w:cs="Times New Roman"/>
          <w:i/>
          <w:iCs/>
          <w:noProof/>
          <w:sz w:val="24"/>
          <w:szCs w:val="24"/>
        </w:rPr>
        <w:t>Self Acceptance Pada Remaja Penderita Thalasemia</w:t>
      </w:r>
      <w:r w:rsidRPr="00B27E4F">
        <w:rPr>
          <w:rFonts w:ascii="Times New Roman" w:hAnsi="Times New Roman" w:cs="Times New Roman"/>
          <w:noProof/>
          <w:sz w:val="24"/>
          <w:szCs w:val="24"/>
        </w:rPr>
        <w:t>. 8–27.</w:t>
      </w:r>
    </w:p>
    <w:p w14:paraId="722FB0AA"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bisono, A. B., &amp; Fahrurozi, A. (2019). Perbandingan Algoritma Klasifikasi Dalam Pengklasifikasian Data Penyakit Jantung Koroner. </w:t>
      </w:r>
      <w:r w:rsidRPr="00B27E4F">
        <w:rPr>
          <w:rFonts w:ascii="Times New Roman" w:hAnsi="Times New Roman" w:cs="Times New Roman"/>
          <w:i/>
          <w:iCs/>
          <w:noProof/>
          <w:sz w:val="24"/>
          <w:szCs w:val="24"/>
        </w:rPr>
        <w:t>Jurnal Ilmiah Teknologi Dan Rekayas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24</w:t>
      </w:r>
      <w:r w:rsidRPr="00B27E4F">
        <w:rPr>
          <w:rFonts w:ascii="Times New Roman" w:hAnsi="Times New Roman" w:cs="Times New Roman"/>
          <w:noProof/>
          <w:sz w:val="24"/>
          <w:szCs w:val="24"/>
        </w:rPr>
        <w:t>(3), 161–170. https://doi.org/10.35760/tr.2019.v24i3.2393</w:t>
      </w:r>
    </w:p>
    <w:p w14:paraId="2A9970DB"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B27E4F">
        <w:rPr>
          <w:rFonts w:ascii="Times New Roman" w:hAnsi="Times New Roman" w:cs="Times New Roman"/>
          <w:i/>
          <w:iCs/>
          <w:noProof/>
          <w:sz w:val="24"/>
          <w:szCs w:val="24"/>
        </w:rPr>
        <w:t>Pseudocode</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1</w:t>
      </w:r>
      <w:r w:rsidRPr="00B27E4F">
        <w:rPr>
          <w:rFonts w:ascii="Times New Roman" w:hAnsi="Times New Roman" w:cs="Times New Roman"/>
          <w:noProof/>
          <w:sz w:val="24"/>
          <w:szCs w:val="24"/>
        </w:rPr>
        <w:t>, 11–14.</w:t>
      </w:r>
    </w:p>
    <w:p w14:paraId="5B8B4837"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B27E4F">
        <w:rPr>
          <w:rFonts w:ascii="Times New Roman" w:hAnsi="Times New Roman" w:cs="Times New Roman"/>
          <w:i/>
          <w:iCs/>
          <w:noProof/>
          <w:sz w:val="24"/>
          <w:szCs w:val="24"/>
        </w:rPr>
        <w:t>Indonesian Journal of Electrical Engineering and Informatic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7</w:t>
      </w:r>
      <w:r w:rsidRPr="00B27E4F">
        <w:rPr>
          <w:rFonts w:ascii="Times New Roman" w:hAnsi="Times New Roman" w:cs="Times New Roman"/>
          <w:noProof/>
          <w:sz w:val="24"/>
          <w:szCs w:val="24"/>
        </w:rPr>
        <w:t>(1), 50–57. https://doi.org/10.11591/ijeei.v7i1.458</w:t>
      </w:r>
    </w:p>
    <w:p w14:paraId="095E4AD6"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B27E4F">
        <w:rPr>
          <w:rFonts w:ascii="Times New Roman" w:hAnsi="Times New Roman" w:cs="Times New Roman"/>
          <w:i/>
          <w:iCs/>
          <w:noProof/>
          <w:sz w:val="24"/>
          <w:szCs w:val="24"/>
        </w:rPr>
        <w:t>Universitas Gadjah Mada Yogyakarta</w:t>
      </w:r>
      <w:r w:rsidRPr="00B27E4F">
        <w:rPr>
          <w:rFonts w:ascii="Times New Roman" w:hAnsi="Times New Roman" w:cs="Times New Roman"/>
          <w:noProof/>
          <w:sz w:val="24"/>
          <w:szCs w:val="24"/>
        </w:rPr>
        <w:t>.</w:t>
      </w:r>
    </w:p>
    <w:p w14:paraId="0169B9F4"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27E4F">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B27E4F">
        <w:rPr>
          <w:rFonts w:ascii="Times New Roman" w:hAnsi="Times New Roman" w:cs="Times New Roman"/>
          <w:i/>
          <w:iCs/>
          <w:noProof/>
          <w:sz w:val="24"/>
          <w:szCs w:val="24"/>
        </w:rPr>
        <w:t>Jurnal Borneo Cendekia</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3</w:t>
      </w:r>
      <w:r w:rsidRPr="00B27E4F">
        <w:rPr>
          <w:rFonts w:ascii="Times New Roman" w:hAnsi="Times New Roman" w:cs="Times New Roman"/>
          <w:noProof/>
          <w:sz w:val="24"/>
          <w:szCs w:val="24"/>
        </w:rPr>
        <w:t>(2), 40–46.</w:t>
      </w:r>
    </w:p>
    <w:p w14:paraId="500F80AF" w14:textId="77777777" w:rsidR="00B27E4F" w:rsidRPr="00B27E4F" w:rsidRDefault="00B27E4F" w:rsidP="00B27E4F">
      <w:pPr>
        <w:widowControl w:val="0"/>
        <w:autoSpaceDE w:val="0"/>
        <w:autoSpaceDN w:val="0"/>
        <w:adjustRightInd w:val="0"/>
        <w:spacing w:after="0" w:line="240" w:lineRule="auto"/>
        <w:ind w:left="480" w:hanging="480"/>
        <w:rPr>
          <w:rFonts w:ascii="Times New Roman" w:hAnsi="Times New Roman" w:cs="Times New Roman"/>
          <w:noProof/>
          <w:sz w:val="24"/>
        </w:rPr>
      </w:pPr>
      <w:r w:rsidRPr="00B27E4F">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B27E4F">
        <w:rPr>
          <w:rFonts w:ascii="Times New Roman" w:hAnsi="Times New Roman" w:cs="Times New Roman"/>
          <w:i/>
          <w:iCs/>
          <w:noProof/>
          <w:sz w:val="24"/>
          <w:szCs w:val="24"/>
        </w:rPr>
        <w:t>IEEE Access</w:t>
      </w:r>
      <w:r w:rsidRPr="00B27E4F">
        <w:rPr>
          <w:rFonts w:ascii="Times New Roman" w:hAnsi="Times New Roman" w:cs="Times New Roman"/>
          <w:noProof/>
          <w:sz w:val="24"/>
          <w:szCs w:val="24"/>
        </w:rPr>
        <w:t xml:space="preserve">, </w:t>
      </w:r>
      <w:r w:rsidRPr="00B27E4F">
        <w:rPr>
          <w:rFonts w:ascii="Times New Roman" w:hAnsi="Times New Roman" w:cs="Times New Roman"/>
          <w:i/>
          <w:iCs/>
          <w:noProof/>
          <w:sz w:val="24"/>
          <w:szCs w:val="24"/>
        </w:rPr>
        <w:t>6</w:t>
      </w:r>
      <w:r w:rsidRPr="00B27E4F">
        <w:rPr>
          <w:rFonts w:ascii="Times New Roman" w:hAnsi="Times New Roman" w:cs="Times New Roman"/>
          <w:noProof/>
          <w:sz w:val="24"/>
          <w:szCs w:val="24"/>
        </w:rPr>
        <w:t>, 21020–21031. https://doi.org/10.1109/ACCESS.2018.2818678</w:t>
      </w:r>
    </w:p>
    <w:p w14:paraId="0F1F8B6F" w14:textId="17CE919E" w:rsidR="00B059D7" w:rsidRDefault="00B059D7" w:rsidP="00976F8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37" w:name="_Toc89935602"/>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37"/>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2F3DB165"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38" w:name="_Toc8945272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38"/>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095F9CC8"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39" w:name="_Toc8945272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39"/>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3CBF19BB"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40" w:name="_Toc8945272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40"/>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09DF2B5A"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41" w:name="_Toc8945272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4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0752BE31"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42" w:name="_Toc8945272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42"/>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0EA8DF5B"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43" w:name="_Toc8945272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43"/>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02065137"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44" w:name="_Toc8945273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44"/>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052593CB"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45" w:name="_Toc8945273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615963">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45"/>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D3FD40" w14:textId="77777777" w:rsidR="00786CEF" w:rsidRDefault="00786CEF" w:rsidP="008463C9">
      <w:pPr>
        <w:spacing w:after="0" w:line="240" w:lineRule="auto"/>
      </w:pPr>
      <w:r>
        <w:separator/>
      </w:r>
    </w:p>
  </w:endnote>
  <w:endnote w:type="continuationSeparator" w:id="0">
    <w:p w14:paraId="5221A51A" w14:textId="77777777" w:rsidR="00786CEF" w:rsidRDefault="00786CEF"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75DDDFA1" w14:textId="4A4787CF" w:rsidR="006A70F8" w:rsidRPr="00FF01BB" w:rsidRDefault="006A70F8" w:rsidP="00441FE2">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775D1A" w14:textId="77777777" w:rsidR="00786CEF" w:rsidRDefault="00786CEF" w:rsidP="008463C9">
      <w:pPr>
        <w:spacing w:after="0" w:line="240" w:lineRule="auto"/>
      </w:pPr>
      <w:r>
        <w:separator/>
      </w:r>
    </w:p>
  </w:footnote>
  <w:footnote w:type="continuationSeparator" w:id="0">
    <w:p w14:paraId="52CE1FD8" w14:textId="77777777" w:rsidR="00786CEF" w:rsidRDefault="00786CEF"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5FC33D4"/>
    <w:multiLevelType w:val="hybridMultilevel"/>
    <w:tmpl w:val="9E4670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6"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8"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0DDF61B4"/>
    <w:multiLevelType w:val="hybridMultilevel"/>
    <w:tmpl w:val="31F01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3" w15:restartNumberingAfterBreak="0">
    <w:nsid w:val="11D71224"/>
    <w:multiLevelType w:val="hybridMultilevel"/>
    <w:tmpl w:val="16566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0"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0"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5"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7"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7"/>
  </w:num>
  <w:num w:numId="2">
    <w:abstractNumId w:val="30"/>
  </w:num>
  <w:num w:numId="3">
    <w:abstractNumId w:val="19"/>
  </w:num>
  <w:num w:numId="4">
    <w:abstractNumId w:val="2"/>
  </w:num>
  <w:num w:numId="5">
    <w:abstractNumId w:val="12"/>
  </w:num>
  <w:num w:numId="6">
    <w:abstractNumId w:val="5"/>
  </w:num>
  <w:num w:numId="7">
    <w:abstractNumId w:val="21"/>
  </w:num>
  <w:num w:numId="8">
    <w:abstractNumId w:val="31"/>
  </w:num>
  <w:num w:numId="9">
    <w:abstractNumId w:val="25"/>
  </w:num>
  <w:num w:numId="10">
    <w:abstractNumId w:val="11"/>
  </w:num>
  <w:num w:numId="11">
    <w:abstractNumId w:val="15"/>
  </w:num>
  <w:num w:numId="12">
    <w:abstractNumId w:val="0"/>
  </w:num>
  <w:num w:numId="13">
    <w:abstractNumId w:val="29"/>
  </w:num>
  <w:num w:numId="14">
    <w:abstractNumId w:val="34"/>
  </w:num>
  <w:num w:numId="15">
    <w:abstractNumId w:val="17"/>
  </w:num>
  <w:num w:numId="16">
    <w:abstractNumId w:val="37"/>
  </w:num>
  <w:num w:numId="17">
    <w:abstractNumId w:val="6"/>
  </w:num>
  <w:num w:numId="18">
    <w:abstractNumId w:val="23"/>
  </w:num>
  <w:num w:numId="19">
    <w:abstractNumId w:val="9"/>
  </w:num>
  <w:num w:numId="20">
    <w:abstractNumId w:val="8"/>
  </w:num>
  <w:num w:numId="21">
    <w:abstractNumId w:val="32"/>
  </w:num>
  <w:num w:numId="22">
    <w:abstractNumId w:val="1"/>
  </w:num>
  <w:num w:numId="23">
    <w:abstractNumId w:val="4"/>
  </w:num>
  <w:num w:numId="24">
    <w:abstractNumId w:val="40"/>
  </w:num>
  <w:num w:numId="25">
    <w:abstractNumId w:val="16"/>
  </w:num>
  <w:num w:numId="26">
    <w:abstractNumId w:val="42"/>
  </w:num>
  <w:num w:numId="27">
    <w:abstractNumId w:val="14"/>
  </w:num>
  <w:num w:numId="28">
    <w:abstractNumId w:val="38"/>
  </w:num>
  <w:num w:numId="29">
    <w:abstractNumId w:val="26"/>
  </w:num>
  <w:num w:numId="30">
    <w:abstractNumId w:val="39"/>
  </w:num>
  <w:num w:numId="31">
    <w:abstractNumId w:val="20"/>
  </w:num>
  <w:num w:numId="32">
    <w:abstractNumId w:val="18"/>
  </w:num>
  <w:num w:numId="33">
    <w:abstractNumId w:val="24"/>
  </w:num>
  <w:num w:numId="34">
    <w:abstractNumId w:val="7"/>
  </w:num>
  <w:num w:numId="35">
    <w:abstractNumId w:val="6"/>
  </w:num>
  <w:num w:numId="36">
    <w:abstractNumId w:val="41"/>
  </w:num>
  <w:num w:numId="37">
    <w:abstractNumId w:val="36"/>
  </w:num>
  <w:num w:numId="38">
    <w:abstractNumId w:val="33"/>
  </w:num>
  <w:num w:numId="39">
    <w:abstractNumId w:val="28"/>
  </w:num>
  <w:num w:numId="40">
    <w:abstractNumId w:val="22"/>
  </w:num>
  <w:num w:numId="41">
    <w:abstractNumId w:val="35"/>
  </w:num>
  <w:num w:numId="42">
    <w:abstractNumId w:val="13"/>
  </w:num>
  <w:num w:numId="43">
    <w:abstractNumId w:val="3"/>
  </w:num>
  <w:num w:numId="4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B93"/>
    <w:rsid w:val="00003D09"/>
    <w:rsid w:val="00004377"/>
    <w:rsid w:val="00004412"/>
    <w:rsid w:val="000045A2"/>
    <w:rsid w:val="00004652"/>
    <w:rsid w:val="00004B1A"/>
    <w:rsid w:val="000055F3"/>
    <w:rsid w:val="000056CA"/>
    <w:rsid w:val="00005BC4"/>
    <w:rsid w:val="00005CE5"/>
    <w:rsid w:val="00005DE7"/>
    <w:rsid w:val="00005F5C"/>
    <w:rsid w:val="00006F61"/>
    <w:rsid w:val="0000716F"/>
    <w:rsid w:val="00007278"/>
    <w:rsid w:val="0000734A"/>
    <w:rsid w:val="000073E4"/>
    <w:rsid w:val="00007577"/>
    <w:rsid w:val="000079BB"/>
    <w:rsid w:val="00007A5A"/>
    <w:rsid w:val="00007A65"/>
    <w:rsid w:val="00010577"/>
    <w:rsid w:val="00010A80"/>
    <w:rsid w:val="0001164B"/>
    <w:rsid w:val="000116F8"/>
    <w:rsid w:val="00011959"/>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6A"/>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2D92"/>
    <w:rsid w:val="00023323"/>
    <w:rsid w:val="00023819"/>
    <w:rsid w:val="00023BD5"/>
    <w:rsid w:val="00023CFB"/>
    <w:rsid w:val="00023D58"/>
    <w:rsid w:val="00024126"/>
    <w:rsid w:val="0002495E"/>
    <w:rsid w:val="00024E95"/>
    <w:rsid w:val="00025290"/>
    <w:rsid w:val="0002550F"/>
    <w:rsid w:val="00025872"/>
    <w:rsid w:val="0002592D"/>
    <w:rsid w:val="00025AEE"/>
    <w:rsid w:val="0002621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DEE"/>
    <w:rsid w:val="00032EE1"/>
    <w:rsid w:val="000331C5"/>
    <w:rsid w:val="00033776"/>
    <w:rsid w:val="00033AE9"/>
    <w:rsid w:val="00033BB9"/>
    <w:rsid w:val="00033E21"/>
    <w:rsid w:val="0003441B"/>
    <w:rsid w:val="00034B81"/>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0D"/>
    <w:rsid w:val="000417BD"/>
    <w:rsid w:val="000417E9"/>
    <w:rsid w:val="0004199F"/>
    <w:rsid w:val="000419F0"/>
    <w:rsid w:val="00041CFC"/>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9DA"/>
    <w:rsid w:val="00045D7D"/>
    <w:rsid w:val="00045DCA"/>
    <w:rsid w:val="0004605B"/>
    <w:rsid w:val="00046925"/>
    <w:rsid w:val="0004694D"/>
    <w:rsid w:val="00046E6C"/>
    <w:rsid w:val="00046FA5"/>
    <w:rsid w:val="0004727F"/>
    <w:rsid w:val="00047560"/>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91B"/>
    <w:rsid w:val="00054A11"/>
    <w:rsid w:val="00054B97"/>
    <w:rsid w:val="00054F2C"/>
    <w:rsid w:val="00054FFF"/>
    <w:rsid w:val="00055103"/>
    <w:rsid w:val="00055AE7"/>
    <w:rsid w:val="00055B64"/>
    <w:rsid w:val="00055DE1"/>
    <w:rsid w:val="00055DEE"/>
    <w:rsid w:val="00056239"/>
    <w:rsid w:val="00056926"/>
    <w:rsid w:val="00057577"/>
    <w:rsid w:val="000577D5"/>
    <w:rsid w:val="00057CCC"/>
    <w:rsid w:val="0006040B"/>
    <w:rsid w:val="00060689"/>
    <w:rsid w:val="000606FD"/>
    <w:rsid w:val="000608D8"/>
    <w:rsid w:val="00060A30"/>
    <w:rsid w:val="000611FB"/>
    <w:rsid w:val="00061C07"/>
    <w:rsid w:val="00061E66"/>
    <w:rsid w:val="00061EAF"/>
    <w:rsid w:val="000628FC"/>
    <w:rsid w:val="0006297F"/>
    <w:rsid w:val="00062E83"/>
    <w:rsid w:val="0006330F"/>
    <w:rsid w:val="0006372F"/>
    <w:rsid w:val="00063B8D"/>
    <w:rsid w:val="00063CF8"/>
    <w:rsid w:val="00063D0B"/>
    <w:rsid w:val="00063DBF"/>
    <w:rsid w:val="000643CA"/>
    <w:rsid w:val="00064467"/>
    <w:rsid w:val="00064543"/>
    <w:rsid w:val="00064572"/>
    <w:rsid w:val="00064FA7"/>
    <w:rsid w:val="000652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67F7B"/>
    <w:rsid w:val="0007049F"/>
    <w:rsid w:val="00070DB8"/>
    <w:rsid w:val="00071168"/>
    <w:rsid w:val="000716BD"/>
    <w:rsid w:val="00071821"/>
    <w:rsid w:val="00071FAC"/>
    <w:rsid w:val="00072065"/>
    <w:rsid w:val="0007216E"/>
    <w:rsid w:val="00072751"/>
    <w:rsid w:val="000727F5"/>
    <w:rsid w:val="00072DAB"/>
    <w:rsid w:val="00072F77"/>
    <w:rsid w:val="00073117"/>
    <w:rsid w:val="00073279"/>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5E6F"/>
    <w:rsid w:val="000760F4"/>
    <w:rsid w:val="0007627A"/>
    <w:rsid w:val="00076306"/>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BE3"/>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B21"/>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15"/>
    <w:rsid w:val="000937A5"/>
    <w:rsid w:val="00093819"/>
    <w:rsid w:val="000938AA"/>
    <w:rsid w:val="0009399D"/>
    <w:rsid w:val="00093BFA"/>
    <w:rsid w:val="00093DE7"/>
    <w:rsid w:val="00094424"/>
    <w:rsid w:val="00094480"/>
    <w:rsid w:val="000945D8"/>
    <w:rsid w:val="000947C2"/>
    <w:rsid w:val="00094946"/>
    <w:rsid w:val="0009530E"/>
    <w:rsid w:val="000957AD"/>
    <w:rsid w:val="000958C4"/>
    <w:rsid w:val="00095A78"/>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A98"/>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2F9"/>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0"/>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4ED5"/>
    <w:rsid w:val="000B5114"/>
    <w:rsid w:val="000B516F"/>
    <w:rsid w:val="000B5783"/>
    <w:rsid w:val="000B5AF9"/>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18C"/>
    <w:rsid w:val="000C12E9"/>
    <w:rsid w:val="000C1F16"/>
    <w:rsid w:val="000C2067"/>
    <w:rsid w:val="000C212C"/>
    <w:rsid w:val="000C21C6"/>
    <w:rsid w:val="000C2E4F"/>
    <w:rsid w:val="000C2F93"/>
    <w:rsid w:val="000C35D6"/>
    <w:rsid w:val="000C37BB"/>
    <w:rsid w:val="000C4187"/>
    <w:rsid w:val="000C41D2"/>
    <w:rsid w:val="000C4550"/>
    <w:rsid w:val="000C4619"/>
    <w:rsid w:val="000C4D05"/>
    <w:rsid w:val="000C5210"/>
    <w:rsid w:val="000C57F6"/>
    <w:rsid w:val="000C590C"/>
    <w:rsid w:val="000C59AD"/>
    <w:rsid w:val="000C5ACE"/>
    <w:rsid w:val="000C5BF2"/>
    <w:rsid w:val="000C5C48"/>
    <w:rsid w:val="000C6039"/>
    <w:rsid w:val="000C613B"/>
    <w:rsid w:val="000C6841"/>
    <w:rsid w:val="000C6DE3"/>
    <w:rsid w:val="000C6F32"/>
    <w:rsid w:val="000C7475"/>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1A5"/>
    <w:rsid w:val="000D46E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0E81"/>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371"/>
    <w:rsid w:val="000E5606"/>
    <w:rsid w:val="000E597A"/>
    <w:rsid w:val="000E647C"/>
    <w:rsid w:val="000E68BD"/>
    <w:rsid w:val="000E7076"/>
    <w:rsid w:val="000E774C"/>
    <w:rsid w:val="000E7AE5"/>
    <w:rsid w:val="000E7DF3"/>
    <w:rsid w:val="000F0211"/>
    <w:rsid w:val="000F06CC"/>
    <w:rsid w:val="000F0732"/>
    <w:rsid w:val="000F0936"/>
    <w:rsid w:val="000F0AED"/>
    <w:rsid w:val="000F1026"/>
    <w:rsid w:val="000F1178"/>
    <w:rsid w:val="000F1244"/>
    <w:rsid w:val="000F1350"/>
    <w:rsid w:val="000F1392"/>
    <w:rsid w:val="000F1668"/>
    <w:rsid w:val="000F1B8E"/>
    <w:rsid w:val="000F1FAA"/>
    <w:rsid w:val="000F22D0"/>
    <w:rsid w:val="000F28DD"/>
    <w:rsid w:val="000F2FE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10A"/>
    <w:rsid w:val="00102155"/>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2E"/>
    <w:rsid w:val="00104632"/>
    <w:rsid w:val="0010473B"/>
    <w:rsid w:val="00104D21"/>
    <w:rsid w:val="001057D4"/>
    <w:rsid w:val="001059CC"/>
    <w:rsid w:val="00105A7B"/>
    <w:rsid w:val="00105C2E"/>
    <w:rsid w:val="00105F6E"/>
    <w:rsid w:val="0010604F"/>
    <w:rsid w:val="001066DE"/>
    <w:rsid w:val="00106AA6"/>
    <w:rsid w:val="00106B57"/>
    <w:rsid w:val="00107349"/>
    <w:rsid w:val="00107599"/>
    <w:rsid w:val="00107921"/>
    <w:rsid w:val="00107D31"/>
    <w:rsid w:val="00107E6C"/>
    <w:rsid w:val="00107EA6"/>
    <w:rsid w:val="0011029B"/>
    <w:rsid w:val="00110A13"/>
    <w:rsid w:val="00110DFC"/>
    <w:rsid w:val="00111066"/>
    <w:rsid w:val="001111A4"/>
    <w:rsid w:val="0011160D"/>
    <w:rsid w:val="001118B6"/>
    <w:rsid w:val="0011195B"/>
    <w:rsid w:val="00111D08"/>
    <w:rsid w:val="00111F24"/>
    <w:rsid w:val="0011271B"/>
    <w:rsid w:val="00112E96"/>
    <w:rsid w:val="0011303F"/>
    <w:rsid w:val="001132AC"/>
    <w:rsid w:val="001135D9"/>
    <w:rsid w:val="00113A2A"/>
    <w:rsid w:val="00113AA1"/>
    <w:rsid w:val="00113D70"/>
    <w:rsid w:val="00113DE4"/>
    <w:rsid w:val="001142AD"/>
    <w:rsid w:val="001142D7"/>
    <w:rsid w:val="00114378"/>
    <w:rsid w:val="001143D4"/>
    <w:rsid w:val="00114CF6"/>
    <w:rsid w:val="0011509F"/>
    <w:rsid w:val="0011546F"/>
    <w:rsid w:val="00115488"/>
    <w:rsid w:val="00115E00"/>
    <w:rsid w:val="00116222"/>
    <w:rsid w:val="0011625E"/>
    <w:rsid w:val="00116461"/>
    <w:rsid w:val="001167E4"/>
    <w:rsid w:val="0011681F"/>
    <w:rsid w:val="00116AE3"/>
    <w:rsid w:val="0011787D"/>
    <w:rsid w:val="00117970"/>
    <w:rsid w:val="00117BE6"/>
    <w:rsid w:val="00117E2E"/>
    <w:rsid w:val="00117F50"/>
    <w:rsid w:val="0012017F"/>
    <w:rsid w:val="00120263"/>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131"/>
    <w:rsid w:val="00134501"/>
    <w:rsid w:val="001346C9"/>
    <w:rsid w:val="00134C9D"/>
    <w:rsid w:val="00134CB9"/>
    <w:rsid w:val="001352A5"/>
    <w:rsid w:val="00135587"/>
    <w:rsid w:val="0013572F"/>
    <w:rsid w:val="00135769"/>
    <w:rsid w:val="001358AF"/>
    <w:rsid w:val="00135DAC"/>
    <w:rsid w:val="00136799"/>
    <w:rsid w:val="00136A4E"/>
    <w:rsid w:val="00136CA0"/>
    <w:rsid w:val="00136E7A"/>
    <w:rsid w:val="00136EF0"/>
    <w:rsid w:val="0013713C"/>
    <w:rsid w:val="00137285"/>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2FDD"/>
    <w:rsid w:val="001432D3"/>
    <w:rsid w:val="001432EC"/>
    <w:rsid w:val="00143622"/>
    <w:rsid w:val="00143EFF"/>
    <w:rsid w:val="00144033"/>
    <w:rsid w:val="001442AF"/>
    <w:rsid w:val="00144467"/>
    <w:rsid w:val="00144910"/>
    <w:rsid w:val="00144B69"/>
    <w:rsid w:val="00144C6F"/>
    <w:rsid w:val="00145688"/>
    <w:rsid w:val="00145B47"/>
    <w:rsid w:val="0014620A"/>
    <w:rsid w:val="0014665E"/>
    <w:rsid w:val="001467E5"/>
    <w:rsid w:val="0014690A"/>
    <w:rsid w:val="00146E62"/>
    <w:rsid w:val="00146EF4"/>
    <w:rsid w:val="00147216"/>
    <w:rsid w:val="001475AB"/>
    <w:rsid w:val="00147802"/>
    <w:rsid w:val="001479F7"/>
    <w:rsid w:val="00147D5B"/>
    <w:rsid w:val="00150C1B"/>
    <w:rsid w:val="00150F4C"/>
    <w:rsid w:val="00151B31"/>
    <w:rsid w:val="00151C29"/>
    <w:rsid w:val="00151E80"/>
    <w:rsid w:val="001523BA"/>
    <w:rsid w:val="001523F0"/>
    <w:rsid w:val="00152959"/>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4E5"/>
    <w:rsid w:val="001677C1"/>
    <w:rsid w:val="00167976"/>
    <w:rsid w:val="00167C6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845"/>
    <w:rsid w:val="00181997"/>
    <w:rsid w:val="00181BF1"/>
    <w:rsid w:val="001823D7"/>
    <w:rsid w:val="001824B1"/>
    <w:rsid w:val="0018251C"/>
    <w:rsid w:val="001825E1"/>
    <w:rsid w:val="00182B48"/>
    <w:rsid w:val="00182D9B"/>
    <w:rsid w:val="00183F4A"/>
    <w:rsid w:val="001843F0"/>
    <w:rsid w:val="0018470C"/>
    <w:rsid w:val="00184821"/>
    <w:rsid w:val="0018484E"/>
    <w:rsid w:val="00184D7D"/>
    <w:rsid w:val="00185161"/>
    <w:rsid w:val="001858B4"/>
    <w:rsid w:val="001859D8"/>
    <w:rsid w:val="00185ED0"/>
    <w:rsid w:val="00185FAF"/>
    <w:rsid w:val="001861B2"/>
    <w:rsid w:val="0018623A"/>
    <w:rsid w:val="0018624C"/>
    <w:rsid w:val="0018653B"/>
    <w:rsid w:val="00186AE3"/>
    <w:rsid w:val="00186B23"/>
    <w:rsid w:val="0018708F"/>
    <w:rsid w:val="001872D9"/>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5A"/>
    <w:rsid w:val="001943F6"/>
    <w:rsid w:val="00194815"/>
    <w:rsid w:val="0019486F"/>
    <w:rsid w:val="001961C3"/>
    <w:rsid w:val="001967FD"/>
    <w:rsid w:val="00196BBC"/>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0D2"/>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2641"/>
    <w:rsid w:val="001B2AB0"/>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060"/>
    <w:rsid w:val="001B75D6"/>
    <w:rsid w:val="001C003E"/>
    <w:rsid w:val="001C02E5"/>
    <w:rsid w:val="001C0645"/>
    <w:rsid w:val="001C06A9"/>
    <w:rsid w:val="001C0CFD"/>
    <w:rsid w:val="001C0F53"/>
    <w:rsid w:val="001C1BCB"/>
    <w:rsid w:val="001C1C3D"/>
    <w:rsid w:val="001C1D30"/>
    <w:rsid w:val="001C222B"/>
    <w:rsid w:val="001C2291"/>
    <w:rsid w:val="001C229E"/>
    <w:rsid w:val="001C26B7"/>
    <w:rsid w:val="001C2CBC"/>
    <w:rsid w:val="001C3852"/>
    <w:rsid w:val="001C3B6C"/>
    <w:rsid w:val="001C3CF6"/>
    <w:rsid w:val="001C3F41"/>
    <w:rsid w:val="001C461A"/>
    <w:rsid w:val="001C4D16"/>
    <w:rsid w:val="001C50A7"/>
    <w:rsid w:val="001C55FA"/>
    <w:rsid w:val="001C566C"/>
    <w:rsid w:val="001C61FC"/>
    <w:rsid w:val="001C6430"/>
    <w:rsid w:val="001C65C7"/>
    <w:rsid w:val="001C6A1B"/>
    <w:rsid w:val="001C6A3F"/>
    <w:rsid w:val="001C6BE4"/>
    <w:rsid w:val="001C6C85"/>
    <w:rsid w:val="001C6F17"/>
    <w:rsid w:val="001C706C"/>
    <w:rsid w:val="001C7352"/>
    <w:rsid w:val="001C7399"/>
    <w:rsid w:val="001D0243"/>
    <w:rsid w:val="001D02F7"/>
    <w:rsid w:val="001D07AA"/>
    <w:rsid w:val="001D0BA0"/>
    <w:rsid w:val="001D0E0F"/>
    <w:rsid w:val="001D0FFC"/>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1E5"/>
    <w:rsid w:val="001D6717"/>
    <w:rsid w:val="001D6C44"/>
    <w:rsid w:val="001D71F0"/>
    <w:rsid w:val="001D7736"/>
    <w:rsid w:val="001D7A24"/>
    <w:rsid w:val="001D7DEA"/>
    <w:rsid w:val="001D7DF0"/>
    <w:rsid w:val="001D7DFD"/>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434"/>
    <w:rsid w:val="001E575C"/>
    <w:rsid w:val="001E5EFE"/>
    <w:rsid w:val="001E65D9"/>
    <w:rsid w:val="001E67B9"/>
    <w:rsid w:val="001E68E9"/>
    <w:rsid w:val="001E7221"/>
    <w:rsid w:val="001E76F7"/>
    <w:rsid w:val="001E79A1"/>
    <w:rsid w:val="001E7BBC"/>
    <w:rsid w:val="001F0389"/>
    <w:rsid w:val="001F0860"/>
    <w:rsid w:val="001F0E93"/>
    <w:rsid w:val="001F1078"/>
    <w:rsid w:val="001F12B4"/>
    <w:rsid w:val="001F14F7"/>
    <w:rsid w:val="001F17D6"/>
    <w:rsid w:val="001F1811"/>
    <w:rsid w:val="001F1BF5"/>
    <w:rsid w:val="001F22DE"/>
    <w:rsid w:val="001F36E2"/>
    <w:rsid w:val="001F36EA"/>
    <w:rsid w:val="001F3827"/>
    <w:rsid w:val="001F3915"/>
    <w:rsid w:val="001F3AD6"/>
    <w:rsid w:val="001F420B"/>
    <w:rsid w:val="001F4453"/>
    <w:rsid w:val="001F4C84"/>
    <w:rsid w:val="001F4CDD"/>
    <w:rsid w:val="001F4FD9"/>
    <w:rsid w:val="001F53EC"/>
    <w:rsid w:val="001F544F"/>
    <w:rsid w:val="001F5EF5"/>
    <w:rsid w:val="001F6182"/>
    <w:rsid w:val="001F63FB"/>
    <w:rsid w:val="001F6459"/>
    <w:rsid w:val="001F648D"/>
    <w:rsid w:val="001F6611"/>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3A5"/>
    <w:rsid w:val="0020346E"/>
    <w:rsid w:val="0020348B"/>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7C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67"/>
    <w:rsid w:val="002167E0"/>
    <w:rsid w:val="00216A1A"/>
    <w:rsid w:val="00216DB0"/>
    <w:rsid w:val="002170AF"/>
    <w:rsid w:val="00217967"/>
    <w:rsid w:val="00217C88"/>
    <w:rsid w:val="00217E53"/>
    <w:rsid w:val="002200A7"/>
    <w:rsid w:val="00220721"/>
    <w:rsid w:val="00221CE2"/>
    <w:rsid w:val="00221FCC"/>
    <w:rsid w:val="002222E7"/>
    <w:rsid w:val="00222380"/>
    <w:rsid w:val="002224D7"/>
    <w:rsid w:val="0022258B"/>
    <w:rsid w:val="00222D49"/>
    <w:rsid w:val="00222D57"/>
    <w:rsid w:val="0022306D"/>
    <w:rsid w:val="00223120"/>
    <w:rsid w:val="00223D43"/>
    <w:rsid w:val="00223D55"/>
    <w:rsid w:val="00224450"/>
    <w:rsid w:val="00224CC9"/>
    <w:rsid w:val="00224DCE"/>
    <w:rsid w:val="0022527D"/>
    <w:rsid w:val="002257DA"/>
    <w:rsid w:val="00225A3D"/>
    <w:rsid w:val="00225BFB"/>
    <w:rsid w:val="0022632B"/>
    <w:rsid w:val="002265F6"/>
    <w:rsid w:val="00226600"/>
    <w:rsid w:val="00226C01"/>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19A"/>
    <w:rsid w:val="00233E0D"/>
    <w:rsid w:val="00233FBF"/>
    <w:rsid w:val="00234248"/>
    <w:rsid w:val="00234412"/>
    <w:rsid w:val="002344DA"/>
    <w:rsid w:val="002348F3"/>
    <w:rsid w:val="00234B7A"/>
    <w:rsid w:val="00234C13"/>
    <w:rsid w:val="00234CF0"/>
    <w:rsid w:val="00234FD9"/>
    <w:rsid w:val="00235002"/>
    <w:rsid w:val="00235458"/>
    <w:rsid w:val="002355A8"/>
    <w:rsid w:val="002364A7"/>
    <w:rsid w:val="00236586"/>
    <w:rsid w:val="0023713A"/>
    <w:rsid w:val="00237650"/>
    <w:rsid w:val="00237C5D"/>
    <w:rsid w:val="00237E41"/>
    <w:rsid w:val="00240083"/>
    <w:rsid w:val="002400AE"/>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55B"/>
    <w:rsid w:val="00245843"/>
    <w:rsid w:val="00245A75"/>
    <w:rsid w:val="00245B4A"/>
    <w:rsid w:val="00245F83"/>
    <w:rsid w:val="00246390"/>
    <w:rsid w:val="002467D5"/>
    <w:rsid w:val="00246873"/>
    <w:rsid w:val="00246C07"/>
    <w:rsid w:val="00247285"/>
    <w:rsid w:val="00247592"/>
    <w:rsid w:val="00247913"/>
    <w:rsid w:val="00247A75"/>
    <w:rsid w:val="00247B95"/>
    <w:rsid w:val="00247BA8"/>
    <w:rsid w:val="0025057B"/>
    <w:rsid w:val="00250A7A"/>
    <w:rsid w:val="00250A8A"/>
    <w:rsid w:val="00250FD8"/>
    <w:rsid w:val="00251201"/>
    <w:rsid w:val="00251901"/>
    <w:rsid w:val="002519FC"/>
    <w:rsid w:val="00251BD2"/>
    <w:rsid w:val="00251EA0"/>
    <w:rsid w:val="0025201C"/>
    <w:rsid w:val="0025231A"/>
    <w:rsid w:val="00252590"/>
    <w:rsid w:val="002528AE"/>
    <w:rsid w:val="00253A7B"/>
    <w:rsid w:val="002540FE"/>
    <w:rsid w:val="00254252"/>
    <w:rsid w:val="00254305"/>
    <w:rsid w:val="00255BDE"/>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84A"/>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5EBA"/>
    <w:rsid w:val="00266603"/>
    <w:rsid w:val="002666E3"/>
    <w:rsid w:val="00266771"/>
    <w:rsid w:val="00266926"/>
    <w:rsid w:val="00266F0D"/>
    <w:rsid w:val="002676F1"/>
    <w:rsid w:val="00267DBF"/>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292"/>
    <w:rsid w:val="002777AD"/>
    <w:rsid w:val="0027790E"/>
    <w:rsid w:val="002779A4"/>
    <w:rsid w:val="00277A60"/>
    <w:rsid w:val="00277A9A"/>
    <w:rsid w:val="00277B07"/>
    <w:rsid w:val="00277C44"/>
    <w:rsid w:val="00277C54"/>
    <w:rsid w:val="00280141"/>
    <w:rsid w:val="002802C8"/>
    <w:rsid w:val="002802CE"/>
    <w:rsid w:val="002806BA"/>
    <w:rsid w:val="00280793"/>
    <w:rsid w:val="002809E9"/>
    <w:rsid w:val="002815C7"/>
    <w:rsid w:val="00281A75"/>
    <w:rsid w:val="00281DCE"/>
    <w:rsid w:val="002823B6"/>
    <w:rsid w:val="0028291F"/>
    <w:rsid w:val="00282DB0"/>
    <w:rsid w:val="002837C2"/>
    <w:rsid w:val="00283EA7"/>
    <w:rsid w:val="00283F00"/>
    <w:rsid w:val="0028428D"/>
    <w:rsid w:val="00284447"/>
    <w:rsid w:val="0028448F"/>
    <w:rsid w:val="00284A8B"/>
    <w:rsid w:val="00284C66"/>
    <w:rsid w:val="00284FC6"/>
    <w:rsid w:val="00285564"/>
    <w:rsid w:val="002857D9"/>
    <w:rsid w:val="002859D7"/>
    <w:rsid w:val="00285C45"/>
    <w:rsid w:val="00285FC0"/>
    <w:rsid w:val="002862B2"/>
    <w:rsid w:val="0028643F"/>
    <w:rsid w:val="002864A0"/>
    <w:rsid w:val="002866C0"/>
    <w:rsid w:val="002869A1"/>
    <w:rsid w:val="00286CDB"/>
    <w:rsid w:val="00286F13"/>
    <w:rsid w:val="00286FB0"/>
    <w:rsid w:val="00287414"/>
    <w:rsid w:val="0028761D"/>
    <w:rsid w:val="0028797B"/>
    <w:rsid w:val="002879E9"/>
    <w:rsid w:val="00287AF0"/>
    <w:rsid w:val="00287F79"/>
    <w:rsid w:val="002908E3"/>
    <w:rsid w:val="002911AB"/>
    <w:rsid w:val="00291751"/>
    <w:rsid w:val="002917BA"/>
    <w:rsid w:val="002919C1"/>
    <w:rsid w:val="00291B73"/>
    <w:rsid w:val="0029201E"/>
    <w:rsid w:val="00292A7C"/>
    <w:rsid w:val="00292C38"/>
    <w:rsid w:val="002930E3"/>
    <w:rsid w:val="00293315"/>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6DD"/>
    <w:rsid w:val="00297FD5"/>
    <w:rsid w:val="002A0128"/>
    <w:rsid w:val="002A0174"/>
    <w:rsid w:val="002A0504"/>
    <w:rsid w:val="002A0A3C"/>
    <w:rsid w:val="002A0C9A"/>
    <w:rsid w:val="002A0FFD"/>
    <w:rsid w:val="002A1195"/>
    <w:rsid w:val="002A14E0"/>
    <w:rsid w:val="002A16FA"/>
    <w:rsid w:val="002A1880"/>
    <w:rsid w:val="002A1F80"/>
    <w:rsid w:val="002A207B"/>
    <w:rsid w:val="002A26EE"/>
    <w:rsid w:val="002A28FB"/>
    <w:rsid w:val="002A2AE2"/>
    <w:rsid w:val="002A2C8D"/>
    <w:rsid w:val="002A2FAE"/>
    <w:rsid w:val="002A33C7"/>
    <w:rsid w:val="002A361C"/>
    <w:rsid w:val="002A38AC"/>
    <w:rsid w:val="002A39D4"/>
    <w:rsid w:val="002A3A67"/>
    <w:rsid w:val="002A3FE4"/>
    <w:rsid w:val="002A499C"/>
    <w:rsid w:val="002A4D45"/>
    <w:rsid w:val="002A4D4F"/>
    <w:rsid w:val="002A4EA8"/>
    <w:rsid w:val="002A4F7A"/>
    <w:rsid w:val="002A50C6"/>
    <w:rsid w:val="002A5250"/>
    <w:rsid w:val="002A5267"/>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A64"/>
    <w:rsid w:val="002B1AF0"/>
    <w:rsid w:val="002B1D2A"/>
    <w:rsid w:val="002B1DFD"/>
    <w:rsid w:val="002B1F1F"/>
    <w:rsid w:val="002B204E"/>
    <w:rsid w:val="002B2100"/>
    <w:rsid w:val="002B21C8"/>
    <w:rsid w:val="002B2B83"/>
    <w:rsid w:val="002B2E3F"/>
    <w:rsid w:val="002B2EE2"/>
    <w:rsid w:val="002B2F39"/>
    <w:rsid w:val="002B3288"/>
    <w:rsid w:val="002B38F6"/>
    <w:rsid w:val="002B3B45"/>
    <w:rsid w:val="002B3E7F"/>
    <w:rsid w:val="002B3EE3"/>
    <w:rsid w:val="002B42FF"/>
    <w:rsid w:val="002B4E7A"/>
    <w:rsid w:val="002B5140"/>
    <w:rsid w:val="002B52DA"/>
    <w:rsid w:val="002B584C"/>
    <w:rsid w:val="002B61F5"/>
    <w:rsid w:val="002B628E"/>
    <w:rsid w:val="002B62B1"/>
    <w:rsid w:val="002B65A6"/>
    <w:rsid w:val="002B6F2C"/>
    <w:rsid w:val="002B71DD"/>
    <w:rsid w:val="002B7585"/>
    <w:rsid w:val="002B7A0D"/>
    <w:rsid w:val="002C047A"/>
    <w:rsid w:val="002C09C5"/>
    <w:rsid w:val="002C0B09"/>
    <w:rsid w:val="002C0B76"/>
    <w:rsid w:val="002C0BD7"/>
    <w:rsid w:val="002C1017"/>
    <w:rsid w:val="002C13DE"/>
    <w:rsid w:val="002C1835"/>
    <w:rsid w:val="002C211A"/>
    <w:rsid w:val="002C23E9"/>
    <w:rsid w:val="002C253B"/>
    <w:rsid w:val="002C2918"/>
    <w:rsid w:val="002C2BF7"/>
    <w:rsid w:val="002C3108"/>
    <w:rsid w:val="002C3BB1"/>
    <w:rsid w:val="002C3CCB"/>
    <w:rsid w:val="002C46A1"/>
    <w:rsid w:val="002C496D"/>
    <w:rsid w:val="002C4A71"/>
    <w:rsid w:val="002C4CFF"/>
    <w:rsid w:val="002C4D6E"/>
    <w:rsid w:val="002C4D7A"/>
    <w:rsid w:val="002C4FFF"/>
    <w:rsid w:val="002C5132"/>
    <w:rsid w:val="002C5222"/>
    <w:rsid w:val="002C5F39"/>
    <w:rsid w:val="002C63DC"/>
    <w:rsid w:val="002C65C2"/>
    <w:rsid w:val="002C6883"/>
    <w:rsid w:val="002C75D7"/>
    <w:rsid w:val="002C766A"/>
    <w:rsid w:val="002D0072"/>
    <w:rsid w:val="002D00FB"/>
    <w:rsid w:val="002D01E2"/>
    <w:rsid w:val="002D04D3"/>
    <w:rsid w:val="002D050B"/>
    <w:rsid w:val="002D0DED"/>
    <w:rsid w:val="002D10BF"/>
    <w:rsid w:val="002D1386"/>
    <w:rsid w:val="002D1AB4"/>
    <w:rsid w:val="002D23A6"/>
    <w:rsid w:val="002D28A9"/>
    <w:rsid w:val="002D28C3"/>
    <w:rsid w:val="002D2AC4"/>
    <w:rsid w:val="002D3581"/>
    <w:rsid w:val="002D3A1D"/>
    <w:rsid w:val="002D3F56"/>
    <w:rsid w:val="002D46E2"/>
    <w:rsid w:val="002D4816"/>
    <w:rsid w:val="002D4A2D"/>
    <w:rsid w:val="002D4B53"/>
    <w:rsid w:val="002D4B7C"/>
    <w:rsid w:val="002D5279"/>
    <w:rsid w:val="002D59F7"/>
    <w:rsid w:val="002D5B9D"/>
    <w:rsid w:val="002D5C73"/>
    <w:rsid w:val="002D6180"/>
    <w:rsid w:val="002D66C1"/>
    <w:rsid w:val="002D748D"/>
    <w:rsid w:val="002D7839"/>
    <w:rsid w:val="002D7A78"/>
    <w:rsid w:val="002D7C1F"/>
    <w:rsid w:val="002D7CA3"/>
    <w:rsid w:val="002D7DFD"/>
    <w:rsid w:val="002D7F70"/>
    <w:rsid w:val="002E0442"/>
    <w:rsid w:val="002E06C8"/>
    <w:rsid w:val="002E0A2D"/>
    <w:rsid w:val="002E0D63"/>
    <w:rsid w:val="002E0E6B"/>
    <w:rsid w:val="002E1102"/>
    <w:rsid w:val="002E11F6"/>
    <w:rsid w:val="002E1851"/>
    <w:rsid w:val="002E1AEB"/>
    <w:rsid w:val="002E1B2C"/>
    <w:rsid w:val="002E1BAF"/>
    <w:rsid w:val="002E237E"/>
    <w:rsid w:val="002E23AC"/>
    <w:rsid w:val="002E2524"/>
    <w:rsid w:val="002E2935"/>
    <w:rsid w:val="002E3120"/>
    <w:rsid w:val="002E31B9"/>
    <w:rsid w:val="002E3603"/>
    <w:rsid w:val="002E3A78"/>
    <w:rsid w:val="002E41D3"/>
    <w:rsid w:val="002E427C"/>
    <w:rsid w:val="002E43B0"/>
    <w:rsid w:val="002E45FD"/>
    <w:rsid w:val="002E4677"/>
    <w:rsid w:val="002E475E"/>
    <w:rsid w:val="002E4BAF"/>
    <w:rsid w:val="002E50A1"/>
    <w:rsid w:val="002E50CC"/>
    <w:rsid w:val="002E51E8"/>
    <w:rsid w:val="002E52AA"/>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EAE"/>
    <w:rsid w:val="002F1FA4"/>
    <w:rsid w:val="002F1FBE"/>
    <w:rsid w:val="002F2295"/>
    <w:rsid w:val="002F22B1"/>
    <w:rsid w:val="002F2AD3"/>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2F799A"/>
    <w:rsid w:val="0030005B"/>
    <w:rsid w:val="003001C3"/>
    <w:rsid w:val="00300310"/>
    <w:rsid w:val="00300469"/>
    <w:rsid w:val="00301013"/>
    <w:rsid w:val="0030128D"/>
    <w:rsid w:val="00301585"/>
    <w:rsid w:val="00302580"/>
    <w:rsid w:val="003025AD"/>
    <w:rsid w:val="00302AE3"/>
    <w:rsid w:val="00302C8E"/>
    <w:rsid w:val="00302CD7"/>
    <w:rsid w:val="00302CDB"/>
    <w:rsid w:val="003032C6"/>
    <w:rsid w:val="00303394"/>
    <w:rsid w:val="00303629"/>
    <w:rsid w:val="00303BDA"/>
    <w:rsid w:val="00303DD6"/>
    <w:rsid w:val="00304195"/>
    <w:rsid w:val="003041D8"/>
    <w:rsid w:val="00304734"/>
    <w:rsid w:val="003048A4"/>
    <w:rsid w:val="00304D38"/>
    <w:rsid w:val="00305407"/>
    <w:rsid w:val="003054C4"/>
    <w:rsid w:val="003060D9"/>
    <w:rsid w:val="003062A1"/>
    <w:rsid w:val="003064E5"/>
    <w:rsid w:val="003064FC"/>
    <w:rsid w:val="00306599"/>
    <w:rsid w:val="00307412"/>
    <w:rsid w:val="003074E1"/>
    <w:rsid w:val="00307769"/>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6B1"/>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B9D"/>
    <w:rsid w:val="00323C42"/>
    <w:rsid w:val="00324597"/>
    <w:rsid w:val="003245F0"/>
    <w:rsid w:val="003246E7"/>
    <w:rsid w:val="00324888"/>
    <w:rsid w:val="00324A55"/>
    <w:rsid w:val="00324ADF"/>
    <w:rsid w:val="00324DA4"/>
    <w:rsid w:val="00325845"/>
    <w:rsid w:val="00325E5C"/>
    <w:rsid w:val="00325F29"/>
    <w:rsid w:val="00325F93"/>
    <w:rsid w:val="003260D1"/>
    <w:rsid w:val="00326D29"/>
    <w:rsid w:val="0032781F"/>
    <w:rsid w:val="003279F1"/>
    <w:rsid w:val="003307E6"/>
    <w:rsid w:val="003308CF"/>
    <w:rsid w:val="00331741"/>
    <w:rsid w:val="00331748"/>
    <w:rsid w:val="0033191D"/>
    <w:rsid w:val="00331A8E"/>
    <w:rsid w:val="00331BAD"/>
    <w:rsid w:val="00331CFA"/>
    <w:rsid w:val="00332142"/>
    <w:rsid w:val="00332146"/>
    <w:rsid w:val="00332612"/>
    <w:rsid w:val="00332B83"/>
    <w:rsid w:val="00332CF1"/>
    <w:rsid w:val="00332E76"/>
    <w:rsid w:val="00332EA2"/>
    <w:rsid w:val="00332F00"/>
    <w:rsid w:val="00333107"/>
    <w:rsid w:val="00333926"/>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5ED4"/>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2B8D"/>
    <w:rsid w:val="00353390"/>
    <w:rsid w:val="003538C9"/>
    <w:rsid w:val="00354140"/>
    <w:rsid w:val="003542A9"/>
    <w:rsid w:val="00354407"/>
    <w:rsid w:val="00354413"/>
    <w:rsid w:val="00354A45"/>
    <w:rsid w:val="00354B71"/>
    <w:rsid w:val="00354F10"/>
    <w:rsid w:val="003555A4"/>
    <w:rsid w:val="00355A27"/>
    <w:rsid w:val="00355C37"/>
    <w:rsid w:val="00355ECF"/>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DAC"/>
    <w:rsid w:val="00361F29"/>
    <w:rsid w:val="003624C2"/>
    <w:rsid w:val="003626EE"/>
    <w:rsid w:val="00363350"/>
    <w:rsid w:val="0036341F"/>
    <w:rsid w:val="003634E8"/>
    <w:rsid w:val="00363639"/>
    <w:rsid w:val="00363874"/>
    <w:rsid w:val="00363B85"/>
    <w:rsid w:val="00364113"/>
    <w:rsid w:val="00364E87"/>
    <w:rsid w:val="003656F3"/>
    <w:rsid w:val="0036584E"/>
    <w:rsid w:val="00365889"/>
    <w:rsid w:val="0036590D"/>
    <w:rsid w:val="0036595E"/>
    <w:rsid w:val="00365AA3"/>
    <w:rsid w:val="00365E7A"/>
    <w:rsid w:val="00366364"/>
    <w:rsid w:val="0036654C"/>
    <w:rsid w:val="0036687F"/>
    <w:rsid w:val="003669BB"/>
    <w:rsid w:val="00366ABC"/>
    <w:rsid w:val="00366F19"/>
    <w:rsid w:val="0036707F"/>
    <w:rsid w:val="003676C1"/>
    <w:rsid w:val="0036794F"/>
    <w:rsid w:val="00367985"/>
    <w:rsid w:val="00367CC1"/>
    <w:rsid w:val="00370028"/>
    <w:rsid w:val="00370229"/>
    <w:rsid w:val="00370636"/>
    <w:rsid w:val="00370C9C"/>
    <w:rsid w:val="00370F9A"/>
    <w:rsid w:val="003711C2"/>
    <w:rsid w:val="003712DF"/>
    <w:rsid w:val="003712ED"/>
    <w:rsid w:val="00371984"/>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69CD"/>
    <w:rsid w:val="00377178"/>
    <w:rsid w:val="00377803"/>
    <w:rsid w:val="003778C9"/>
    <w:rsid w:val="00377A36"/>
    <w:rsid w:val="00377E12"/>
    <w:rsid w:val="00377F6A"/>
    <w:rsid w:val="003800C6"/>
    <w:rsid w:val="00380786"/>
    <w:rsid w:val="00380BDA"/>
    <w:rsid w:val="00380CA6"/>
    <w:rsid w:val="003813C8"/>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6640"/>
    <w:rsid w:val="00387094"/>
    <w:rsid w:val="00387116"/>
    <w:rsid w:val="00387C09"/>
    <w:rsid w:val="00387F44"/>
    <w:rsid w:val="00390758"/>
    <w:rsid w:val="0039091A"/>
    <w:rsid w:val="00390D65"/>
    <w:rsid w:val="00390DB8"/>
    <w:rsid w:val="00391098"/>
    <w:rsid w:val="00391160"/>
    <w:rsid w:val="00391180"/>
    <w:rsid w:val="00391615"/>
    <w:rsid w:val="00391887"/>
    <w:rsid w:val="00391A4B"/>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2A9"/>
    <w:rsid w:val="003A149C"/>
    <w:rsid w:val="003A1BDD"/>
    <w:rsid w:val="003A2098"/>
    <w:rsid w:val="003A2564"/>
    <w:rsid w:val="003A25C1"/>
    <w:rsid w:val="003A2773"/>
    <w:rsid w:val="003A29B2"/>
    <w:rsid w:val="003A2E93"/>
    <w:rsid w:val="003A2EF5"/>
    <w:rsid w:val="003A390E"/>
    <w:rsid w:val="003A3D43"/>
    <w:rsid w:val="003A3F6E"/>
    <w:rsid w:val="003A4471"/>
    <w:rsid w:val="003A4975"/>
    <w:rsid w:val="003A4B44"/>
    <w:rsid w:val="003A612C"/>
    <w:rsid w:val="003A688C"/>
    <w:rsid w:val="003A6F5B"/>
    <w:rsid w:val="003A7310"/>
    <w:rsid w:val="003A7643"/>
    <w:rsid w:val="003A76F6"/>
    <w:rsid w:val="003A7D56"/>
    <w:rsid w:val="003A7DAE"/>
    <w:rsid w:val="003B03ED"/>
    <w:rsid w:val="003B0614"/>
    <w:rsid w:val="003B0D11"/>
    <w:rsid w:val="003B10D6"/>
    <w:rsid w:val="003B1A9B"/>
    <w:rsid w:val="003B1C83"/>
    <w:rsid w:val="003B2170"/>
    <w:rsid w:val="003B25D3"/>
    <w:rsid w:val="003B28C1"/>
    <w:rsid w:val="003B2968"/>
    <w:rsid w:val="003B2B70"/>
    <w:rsid w:val="003B2E25"/>
    <w:rsid w:val="003B2ECA"/>
    <w:rsid w:val="003B3A9E"/>
    <w:rsid w:val="003B3C15"/>
    <w:rsid w:val="003B3DC7"/>
    <w:rsid w:val="003B3E11"/>
    <w:rsid w:val="003B40F4"/>
    <w:rsid w:val="003B461B"/>
    <w:rsid w:val="003B4780"/>
    <w:rsid w:val="003B4B9E"/>
    <w:rsid w:val="003B4DAB"/>
    <w:rsid w:val="003B50FE"/>
    <w:rsid w:val="003B5AAB"/>
    <w:rsid w:val="003B5DF0"/>
    <w:rsid w:val="003B5E64"/>
    <w:rsid w:val="003B5FAC"/>
    <w:rsid w:val="003B630D"/>
    <w:rsid w:val="003B64A9"/>
    <w:rsid w:val="003B67E0"/>
    <w:rsid w:val="003B685B"/>
    <w:rsid w:val="003B69CB"/>
    <w:rsid w:val="003B6B4E"/>
    <w:rsid w:val="003B6C4F"/>
    <w:rsid w:val="003B6C55"/>
    <w:rsid w:val="003B6E2A"/>
    <w:rsid w:val="003B759C"/>
    <w:rsid w:val="003C03FC"/>
    <w:rsid w:val="003C05AE"/>
    <w:rsid w:val="003C06AD"/>
    <w:rsid w:val="003C07D4"/>
    <w:rsid w:val="003C0839"/>
    <w:rsid w:val="003C0EF4"/>
    <w:rsid w:val="003C2396"/>
    <w:rsid w:val="003C2513"/>
    <w:rsid w:val="003C2614"/>
    <w:rsid w:val="003C279A"/>
    <w:rsid w:val="003C2C04"/>
    <w:rsid w:val="003C3846"/>
    <w:rsid w:val="003C3902"/>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0E1D"/>
    <w:rsid w:val="003D122A"/>
    <w:rsid w:val="003D127F"/>
    <w:rsid w:val="003D1B98"/>
    <w:rsid w:val="003D1CCD"/>
    <w:rsid w:val="003D24B3"/>
    <w:rsid w:val="003D2EAF"/>
    <w:rsid w:val="003D3312"/>
    <w:rsid w:val="003D36B4"/>
    <w:rsid w:val="003D3763"/>
    <w:rsid w:val="003D39C6"/>
    <w:rsid w:val="003D3A89"/>
    <w:rsid w:val="003D3B8E"/>
    <w:rsid w:val="003D4405"/>
    <w:rsid w:val="003D4B4F"/>
    <w:rsid w:val="003D4B9B"/>
    <w:rsid w:val="003D4EF0"/>
    <w:rsid w:val="003D5813"/>
    <w:rsid w:val="003D59CE"/>
    <w:rsid w:val="003D5C42"/>
    <w:rsid w:val="003D5D3B"/>
    <w:rsid w:val="003D5F37"/>
    <w:rsid w:val="003D60DA"/>
    <w:rsid w:val="003D612B"/>
    <w:rsid w:val="003D6563"/>
    <w:rsid w:val="003D71F2"/>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6D8"/>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2F7"/>
    <w:rsid w:val="003E7473"/>
    <w:rsid w:val="003F0366"/>
    <w:rsid w:val="003F03E0"/>
    <w:rsid w:val="003F0609"/>
    <w:rsid w:val="003F0E72"/>
    <w:rsid w:val="003F106B"/>
    <w:rsid w:val="003F1125"/>
    <w:rsid w:val="003F1152"/>
    <w:rsid w:val="003F11C1"/>
    <w:rsid w:val="003F14DF"/>
    <w:rsid w:val="003F2199"/>
    <w:rsid w:val="003F2234"/>
    <w:rsid w:val="003F260D"/>
    <w:rsid w:val="003F2DFA"/>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851"/>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A99"/>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D84"/>
    <w:rsid w:val="00403E07"/>
    <w:rsid w:val="00404004"/>
    <w:rsid w:val="00404015"/>
    <w:rsid w:val="0040424C"/>
    <w:rsid w:val="0040445B"/>
    <w:rsid w:val="004045CE"/>
    <w:rsid w:val="004047B1"/>
    <w:rsid w:val="004047F7"/>
    <w:rsid w:val="004048A4"/>
    <w:rsid w:val="00404B14"/>
    <w:rsid w:val="00404B28"/>
    <w:rsid w:val="00404D48"/>
    <w:rsid w:val="00405539"/>
    <w:rsid w:val="004058F9"/>
    <w:rsid w:val="00405B77"/>
    <w:rsid w:val="00405CAD"/>
    <w:rsid w:val="00405F12"/>
    <w:rsid w:val="00406973"/>
    <w:rsid w:val="004069B0"/>
    <w:rsid w:val="0040719A"/>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1F2C"/>
    <w:rsid w:val="004122BB"/>
    <w:rsid w:val="00412E2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17E7B"/>
    <w:rsid w:val="004207D9"/>
    <w:rsid w:val="00420848"/>
    <w:rsid w:val="0042096B"/>
    <w:rsid w:val="004213A8"/>
    <w:rsid w:val="00421578"/>
    <w:rsid w:val="004216D9"/>
    <w:rsid w:val="004218E8"/>
    <w:rsid w:val="00421982"/>
    <w:rsid w:val="00421E00"/>
    <w:rsid w:val="00421F72"/>
    <w:rsid w:val="00422290"/>
    <w:rsid w:val="0042282F"/>
    <w:rsid w:val="00422E3C"/>
    <w:rsid w:val="00422E98"/>
    <w:rsid w:val="0042380E"/>
    <w:rsid w:val="00423897"/>
    <w:rsid w:val="00424027"/>
    <w:rsid w:val="0042420F"/>
    <w:rsid w:val="00424440"/>
    <w:rsid w:val="00424772"/>
    <w:rsid w:val="00424F8C"/>
    <w:rsid w:val="00425280"/>
    <w:rsid w:val="004253EE"/>
    <w:rsid w:val="0042550D"/>
    <w:rsid w:val="004257FB"/>
    <w:rsid w:val="00426679"/>
    <w:rsid w:val="00426C86"/>
    <w:rsid w:val="00426DBA"/>
    <w:rsid w:val="00427235"/>
    <w:rsid w:val="004278CA"/>
    <w:rsid w:val="004279DE"/>
    <w:rsid w:val="00427A52"/>
    <w:rsid w:val="00427BD2"/>
    <w:rsid w:val="00427CAB"/>
    <w:rsid w:val="0043009F"/>
    <w:rsid w:val="00430444"/>
    <w:rsid w:val="004307AD"/>
    <w:rsid w:val="00430979"/>
    <w:rsid w:val="00430F61"/>
    <w:rsid w:val="00431342"/>
    <w:rsid w:val="00431858"/>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B75"/>
    <w:rsid w:val="00434E43"/>
    <w:rsid w:val="00435061"/>
    <w:rsid w:val="0043541F"/>
    <w:rsid w:val="00435478"/>
    <w:rsid w:val="00435886"/>
    <w:rsid w:val="0043592B"/>
    <w:rsid w:val="00435A5B"/>
    <w:rsid w:val="00435E3F"/>
    <w:rsid w:val="00435EFE"/>
    <w:rsid w:val="0043619F"/>
    <w:rsid w:val="004362D5"/>
    <w:rsid w:val="00436469"/>
    <w:rsid w:val="0043688B"/>
    <w:rsid w:val="00436B62"/>
    <w:rsid w:val="00436D38"/>
    <w:rsid w:val="004378B6"/>
    <w:rsid w:val="00437D7A"/>
    <w:rsid w:val="00437EF8"/>
    <w:rsid w:val="00440898"/>
    <w:rsid w:val="0044090F"/>
    <w:rsid w:val="0044093B"/>
    <w:rsid w:val="004409BB"/>
    <w:rsid w:val="00440BCB"/>
    <w:rsid w:val="00440DC3"/>
    <w:rsid w:val="0044107B"/>
    <w:rsid w:val="004412E9"/>
    <w:rsid w:val="0044135E"/>
    <w:rsid w:val="004413B3"/>
    <w:rsid w:val="0044146A"/>
    <w:rsid w:val="00441FE2"/>
    <w:rsid w:val="004429A3"/>
    <w:rsid w:val="004429E2"/>
    <w:rsid w:val="00442B71"/>
    <w:rsid w:val="004434B9"/>
    <w:rsid w:val="00443A45"/>
    <w:rsid w:val="00443A4B"/>
    <w:rsid w:val="00443C73"/>
    <w:rsid w:val="00443E03"/>
    <w:rsid w:val="00444144"/>
    <w:rsid w:val="004441E7"/>
    <w:rsid w:val="00444375"/>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691"/>
    <w:rsid w:val="00447E2E"/>
    <w:rsid w:val="00447EBA"/>
    <w:rsid w:val="004502C4"/>
    <w:rsid w:val="0045072B"/>
    <w:rsid w:val="00450BE6"/>
    <w:rsid w:val="00450E40"/>
    <w:rsid w:val="004517A1"/>
    <w:rsid w:val="00451B03"/>
    <w:rsid w:val="00451BB3"/>
    <w:rsid w:val="00451D1F"/>
    <w:rsid w:val="00451E42"/>
    <w:rsid w:val="00452001"/>
    <w:rsid w:val="0045277B"/>
    <w:rsid w:val="00452795"/>
    <w:rsid w:val="00452F1E"/>
    <w:rsid w:val="00452FBA"/>
    <w:rsid w:val="004532DB"/>
    <w:rsid w:val="0045359B"/>
    <w:rsid w:val="00453604"/>
    <w:rsid w:val="00453796"/>
    <w:rsid w:val="00453976"/>
    <w:rsid w:val="004539B6"/>
    <w:rsid w:val="00453B8F"/>
    <w:rsid w:val="00453C62"/>
    <w:rsid w:val="00453D0A"/>
    <w:rsid w:val="00453F8E"/>
    <w:rsid w:val="0045408C"/>
    <w:rsid w:val="004543A0"/>
    <w:rsid w:val="00454561"/>
    <w:rsid w:val="00454626"/>
    <w:rsid w:val="00454A12"/>
    <w:rsid w:val="00454D41"/>
    <w:rsid w:val="00454E1B"/>
    <w:rsid w:val="004552FC"/>
    <w:rsid w:val="004554DB"/>
    <w:rsid w:val="00455BD7"/>
    <w:rsid w:val="00455CB1"/>
    <w:rsid w:val="00455DE8"/>
    <w:rsid w:val="00456018"/>
    <w:rsid w:val="00456534"/>
    <w:rsid w:val="004565DB"/>
    <w:rsid w:val="004565E9"/>
    <w:rsid w:val="00456A9A"/>
    <w:rsid w:val="0045728F"/>
    <w:rsid w:val="0045746E"/>
    <w:rsid w:val="00457521"/>
    <w:rsid w:val="004575C2"/>
    <w:rsid w:val="0045760A"/>
    <w:rsid w:val="004576B6"/>
    <w:rsid w:val="00457822"/>
    <w:rsid w:val="00457A2B"/>
    <w:rsid w:val="00457D37"/>
    <w:rsid w:val="00457D52"/>
    <w:rsid w:val="00460375"/>
    <w:rsid w:val="0046041B"/>
    <w:rsid w:val="00460891"/>
    <w:rsid w:val="00460CEE"/>
    <w:rsid w:val="00460EDA"/>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4D7"/>
    <w:rsid w:val="004709DF"/>
    <w:rsid w:val="00470C21"/>
    <w:rsid w:val="0047167D"/>
    <w:rsid w:val="00471804"/>
    <w:rsid w:val="00471848"/>
    <w:rsid w:val="004719B8"/>
    <w:rsid w:val="00471C4C"/>
    <w:rsid w:val="00471D4B"/>
    <w:rsid w:val="00471D7A"/>
    <w:rsid w:val="004728C4"/>
    <w:rsid w:val="004729B5"/>
    <w:rsid w:val="00472A27"/>
    <w:rsid w:val="004737BE"/>
    <w:rsid w:val="0047406F"/>
    <w:rsid w:val="004740F5"/>
    <w:rsid w:val="00474A5B"/>
    <w:rsid w:val="00474C13"/>
    <w:rsid w:val="00474CD5"/>
    <w:rsid w:val="0047505D"/>
    <w:rsid w:val="004753BE"/>
    <w:rsid w:val="004754AF"/>
    <w:rsid w:val="004754CB"/>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5B55"/>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874"/>
    <w:rsid w:val="00495E43"/>
    <w:rsid w:val="00496038"/>
    <w:rsid w:val="0049695C"/>
    <w:rsid w:val="004979A4"/>
    <w:rsid w:val="00497D38"/>
    <w:rsid w:val="00497FBC"/>
    <w:rsid w:val="004A0884"/>
    <w:rsid w:val="004A0C91"/>
    <w:rsid w:val="004A0D41"/>
    <w:rsid w:val="004A0E75"/>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3D4"/>
    <w:rsid w:val="004A5481"/>
    <w:rsid w:val="004A595D"/>
    <w:rsid w:val="004A5DEE"/>
    <w:rsid w:val="004A70C9"/>
    <w:rsid w:val="004A7286"/>
    <w:rsid w:val="004B0BF1"/>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35B2"/>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636"/>
    <w:rsid w:val="004C3AF2"/>
    <w:rsid w:val="004C3DFE"/>
    <w:rsid w:val="004C3E55"/>
    <w:rsid w:val="004C3F91"/>
    <w:rsid w:val="004C3F98"/>
    <w:rsid w:val="004C4110"/>
    <w:rsid w:val="004C4466"/>
    <w:rsid w:val="004C4576"/>
    <w:rsid w:val="004C4BD9"/>
    <w:rsid w:val="004C5006"/>
    <w:rsid w:val="004C5031"/>
    <w:rsid w:val="004C5CF7"/>
    <w:rsid w:val="004C5E15"/>
    <w:rsid w:val="004C66C2"/>
    <w:rsid w:val="004C675F"/>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A81"/>
    <w:rsid w:val="004D1FA9"/>
    <w:rsid w:val="004D2117"/>
    <w:rsid w:val="004D2539"/>
    <w:rsid w:val="004D2D85"/>
    <w:rsid w:val="004D349D"/>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D3B"/>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5D75"/>
    <w:rsid w:val="004E63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A73"/>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BA6"/>
    <w:rsid w:val="00513C10"/>
    <w:rsid w:val="00513CE5"/>
    <w:rsid w:val="005146DA"/>
    <w:rsid w:val="005147F5"/>
    <w:rsid w:val="00514B15"/>
    <w:rsid w:val="00514C48"/>
    <w:rsid w:val="00515316"/>
    <w:rsid w:val="0051565B"/>
    <w:rsid w:val="0051581C"/>
    <w:rsid w:val="00515980"/>
    <w:rsid w:val="005159C7"/>
    <w:rsid w:val="005159E9"/>
    <w:rsid w:val="00515D60"/>
    <w:rsid w:val="00515D96"/>
    <w:rsid w:val="00516132"/>
    <w:rsid w:val="005161DF"/>
    <w:rsid w:val="00516537"/>
    <w:rsid w:val="00516A02"/>
    <w:rsid w:val="00516D96"/>
    <w:rsid w:val="00517E91"/>
    <w:rsid w:val="00520664"/>
    <w:rsid w:val="00521020"/>
    <w:rsid w:val="005216C5"/>
    <w:rsid w:val="0052187B"/>
    <w:rsid w:val="00521DC4"/>
    <w:rsid w:val="00521F48"/>
    <w:rsid w:val="00521F84"/>
    <w:rsid w:val="0052201B"/>
    <w:rsid w:val="00522825"/>
    <w:rsid w:val="00522D51"/>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E62"/>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BBB"/>
    <w:rsid w:val="00532E73"/>
    <w:rsid w:val="00532E95"/>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810"/>
    <w:rsid w:val="00544E20"/>
    <w:rsid w:val="00544E7D"/>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74C"/>
    <w:rsid w:val="0055297B"/>
    <w:rsid w:val="00552DDC"/>
    <w:rsid w:val="00552EB6"/>
    <w:rsid w:val="00553253"/>
    <w:rsid w:val="0055384D"/>
    <w:rsid w:val="00553917"/>
    <w:rsid w:val="005540FB"/>
    <w:rsid w:val="00554120"/>
    <w:rsid w:val="005541B9"/>
    <w:rsid w:val="005541D0"/>
    <w:rsid w:val="0055436F"/>
    <w:rsid w:val="0055437F"/>
    <w:rsid w:val="00554983"/>
    <w:rsid w:val="00555215"/>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8B0"/>
    <w:rsid w:val="00561D3B"/>
    <w:rsid w:val="00561E4D"/>
    <w:rsid w:val="00562568"/>
    <w:rsid w:val="0056284B"/>
    <w:rsid w:val="00562936"/>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0F07"/>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2A0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590A"/>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5B7"/>
    <w:rsid w:val="005A38EA"/>
    <w:rsid w:val="005A3C4D"/>
    <w:rsid w:val="005A3DC8"/>
    <w:rsid w:val="005A3FC9"/>
    <w:rsid w:val="005A41FE"/>
    <w:rsid w:val="005A4236"/>
    <w:rsid w:val="005A48BE"/>
    <w:rsid w:val="005A4C71"/>
    <w:rsid w:val="005A5D63"/>
    <w:rsid w:val="005A5EBD"/>
    <w:rsid w:val="005A6398"/>
    <w:rsid w:val="005A64AE"/>
    <w:rsid w:val="005A655A"/>
    <w:rsid w:val="005A655C"/>
    <w:rsid w:val="005A673D"/>
    <w:rsid w:val="005A6948"/>
    <w:rsid w:val="005A6A3F"/>
    <w:rsid w:val="005A7857"/>
    <w:rsid w:val="005A7D4C"/>
    <w:rsid w:val="005B01A7"/>
    <w:rsid w:val="005B03EC"/>
    <w:rsid w:val="005B0676"/>
    <w:rsid w:val="005B0925"/>
    <w:rsid w:val="005B0EE7"/>
    <w:rsid w:val="005B12E8"/>
    <w:rsid w:val="005B183B"/>
    <w:rsid w:val="005B190F"/>
    <w:rsid w:val="005B1C48"/>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9D6"/>
    <w:rsid w:val="005C3A17"/>
    <w:rsid w:val="005C3CDE"/>
    <w:rsid w:val="005C44AD"/>
    <w:rsid w:val="005C4936"/>
    <w:rsid w:val="005C4D5D"/>
    <w:rsid w:val="005C5194"/>
    <w:rsid w:val="005C5A04"/>
    <w:rsid w:val="005C600C"/>
    <w:rsid w:val="005C6327"/>
    <w:rsid w:val="005C6A7C"/>
    <w:rsid w:val="005C6D26"/>
    <w:rsid w:val="005C6D48"/>
    <w:rsid w:val="005C6FF5"/>
    <w:rsid w:val="005C7576"/>
    <w:rsid w:val="005C76C4"/>
    <w:rsid w:val="005C7BBF"/>
    <w:rsid w:val="005C7EF0"/>
    <w:rsid w:val="005D042C"/>
    <w:rsid w:val="005D0544"/>
    <w:rsid w:val="005D0567"/>
    <w:rsid w:val="005D116B"/>
    <w:rsid w:val="005D14F2"/>
    <w:rsid w:val="005D1CA0"/>
    <w:rsid w:val="005D2098"/>
    <w:rsid w:val="005D2337"/>
    <w:rsid w:val="005D2B32"/>
    <w:rsid w:val="005D2BDB"/>
    <w:rsid w:val="005D31C3"/>
    <w:rsid w:val="005D3765"/>
    <w:rsid w:val="005D4543"/>
    <w:rsid w:val="005D4A0E"/>
    <w:rsid w:val="005D4BAB"/>
    <w:rsid w:val="005D5555"/>
    <w:rsid w:val="005D5587"/>
    <w:rsid w:val="005D5989"/>
    <w:rsid w:val="005D5F56"/>
    <w:rsid w:val="005D6276"/>
    <w:rsid w:val="005D6725"/>
    <w:rsid w:val="005D6FE4"/>
    <w:rsid w:val="005D720B"/>
    <w:rsid w:val="005D78F1"/>
    <w:rsid w:val="005D7A9C"/>
    <w:rsid w:val="005D7CE2"/>
    <w:rsid w:val="005D7D9E"/>
    <w:rsid w:val="005D7E29"/>
    <w:rsid w:val="005E02E3"/>
    <w:rsid w:val="005E0505"/>
    <w:rsid w:val="005E09B4"/>
    <w:rsid w:val="005E0E02"/>
    <w:rsid w:val="005E1098"/>
    <w:rsid w:val="005E1333"/>
    <w:rsid w:val="005E198E"/>
    <w:rsid w:val="005E1D4B"/>
    <w:rsid w:val="005E2021"/>
    <w:rsid w:val="005E2218"/>
    <w:rsid w:val="005E26D5"/>
    <w:rsid w:val="005E2B11"/>
    <w:rsid w:val="005E36C0"/>
    <w:rsid w:val="005E4633"/>
    <w:rsid w:val="005E4B55"/>
    <w:rsid w:val="005E4CF4"/>
    <w:rsid w:val="005E4F6C"/>
    <w:rsid w:val="005E5071"/>
    <w:rsid w:val="005E544A"/>
    <w:rsid w:val="005E5653"/>
    <w:rsid w:val="005E5916"/>
    <w:rsid w:val="005E5A41"/>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9AC"/>
    <w:rsid w:val="005F09F8"/>
    <w:rsid w:val="005F09FE"/>
    <w:rsid w:val="005F0A4C"/>
    <w:rsid w:val="005F0A83"/>
    <w:rsid w:val="005F0B79"/>
    <w:rsid w:val="005F0CC7"/>
    <w:rsid w:val="005F0E6E"/>
    <w:rsid w:val="005F1512"/>
    <w:rsid w:val="005F193B"/>
    <w:rsid w:val="005F1A95"/>
    <w:rsid w:val="005F1AE7"/>
    <w:rsid w:val="005F212E"/>
    <w:rsid w:val="005F21E6"/>
    <w:rsid w:val="005F26DB"/>
    <w:rsid w:val="005F2B41"/>
    <w:rsid w:val="005F3109"/>
    <w:rsid w:val="005F32FF"/>
    <w:rsid w:val="005F371B"/>
    <w:rsid w:val="005F3A61"/>
    <w:rsid w:val="005F3D55"/>
    <w:rsid w:val="005F408A"/>
    <w:rsid w:val="005F4CDD"/>
    <w:rsid w:val="005F5797"/>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035"/>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52F"/>
    <w:rsid w:val="00607AA0"/>
    <w:rsid w:val="00607B26"/>
    <w:rsid w:val="00607D06"/>
    <w:rsid w:val="0061063B"/>
    <w:rsid w:val="006108BC"/>
    <w:rsid w:val="00610FFF"/>
    <w:rsid w:val="006110B6"/>
    <w:rsid w:val="00611530"/>
    <w:rsid w:val="00611810"/>
    <w:rsid w:val="00611DE9"/>
    <w:rsid w:val="00612503"/>
    <w:rsid w:val="006126CD"/>
    <w:rsid w:val="0061272D"/>
    <w:rsid w:val="00612DE0"/>
    <w:rsid w:val="00612E3B"/>
    <w:rsid w:val="00612FA1"/>
    <w:rsid w:val="0061323F"/>
    <w:rsid w:val="006136F7"/>
    <w:rsid w:val="00613CCD"/>
    <w:rsid w:val="00613CEC"/>
    <w:rsid w:val="00613E06"/>
    <w:rsid w:val="00614039"/>
    <w:rsid w:val="006141FE"/>
    <w:rsid w:val="006142D6"/>
    <w:rsid w:val="006148AE"/>
    <w:rsid w:val="00614B59"/>
    <w:rsid w:val="006151C2"/>
    <w:rsid w:val="006151FE"/>
    <w:rsid w:val="006158FD"/>
    <w:rsid w:val="00615963"/>
    <w:rsid w:val="00615EAA"/>
    <w:rsid w:val="006161A3"/>
    <w:rsid w:val="0061622E"/>
    <w:rsid w:val="00616293"/>
    <w:rsid w:val="006162D2"/>
    <w:rsid w:val="0061663D"/>
    <w:rsid w:val="0061695E"/>
    <w:rsid w:val="006169CA"/>
    <w:rsid w:val="00616D45"/>
    <w:rsid w:val="006172D2"/>
    <w:rsid w:val="0061758B"/>
    <w:rsid w:val="00617AE6"/>
    <w:rsid w:val="006209F0"/>
    <w:rsid w:val="00620F0F"/>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D83"/>
    <w:rsid w:val="00626E9E"/>
    <w:rsid w:val="00627075"/>
    <w:rsid w:val="00627663"/>
    <w:rsid w:val="006277E0"/>
    <w:rsid w:val="00627913"/>
    <w:rsid w:val="00627F9F"/>
    <w:rsid w:val="0063010E"/>
    <w:rsid w:val="006309FB"/>
    <w:rsid w:val="00630C9F"/>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4E5E"/>
    <w:rsid w:val="00635970"/>
    <w:rsid w:val="00635D38"/>
    <w:rsid w:val="00636126"/>
    <w:rsid w:val="006363FC"/>
    <w:rsid w:val="00637256"/>
    <w:rsid w:val="0063732E"/>
    <w:rsid w:val="006375A1"/>
    <w:rsid w:val="006379CB"/>
    <w:rsid w:val="00637D00"/>
    <w:rsid w:val="00637E0B"/>
    <w:rsid w:val="00637E45"/>
    <w:rsid w:val="00637E7C"/>
    <w:rsid w:val="006402FF"/>
    <w:rsid w:val="0064057B"/>
    <w:rsid w:val="00640770"/>
    <w:rsid w:val="0064092C"/>
    <w:rsid w:val="00640DD1"/>
    <w:rsid w:val="00640F1E"/>
    <w:rsid w:val="00640FA3"/>
    <w:rsid w:val="0064102B"/>
    <w:rsid w:val="00641236"/>
    <w:rsid w:val="00641549"/>
    <w:rsid w:val="00641C9E"/>
    <w:rsid w:val="00641FAA"/>
    <w:rsid w:val="0064207F"/>
    <w:rsid w:val="0064261B"/>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E96"/>
    <w:rsid w:val="00645F1C"/>
    <w:rsid w:val="00646189"/>
    <w:rsid w:val="00646916"/>
    <w:rsid w:val="006469CA"/>
    <w:rsid w:val="00646AC7"/>
    <w:rsid w:val="00646B41"/>
    <w:rsid w:val="0064701C"/>
    <w:rsid w:val="0064757D"/>
    <w:rsid w:val="00647BEE"/>
    <w:rsid w:val="00647C66"/>
    <w:rsid w:val="00647F5F"/>
    <w:rsid w:val="006502EA"/>
    <w:rsid w:val="006506EA"/>
    <w:rsid w:val="0065081D"/>
    <w:rsid w:val="00650FC2"/>
    <w:rsid w:val="0065113A"/>
    <w:rsid w:val="00651525"/>
    <w:rsid w:val="006515E0"/>
    <w:rsid w:val="006518BD"/>
    <w:rsid w:val="00651D71"/>
    <w:rsid w:val="006528CD"/>
    <w:rsid w:val="006529AE"/>
    <w:rsid w:val="00652EF8"/>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177"/>
    <w:rsid w:val="006565E6"/>
    <w:rsid w:val="00656E80"/>
    <w:rsid w:val="00656EEA"/>
    <w:rsid w:val="006572DD"/>
    <w:rsid w:val="00657706"/>
    <w:rsid w:val="00660595"/>
    <w:rsid w:val="00660D27"/>
    <w:rsid w:val="00661180"/>
    <w:rsid w:val="006614D0"/>
    <w:rsid w:val="006615B7"/>
    <w:rsid w:val="00661903"/>
    <w:rsid w:val="00661946"/>
    <w:rsid w:val="006619DF"/>
    <w:rsid w:val="00661BC6"/>
    <w:rsid w:val="006621CE"/>
    <w:rsid w:val="0066254D"/>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7A0"/>
    <w:rsid w:val="006729DE"/>
    <w:rsid w:val="00672A46"/>
    <w:rsid w:val="006731B7"/>
    <w:rsid w:val="00673215"/>
    <w:rsid w:val="00673564"/>
    <w:rsid w:val="00673979"/>
    <w:rsid w:val="00673E5E"/>
    <w:rsid w:val="00674C1C"/>
    <w:rsid w:val="00674D57"/>
    <w:rsid w:val="00675247"/>
    <w:rsid w:val="00675283"/>
    <w:rsid w:val="00675523"/>
    <w:rsid w:val="0067560C"/>
    <w:rsid w:val="00676339"/>
    <w:rsid w:val="006766E3"/>
    <w:rsid w:val="00676790"/>
    <w:rsid w:val="006767AA"/>
    <w:rsid w:val="00676B92"/>
    <w:rsid w:val="00676FD5"/>
    <w:rsid w:val="0067706C"/>
    <w:rsid w:val="006771E4"/>
    <w:rsid w:val="00677206"/>
    <w:rsid w:val="006773C6"/>
    <w:rsid w:val="00677642"/>
    <w:rsid w:val="00677677"/>
    <w:rsid w:val="0067797F"/>
    <w:rsid w:val="006779BF"/>
    <w:rsid w:val="00677EFD"/>
    <w:rsid w:val="006800DB"/>
    <w:rsid w:val="006806C4"/>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47E"/>
    <w:rsid w:val="006868C3"/>
    <w:rsid w:val="00686BA6"/>
    <w:rsid w:val="00686BE6"/>
    <w:rsid w:val="00686F0B"/>
    <w:rsid w:val="00687022"/>
    <w:rsid w:val="006871EB"/>
    <w:rsid w:val="00687550"/>
    <w:rsid w:val="006875D7"/>
    <w:rsid w:val="0068794E"/>
    <w:rsid w:val="00687C54"/>
    <w:rsid w:val="00687CAC"/>
    <w:rsid w:val="00690472"/>
    <w:rsid w:val="00690556"/>
    <w:rsid w:val="006905D5"/>
    <w:rsid w:val="0069067C"/>
    <w:rsid w:val="00690AC3"/>
    <w:rsid w:val="00690D3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88B"/>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18F"/>
    <w:rsid w:val="006A023D"/>
    <w:rsid w:val="006A03FF"/>
    <w:rsid w:val="006A056F"/>
    <w:rsid w:val="006A0D81"/>
    <w:rsid w:val="006A1368"/>
    <w:rsid w:val="006A13A1"/>
    <w:rsid w:val="006A14E7"/>
    <w:rsid w:val="006A162E"/>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A7E5E"/>
    <w:rsid w:val="006B00D7"/>
    <w:rsid w:val="006B02FE"/>
    <w:rsid w:val="006B0752"/>
    <w:rsid w:val="006B0CD3"/>
    <w:rsid w:val="006B1645"/>
    <w:rsid w:val="006B16D8"/>
    <w:rsid w:val="006B19A5"/>
    <w:rsid w:val="006B1CF1"/>
    <w:rsid w:val="006B28B6"/>
    <w:rsid w:val="006B2A5E"/>
    <w:rsid w:val="006B2D0A"/>
    <w:rsid w:val="006B2E7D"/>
    <w:rsid w:val="006B326B"/>
    <w:rsid w:val="006B353B"/>
    <w:rsid w:val="006B3F23"/>
    <w:rsid w:val="006B3FB4"/>
    <w:rsid w:val="006B453B"/>
    <w:rsid w:val="006B496E"/>
    <w:rsid w:val="006B4D1E"/>
    <w:rsid w:val="006B5796"/>
    <w:rsid w:val="006B5D49"/>
    <w:rsid w:val="006B5D63"/>
    <w:rsid w:val="006B64A7"/>
    <w:rsid w:val="006B65EE"/>
    <w:rsid w:val="006B6822"/>
    <w:rsid w:val="006B69BC"/>
    <w:rsid w:val="006B6CFB"/>
    <w:rsid w:val="006B6EFB"/>
    <w:rsid w:val="006B6F3F"/>
    <w:rsid w:val="006B7069"/>
    <w:rsid w:val="006B7A8E"/>
    <w:rsid w:val="006B7EEC"/>
    <w:rsid w:val="006C0383"/>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827"/>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629"/>
    <w:rsid w:val="006D4702"/>
    <w:rsid w:val="006D48AF"/>
    <w:rsid w:val="006D4C30"/>
    <w:rsid w:val="006D51DB"/>
    <w:rsid w:val="006D5C01"/>
    <w:rsid w:val="006D5DA5"/>
    <w:rsid w:val="006D5E47"/>
    <w:rsid w:val="006D5EFD"/>
    <w:rsid w:val="006D5F37"/>
    <w:rsid w:val="006D6563"/>
    <w:rsid w:val="006D67A3"/>
    <w:rsid w:val="006D6902"/>
    <w:rsid w:val="006D6A2A"/>
    <w:rsid w:val="006D6B1F"/>
    <w:rsid w:val="006D6C08"/>
    <w:rsid w:val="006D6C23"/>
    <w:rsid w:val="006D6CCA"/>
    <w:rsid w:val="006D6D48"/>
    <w:rsid w:val="006D6D81"/>
    <w:rsid w:val="006D72AF"/>
    <w:rsid w:val="006D739A"/>
    <w:rsid w:val="006D73A5"/>
    <w:rsid w:val="006D7487"/>
    <w:rsid w:val="006D74A3"/>
    <w:rsid w:val="006D772C"/>
    <w:rsid w:val="006D7C34"/>
    <w:rsid w:val="006E014F"/>
    <w:rsid w:val="006E118D"/>
    <w:rsid w:val="006E138E"/>
    <w:rsid w:val="006E295B"/>
    <w:rsid w:val="006E2DE5"/>
    <w:rsid w:val="006E2EB4"/>
    <w:rsid w:val="006E32DB"/>
    <w:rsid w:val="006E40D8"/>
    <w:rsid w:val="006E42F3"/>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E26"/>
    <w:rsid w:val="006E6FF3"/>
    <w:rsid w:val="006E746F"/>
    <w:rsid w:val="006E74A7"/>
    <w:rsid w:val="006E7632"/>
    <w:rsid w:val="006F0057"/>
    <w:rsid w:val="006F033B"/>
    <w:rsid w:val="006F0AC4"/>
    <w:rsid w:val="006F0B7E"/>
    <w:rsid w:val="006F0CE7"/>
    <w:rsid w:val="006F0DBE"/>
    <w:rsid w:val="006F0E08"/>
    <w:rsid w:val="006F0F2D"/>
    <w:rsid w:val="006F106B"/>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4C33"/>
    <w:rsid w:val="006F5081"/>
    <w:rsid w:val="006F5195"/>
    <w:rsid w:val="006F524B"/>
    <w:rsid w:val="006F585D"/>
    <w:rsid w:val="006F5A96"/>
    <w:rsid w:val="006F5EAD"/>
    <w:rsid w:val="006F63FF"/>
    <w:rsid w:val="006F6467"/>
    <w:rsid w:val="006F6494"/>
    <w:rsid w:val="006F6552"/>
    <w:rsid w:val="006F65EA"/>
    <w:rsid w:val="006F6A50"/>
    <w:rsid w:val="006F6EB9"/>
    <w:rsid w:val="006F6F70"/>
    <w:rsid w:val="006F6F8F"/>
    <w:rsid w:val="006F7093"/>
    <w:rsid w:val="006F7A42"/>
    <w:rsid w:val="006F7D3A"/>
    <w:rsid w:val="007000CA"/>
    <w:rsid w:val="007009D9"/>
    <w:rsid w:val="00700B3E"/>
    <w:rsid w:val="007011F0"/>
    <w:rsid w:val="00702AFB"/>
    <w:rsid w:val="00702C42"/>
    <w:rsid w:val="00702DC9"/>
    <w:rsid w:val="00703CF0"/>
    <w:rsid w:val="00704596"/>
    <w:rsid w:val="007045D1"/>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07F63"/>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4C8D"/>
    <w:rsid w:val="00715379"/>
    <w:rsid w:val="00715D94"/>
    <w:rsid w:val="00716599"/>
    <w:rsid w:val="00716B97"/>
    <w:rsid w:val="00716BAD"/>
    <w:rsid w:val="00716BC2"/>
    <w:rsid w:val="00716BF1"/>
    <w:rsid w:val="00716CBD"/>
    <w:rsid w:val="00716D6C"/>
    <w:rsid w:val="00717A19"/>
    <w:rsid w:val="00717A63"/>
    <w:rsid w:val="00717BCC"/>
    <w:rsid w:val="00717E2C"/>
    <w:rsid w:val="007202C0"/>
    <w:rsid w:val="007202E9"/>
    <w:rsid w:val="00720479"/>
    <w:rsid w:val="0072097C"/>
    <w:rsid w:val="007210DF"/>
    <w:rsid w:val="007213EC"/>
    <w:rsid w:val="00721733"/>
    <w:rsid w:val="007219D0"/>
    <w:rsid w:val="00721B05"/>
    <w:rsid w:val="00721D11"/>
    <w:rsid w:val="00721F67"/>
    <w:rsid w:val="0072200B"/>
    <w:rsid w:val="007220DE"/>
    <w:rsid w:val="0072210F"/>
    <w:rsid w:val="00722557"/>
    <w:rsid w:val="00722A1A"/>
    <w:rsid w:val="00722F9E"/>
    <w:rsid w:val="0072308D"/>
    <w:rsid w:val="00723432"/>
    <w:rsid w:val="0072350C"/>
    <w:rsid w:val="007239F4"/>
    <w:rsid w:val="007242BE"/>
    <w:rsid w:val="007243CA"/>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D33"/>
    <w:rsid w:val="00732F05"/>
    <w:rsid w:val="00733051"/>
    <w:rsid w:val="00733849"/>
    <w:rsid w:val="00734143"/>
    <w:rsid w:val="007346B5"/>
    <w:rsid w:val="007346E3"/>
    <w:rsid w:val="0073478E"/>
    <w:rsid w:val="00734832"/>
    <w:rsid w:val="007349F0"/>
    <w:rsid w:val="00734EA6"/>
    <w:rsid w:val="00734F7A"/>
    <w:rsid w:val="00734FB9"/>
    <w:rsid w:val="00735087"/>
    <w:rsid w:val="00735784"/>
    <w:rsid w:val="0073593D"/>
    <w:rsid w:val="00736434"/>
    <w:rsid w:val="007364C9"/>
    <w:rsid w:val="00736D49"/>
    <w:rsid w:val="007370C2"/>
    <w:rsid w:val="00737216"/>
    <w:rsid w:val="00737299"/>
    <w:rsid w:val="007375EA"/>
    <w:rsid w:val="00737909"/>
    <w:rsid w:val="00737AE6"/>
    <w:rsid w:val="00740011"/>
    <w:rsid w:val="0074014F"/>
    <w:rsid w:val="00740EC7"/>
    <w:rsid w:val="00741523"/>
    <w:rsid w:val="007416E4"/>
    <w:rsid w:val="007419D5"/>
    <w:rsid w:val="00741ADD"/>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82A"/>
    <w:rsid w:val="00745BA2"/>
    <w:rsid w:val="00745BCE"/>
    <w:rsid w:val="00745BD6"/>
    <w:rsid w:val="007460A8"/>
    <w:rsid w:val="007463A2"/>
    <w:rsid w:val="0074658B"/>
    <w:rsid w:val="0074659F"/>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27C"/>
    <w:rsid w:val="0075144F"/>
    <w:rsid w:val="00751506"/>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883"/>
    <w:rsid w:val="00757FCA"/>
    <w:rsid w:val="00760748"/>
    <w:rsid w:val="00760960"/>
    <w:rsid w:val="007609E2"/>
    <w:rsid w:val="00760A2E"/>
    <w:rsid w:val="0076109A"/>
    <w:rsid w:val="00761589"/>
    <w:rsid w:val="0076169C"/>
    <w:rsid w:val="007617F1"/>
    <w:rsid w:val="007620FC"/>
    <w:rsid w:val="00762247"/>
    <w:rsid w:val="00762408"/>
    <w:rsid w:val="007628F8"/>
    <w:rsid w:val="00762B90"/>
    <w:rsid w:val="00762DEF"/>
    <w:rsid w:val="007633B6"/>
    <w:rsid w:val="00763D4C"/>
    <w:rsid w:val="00763EDE"/>
    <w:rsid w:val="007644FF"/>
    <w:rsid w:val="00764AF2"/>
    <w:rsid w:val="00764BA4"/>
    <w:rsid w:val="00764CE3"/>
    <w:rsid w:val="00764D80"/>
    <w:rsid w:val="00765070"/>
    <w:rsid w:val="007650C5"/>
    <w:rsid w:val="00765215"/>
    <w:rsid w:val="0076571F"/>
    <w:rsid w:val="00765DBC"/>
    <w:rsid w:val="00766008"/>
    <w:rsid w:val="00766166"/>
    <w:rsid w:val="007663F8"/>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37AC"/>
    <w:rsid w:val="00773CDE"/>
    <w:rsid w:val="0077428C"/>
    <w:rsid w:val="0077458E"/>
    <w:rsid w:val="007748D3"/>
    <w:rsid w:val="00774AD7"/>
    <w:rsid w:val="00775145"/>
    <w:rsid w:val="00775423"/>
    <w:rsid w:val="007757D7"/>
    <w:rsid w:val="0077596B"/>
    <w:rsid w:val="007759C3"/>
    <w:rsid w:val="00776031"/>
    <w:rsid w:val="0077617F"/>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7C1"/>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6291"/>
    <w:rsid w:val="007864BD"/>
    <w:rsid w:val="00786CEF"/>
    <w:rsid w:val="00787172"/>
    <w:rsid w:val="00787750"/>
    <w:rsid w:val="00787837"/>
    <w:rsid w:val="007878B5"/>
    <w:rsid w:val="00787F9F"/>
    <w:rsid w:val="007901BB"/>
    <w:rsid w:val="00790285"/>
    <w:rsid w:val="007903C0"/>
    <w:rsid w:val="0079061D"/>
    <w:rsid w:val="0079076A"/>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44"/>
    <w:rsid w:val="00794458"/>
    <w:rsid w:val="00794EE8"/>
    <w:rsid w:val="007953C5"/>
    <w:rsid w:val="0079563B"/>
    <w:rsid w:val="00795B69"/>
    <w:rsid w:val="00795E03"/>
    <w:rsid w:val="007960D8"/>
    <w:rsid w:val="00796B49"/>
    <w:rsid w:val="00796D5F"/>
    <w:rsid w:val="007973DA"/>
    <w:rsid w:val="0079761D"/>
    <w:rsid w:val="00797621"/>
    <w:rsid w:val="00797B8F"/>
    <w:rsid w:val="007A013D"/>
    <w:rsid w:val="007A014A"/>
    <w:rsid w:val="007A02E1"/>
    <w:rsid w:val="007A051B"/>
    <w:rsid w:val="007A079E"/>
    <w:rsid w:val="007A0A7F"/>
    <w:rsid w:val="007A0DAD"/>
    <w:rsid w:val="007A0FB6"/>
    <w:rsid w:val="007A1BA0"/>
    <w:rsid w:val="007A1E15"/>
    <w:rsid w:val="007A218C"/>
    <w:rsid w:val="007A22D6"/>
    <w:rsid w:val="007A23AB"/>
    <w:rsid w:val="007A263A"/>
    <w:rsid w:val="007A2706"/>
    <w:rsid w:val="007A2C79"/>
    <w:rsid w:val="007A2D9E"/>
    <w:rsid w:val="007A33E6"/>
    <w:rsid w:val="007A358A"/>
    <w:rsid w:val="007A3893"/>
    <w:rsid w:val="007A3B1D"/>
    <w:rsid w:val="007A3BB7"/>
    <w:rsid w:val="007A4010"/>
    <w:rsid w:val="007A46E3"/>
    <w:rsid w:val="007A4733"/>
    <w:rsid w:val="007A5515"/>
    <w:rsid w:val="007A57C7"/>
    <w:rsid w:val="007A5E0F"/>
    <w:rsid w:val="007A6091"/>
    <w:rsid w:val="007A61CB"/>
    <w:rsid w:val="007A63B0"/>
    <w:rsid w:val="007A63F4"/>
    <w:rsid w:val="007A6532"/>
    <w:rsid w:val="007A6B72"/>
    <w:rsid w:val="007A6E32"/>
    <w:rsid w:val="007A7099"/>
    <w:rsid w:val="007A72E1"/>
    <w:rsid w:val="007A7671"/>
    <w:rsid w:val="007A778D"/>
    <w:rsid w:val="007A7842"/>
    <w:rsid w:val="007B0AFE"/>
    <w:rsid w:val="007B15DA"/>
    <w:rsid w:val="007B1634"/>
    <w:rsid w:val="007B1812"/>
    <w:rsid w:val="007B19F4"/>
    <w:rsid w:val="007B1DE3"/>
    <w:rsid w:val="007B1DFD"/>
    <w:rsid w:val="007B232E"/>
    <w:rsid w:val="007B284E"/>
    <w:rsid w:val="007B29D4"/>
    <w:rsid w:val="007B3B4B"/>
    <w:rsid w:val="007B3B72"/>
    <w:rsid w:val="007B3D04"/>
    <w:rsid w:val="007B41EB"/>
    <w:rsid w:val="007B4210"/>
    <w:rsid w:val="007B42D0"/>
    <w:rsid w:val="007B445D"/>
    <w:rsid w:val="007B480B"/>
    <w:rsid w:val="007B4C8E"/>
    <w:rsid w:val="007B50F1"/>
    <w:rsid w:val="007B51D5"/>
    <w:rsid w:val="007B579C"/>
    <w:rsid w:val="007B5873"/>
    <w:rsid w:val="007B598E"/>
    <w:rsid w:val="007B5B2C"/>
    <w:rsid w:val="007B5D04"/>
    <w:rsid w:val="007B5E9B"/>
    <w:rsid w:val="007B6101"/>
    <w:rsid w:val="007B6809"/>
    <w:rsid w:val="007B74DA"/>
    <w:rsid w:val="007B75D0"/>
    <w:rsid w:val="007B79F8"/>
    <w:rsid w:val="007B7BE0"/>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6BD"/>
    <w:rsid w:val="007C39F8"/>
    <w:rsid w:val="007C3A68"/>
    <w:rsid w:val="007C3AD7"/>
    <w:rsid w:val="007C3B14"/>
    <w:rsid w:val="007C3DF3"/>
    <w:rsid w:val="007C3F68"/>
    <w:rsid w:val="007C4A0F"/>
    <w:rsid w:val="007C4D22"/>
    <w:rsid w:val="007C5800"/>
    <w:rsid w:val="007C5B7F"/>
    <w:rsid w:val="007C5C10"/>
    <w:rsid w:val="007C5D10"/>
    <w:rsid w:val="007C5EC9"/>
    <w:rsid w:val="007C5FEA"/>
    <w:rsid w:val="007C67EF"/>
    <w:rsid w:val="007C69B8"/>
    <w:rsid w:val="007C6EBE"/>
    <w:rsid w:val="007C7024"/>
    <w:rsid w:val="007C71BD"/>
    <w:rsid w:val="007C71D2"/>
    <w:rsid w:val="007C74A2"/>
    <w:rsid w:val="007C753B"/>
    <w:rsid w:val="007C7576"/>
    <w:rsid w:val="007C75FB"/>
    <w:rsid w:val="007C7673"/>
    <w:rsid w:val="007C79B2"/>
    <w:rsid w:val="007C7A30"/>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D6D"/>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0F43"/>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036"/>
    <w:rsid w:val="007F5169"/>
    <w:rsid w:val="007F6309"/>
    <w:rsid w:val="007F68C0"/>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C15"/>
    <w:rsid w:val="00801DB9"/>
    <w:rsid w:val="00801FA2"/>
    <w:rsid w:val="008024EE"/>
    <w:rsid w:val="00802593"/>
    <w:rsid w:val="00802631"/>
    <w:rsid w:val="00802AA7"/>
    <w:rsid w:val="00802AD1"/>
    <w:rsid w:val="00802AD2"/>
    <w:rsid w:val="00802BF6"/>
    <w:rsid w:val="00802DD4"/>
    <w:rsid w:val="00802F29"/>
    <w:rsid w:val="00802F81"/>
    <w:rsid w:val="008032C1"/>
    <w:rsid w:val="0080335A"/>
    <w:rsid w:val="008035E8"/>
    <w:rsid w:val="0080362A"/>
    <w:rsid w:val="00803653"/>
    <w:rsid w:val="00803981"/>
    <w:rsid w:val="00803B1D"/>
    <w:rsid w:val="00803B90"/>
    <w:rsid w:val="00803CEA"/>
    <w:rsid w:val="008045EF"/>
    <w:rsid w:val="008047D3"/>
    <w:rsid w:val="00805303"/>
    <w:rsid w:val="00805537"/>
    <w:rsid w:val="008058DA"/>
    <w:rsid w:val="0080594C"/>
    <w:rsid w:val="00805B3F"/>
    <w:rsid w:val="00805B77"/>
    <w:rsid w:val="00805B96"/>
    <w:rsid w:val="00806053"/>
    <w:rsid w:val="008067AA"/>
    <w:rsid w:val="008068F6"/>
    <w:rsid w:val="00806A25"/>
    <w:rsid w:val="00807047"/>
    <w:rsid w:val="008074FD"/>
    <w:rsid w:val="00807925"/>
    <w:rsid w:val="00807A70"/>
    <w:rsid w:val="00807BE6"/>
    <w:rsid w:val="00807E78"/>
    <w:rsid w:val="00807F74"/>
    <w:rsid w:val="008105A4"/>
    <w:rsid w:val="00810614"/>
    <w:rsid w:val="00810CA9"/>
    <w:rsid w:val="00810E31"/>
    <w:rsid w:val="00810E78"/>
    <w:rsid w:val="0081139A"/>
    <w:rsid w:val="00811ADB"/>
    <w:rsid w:val="00811B23"/>
    <w:rsid w:val="00811D5E"/>
    <w:rsid w:val="00811F57"/>
    <w:rsid w:val="00812171"/>
    <w:rsid w:val="00812633"/>
    <w:rsid w:val="00812B98"/>
    <w:rsid w:val="00812D0F"/>
    <w:rsid w:val="00812ECF"/>
    <w:rsid w:val="0081359D"/>
    <w:rsid w:val="00813C7A"/>
    <w:rsid w:val="00813CE7"/>
    <w:rsid w:val="0081427D"/>
    <w:rsid w:val="0081447B"/>
    <w:rsid w:val="0081452A"/>
    <w:rsid w:val="00814A99"/>
    <w:rsid w:val="00814D75"/>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8D"/>
    <w:rsid w:val="00823CA2"/>
    <w:rsid w:val="00823E8B"/>
    <w:rsid w:val="00824533"/>
    <w:rsid w:val="008251EC"/>
    <w:rsid w:val="00825682"/>
    <w:rsid w:val="00825A41"/>
    <w:rsid w:val="00825A8C"/>
    <w:rsid w:val="00825BA4"/>
    <w:rsid w:val="00825F29"/>
    <w:rsid w:val="00825FF1"/>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CC2"/>
    <w:rsid w:val="00847F89"/>
    <w:rsid w:val="00850075"/>
    <w:rsid w:val="008500AE"/>
    <w:rsid w:val="008508E4"/>
    <w:rsid w:val="00850DA3"/>
    <w:rsid w:val="00850DD8"/>
    <w:rsid w:val="00850EA5"/>
    <w:rsid w:val="00850F1B"/>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933"/>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2C61"/>
    <w:rsid w:val="00863294"/>
    <w:rsid w:val="008634BA"/>
    <w:rsid w:val="00863784"/>
    <w:rsid w:val="00863BB0"/>
    <w:rsid w:val="008641DB"/>
    <w:rsid w:val="00864218"/>
    <w:rsid w:val="00864855"/>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039"/>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0B1"/>
    <w:rsid w:val="00875109"/>
    <w:rsid w:val="008758C8"/>
    <w:rsid w:val="00875DF8"/>
    <w:rsid w:val="00875F9D"/>
    <w:rsid w:val="0087602C"/>
    <w:rsid w:val="00876786"/>
    <w:rsid w:val="008768E2"/>
    <w:rsid w:val="00876CEB"/>
    <w:rsid w:val="00877315"/>
    <w:rsid w:val="008776AE"/>
    <w:rsid w:val="008779B3"/>
    <w:rsid w:val="00877B60"/>
    <w:rsid w:val="00877D3D"/>
    <w:rsid w:val="008802DA"/>
    <w:rsid w:val="008803B5"/>
    <w:rsid w:val="008804A2"/>
    <w:rsid w:val="00880804"/>
    <w:rsid w:val="008813D9"/>
    <w:rsid w:val="00881A13"/>
    <w:rsid w:val="00881B83"/>
    <w:rsid w:val="00881E69"/>
    <w:rsid w:val="0088202F"/>
    <w:rsid w:val="008825CE"/>
    <w:rsid w:val="0088291A"/>
    <w:rsid w:val="00882D3A"/>
    <w:rsid w:val="00882E6A"/>
    <w:rsid w:val="008838BF"/>
    <w:rsid w:val="008838D1"/>
    <w:rsid w:val="00883B38"/>
    <w:rsid w:val="00883CCD"/>
    <w:rsid w:val="008843DF"/>
    <w:rsid w:val="008847EC"/>
    <w:rsid w:val="00884CB1"/>
    <w:rsid w:val="00884D11"/>
    <w:rsid w:val="00885352"/>
    <w:rsid w:val="008857FE"/>
    <w:rsid w:val="00885E9E"/>
    <w:rsid w:val="008865C9"/>
    <w:rsid w:val="00886B8F"/>
    <w:rsid w:val="00886BFE"/>
    <w:rsid w:val="00886E23"/>
    <w:rsid w:val="0088703A"/>
    <w:rsid w:val="008873A6"/>
    <w:rsid w:val="00887AE9"/>
    <w:rsid w:val="00887C08"/>
    <w:rsid w:val="00887E12"/>
    <w:rsid w:val="00887ED8"/>
    <w:rsid w:val="00890143"/>
    <w:rsid w:val="00890B7C"/>
    <w:rsid w:val="00890C6A"/>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12"/>
    <w:rsid w:val="008A0FE1"/>
    <w:rsid w:val="008A114C"/>
    <w:rsid w:val="008A150A"/>
    <w:rsid w:val="008A15DC"/>
    <w:rsid w:val="008A1BDB"/>
    <w:rsid w:val="008A1FDA"/>
    <w:rsid w:val="008A2649"/>
    <w:rsid w:val="008A2D51"/>
    <w:rsid w:val="008A2E49"/>
    <w:rsid w:val="008A3055"/>
    <w:rsid w:val="008A374E"/>
    <w:rsid w:val="008A39BD"/>
    <w:rsid w:val="008A3A76"/>
    <w:rsid w:val="008A3FFA"/>
    <w:rsid w:val="008A44AF"/>
    <w:rsid w:val="008A4A62"/>
    <w:rsid w:val="008A4E46"/>
    <w:rsid w:val="008A52C0"/>
    <w:rsid w:val="008A547F"/>
    <w:rsid w:val="008A5AAE"/>
    <w:rsid w:val="008A5AED"/>
    <w:rsid w:val="008A5FC5"/>
    <w:rsid w:val="008A61B4"/>
    <w:rsid w:val="008A65D0"/>
    <w:rsid w:val="008A6638"/>
    <w:rsid w:val="008A6985"/>
    <w:rsid w:val="008A6A58"/>
    <w:rsid w:val="008A6F17"/>
    <w:rsid w:val="008A70D4"/>
    <w:rsid w:val="008A7189"/>
    <w:rsid w:val="008A773E"/>
    <w:rsid w:val="008A7A35"/>
    <w:rsid w:val="008A7B27"/>
    <w:rsid w:val="008A7FD2"/>
    <w:rsid w:val="008B0027"/>
    <w:rsid w:val="008B03E3"/>
    <w:rsid w:val="008B05C9"/>
    <w:rsid w:val="008B0854"/>
    <w:rsid w:val="008B08F6"/>
    <w:rsid w:val="008B0C16"/>
    <w:rsid w:val="008B1379"/>
    <w:rsid w:val="008B177D"/>
    <w:rsid w:val="008B1918"/>
    <w:rsid w:val="008B1C8A"/>
    <w:rsid w:val="008B2079"/>
    <w:rsid w:val="008B20E1"/>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527"/>
    <w:rsid w:val="008C27E5"/>
    <w:rsid w:val="008C2833"/>
    <w:rsid w:val="008C2BA4"/>
    <w:rsid w:val="008C2D40"/>
    <w:rsid w:val="008C2DC4"/>
    <w:rsid w:val="008C2EB8"/>
    <w:rsid w:val="008C2FF9"/>
    <w:rsid w:val="008C30AE"/>
    <w:rsid w:val="008C3337"/>
    <w:rsid w:val="008C342B"/>
    <w:rsid w:val="008C36B1"/>
    <w:rsid w:val="008C36B4"/>
    <w:rsid w:val="008C3B1C"/>
    <w:rsid w:val="008C3C95"/>
    <w:rsid w:val="008C3F03"/>
    <w:rsid w:val="008C42B7"/>
    <w:rsid w:val="008C4641"/>
    <w:rsid w:val="008C494A"/>
    <w:rsid w:val="008C4E78"/>
    <w:rsid w:val="008C584C"/>
    <w:rsid w:val="008C588E"/>
    <w:rsid w:val="008C5AF1"/>
    <w:rsid w:val="008C61BA"/>
    <w:rsid w:val="008C688E"/>
    <w:rsid w:val="008C68E7"/>
    <w:rsid w:val="008C6969"/>
    <w:rsid w:val="008C6EDC"/>
    <w:rsid w:val="008C703E"/>
    <w:rsid w:val="008C778B"/>
    <w:rsid w:val="008C7910"/>
    <w:rsid w:val="008C7BA8"/>
    <w:rsid w:val="008C7E14"/>
    <w:rsid w:val="008C7F22"/>
    <w:rsid w:val="008C7F70"/>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E77"/>
    <w:rsid w:val="008D5F31"/>
    <w:rsid w:val="008D6848"/>
    <w:rsid w:val="008D6AF4"/>
    <w:rsid w:val="008D7FE4"/>
    <w:rsid w:val="008E014C"/>
    <w:rsid w:val="008E0339"/>
    <w:rsid w:val="008E0500"/>
    <w:rsid w:val="008E098D"/>
    <w:rsid w:val="008E0D89"/>
    <w:rsid w:val="008E1196"/>
    <w:rsid w:val="008E1303"/>
    <w:rsid w:val="008E14E5"/>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5961"/>
    <w:rsid w:val="008E6042"/>
    <w:rsid w:val="008E6982"/>
    <w:rsid w:val="008E708E"/>
    <w:rsid w:val="008E7AC6"/>
    <w:rsid w:val="008E7B34"/>
    <w:rsid w:val="008E7DA3"/>
    <w:rsid w:val="008F0164"/>
    <w:rsid w:val="008F029E"/>
    <w:rsid w:val="008F0335"/>
    <w:rsid w:val="008F072E"/>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8F792A"/>
    <w:rsid w:val="008F7A41"/>
    <w:rsid w:val="009000CF"/>
    <w:rsid w:val="009002AD"/>
    <w:rsid w:val="009002E8"/>
    <w:rsid w:val="0090039C"/>
    <w:rsid w:val="00900F3D"/>
    <w:rsid w:val="0090101C"/>
    <w:rsid w:val="0090108B"/>
    <w:rsid w:val="009018AD"/>
    <w:rsid w:val="0090190A"/>
    <w:rsid w:val="009024BB"/>
    <w:rsid w:val="00903B58"/>
    <w:rsid w:val="00903E9E"/>
    <w:rsid w:val="00903F29"/>
    <w:rsid w:val="00904B34"/>
    <w:rsid w:val="00904CC1"/>
    <w:rsid w:val="00904F2D"/>
    <w:rsid w:val="00905535"/>
    <w:rsid w:val="00905551"/>
    <w:rsid w:val="009059D3"/>
    <w:rsid w:val="00905A6F"/>
    <w:rsid w:val="00905B14"/>
    <w:rsid w:val="00905BCC"/>
    <w:rsid w:val="00905C08"/>
    <w:rsid w:val="00905E63"/>
    <w:rsid w:val="00906367"/>
    <w:rsid w:val="00906629"/>
    <w:rsid w:val="00906CD6"/>
    <w:rsid w:val="00906D99"/>
    <w:rsid w:val="009070FE"/>
    <w:rsid w:val="00907137"/>
    <w:rsid w:val="009074A6"/>
    <w:rsid w:val="009109C0"/>
    <w:rsid w:val="009109D0"/>
    <w:rsid w:val="00910B85"/>
    <w:rsid w:val="009112C1"/>
    <w:rsid w:val="0091151D"/>
    <w:rsid w:val="00911689"/>
    <w:rsid w:val="009118E9"/>
    <w:rsid w:val="009119DC"/>
    <w:rsid w:val="00911A64"/>
    <w:rsid w:val="00912044"/>
    <w:rsid w:val="00912371"/>
    <w:rsid w:val="0091278A"/>
    <w:rsid w:val="009128B1"/>
    <w:rsid w:val="009131C7"/>
    <w:rsid w:val="00913334"/>
    <w:rsid w:val="009133BD"/>
    <w:rsid w:val="009133BE"/>
    <w:rsid w:val="009133E7"/>
    <w:rsid w:val="0091385A"/>
    <w:rsid w:val="00913F06"/>
    <w:rsid w:val="00914307"/>
    <w:rsid w:val="009143D4"/>
    <w:rsid w:val="009147A9"/>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2D96"/>
    <w:rsid w:val="0092309A"/>
    <w:rsid w:val="00923C60"/>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1BE"/>
    <w:rsid w:val="00935AE1"/>
    <w:rsid w:val="00935C54"/>
    <w:rsid w:val="009361D8"/>
    <w:rsid w:val="0093626B"/>
    <w:rsid w:val="00936438"/>
    <w:rsid w:val="00936592"/>
    <w:rsid w:val="00936744"/>
    <w:rsid w:val="009370BD"/>
    <w:rsid w:val="0093711B"/>
    <w:rsid w:val="00937219"/>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963"/>
    <w:rsid w:val="00942C6D"/>
    <w:rsid w:val="00942D4C"/>
    <w:rsid w:val="00943406"/>
    <w:rsid w:val="009435B7"/>
    <w:rsid w:val="0094375D"/>
    <w:rsid w:val="009437B7"/>
    <w:rsid w:val="009448A5"/>
    <w:rsid w:val="0094491A"/>
    <w:rsid w:val="00944D42"/>
    <w:rsid w:val="00945043"/>
    <w:rsid w:val="00945208"/>
    <w:rsid w:val="00945390"/>
    <w:rsid w:val="00945429"/>
    <w:rsid w:val="0094557E"/>
    <w:rsid w:val="00945E6A"/>
    <w:rsid w:val="009469B5"/>
    <w:rsid w:val="00946D57"/>
    <w:rsid w:val="00946DED"/>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3D34"/>
    <w:rsid w:val="0095405B"/>
    <w:rsid w:val="0095427E"/>
    <w:rsid w:val="009542AC"/>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2AC"/>
    <w:rsid w:val="009626BB"/>
    <w:rsid w:val="0096285D"/>
    <w:rsid w:val="00962905"/>
    <w:rsid w:val="009629D6"/>
    <w:rsid w:val="00962A84"/>
    <w:rsid w:val="0096343C"/>
    <w:rsid w:val="00963513"/>
    <w:rsid w:val="00963646"/>
    <w:rsid w:val="009638FA"/>
    <w:rsid w:val="009639A8"/>
    <w:rsid w:val="009639AD"/>
    <w:rsid w:val="00963CE1"/>
    <w:rsid w:val="00963DC2"/>
    <w:rsid w:val="00963F95"/>
    <w:rsid w:val="009641D7"/>
    <w:rsid w:val="009641EA"/>
    <w:rsid w:val="009643E6"/>
    <w:rsid w:val="009648EA"/>
    <w:rsid w:val="00964D2B"/>
    <w:rsid w:val="00965426"/>
    <w:rsid w:val="00965DD5"/>
    <w:rsid w:val="00966163"/>
    <w:rsid w:val="00966853"/>
    <w:rsid w:val="00966995"/>
    <w:rsid w:val="00966B41"/>
    <w:rsid w:val="00966EA3"/>
    <w:rsid w:val="009670BF"/>
    <w:rsid w:val="0096732F"/>
    <w:rsid w:val="009702DC"/>
    <w:rsid w:val="0097091D"/>
    <w:rsid w:val="00970C28"/>
    <w:rsid w:val="00971048"/>
    <w:rsid w:val="00971165"/>
    <w:rsid w:val="0097170E"/>
    <w:rsid w:val="00971AA8"/>
    <w:rsid w:val="00971B2F"/>
    <w:rsid w:val="00971EB5"/>
    <w:rsid w:val="00972830"/>
    <w:rsid w:val="009728C6"/>
    <w:rsid w:val="009728DE"/>
    <w:rsid w:val="009729A7"/>
    <w:rsid w:val="00972CEA"/>
    <w:rsid w:val="00972EF8"/>
    <w:rsid w:val="0097316E"/>
    <w:rsid w:val="0097331A"/>
    <w:rsid w:val="00973418"/>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6F83"/>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5DB7"/>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2C7B"/>
    <w:rsid w:val="009933EC"/>
    <w:rsid w:val="00993A80"/>
    <w:rsid w:val="00993B39"/>
    <w:rsid w:val="00993FCF"/>
    <w:rsid w:val="00994D28"/>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0B5"/>
    <w:rsid w:val="009A53CD"/>
    <w:rsid w:val="009A55DA"/>
    <w:rsid w:val="009A63E2"/>
    <w:rsid w:val="009A6521"/>
    <w:rsid w:val="009A66FA"/>
    <w:rsid w:val="009A690B"/>
    <w:rsid w:val="009A6B6A"/>
    <w:rsid w:val="009A6C9B"/>
    <w:rsid w:val="009A7510"/>
    <w:rsid w:val="009A7829"/>
    <w:rsid w:val="009B0255"/>
    <w:rsid w:val="009B0372"/>
    <w:rsid w:val="009B04A3"/>
    <w:rsid w:val="009B062A"/>
    <w:rsid w:val="009B0803"/>
    <w:rsid w:val="009B0858"/>
    <w:rsid w:val="009B1747"/>
    <w:rsid w:val="009B1F44"/>
    <w:rsid w:val="009B233B"/>
    <w:rsid w:val="009B305E"/>
    <w:rsid w:val="009B33D7"/>
    <w:rsid w:val="009B35FE"/>
    <w:rsid w:val="009B39E4"/>
    <w:rsid w:val="009B3A8E"/>
    <w:rsid w:val="009B4006"/>
    <w:rsid w:val="009B4096"/>
    <w:rsid w:val="009B447B"/>
    <w:rsid w:val="009B44C4"/>
    <w:rsid w:val="009B4FF9"/>
    <w:rsid w:val="009B5250"/>
    <w:rsid w:val="009B5411"/>
    <w:rsid w:val="009B5497"/>
    <w:rsid w:val="009B5560"/>
    <w:rsid w:val="009B5CC9"/>
    <w:rsid w:val="009B613B"/>
    <w:rsid w:val="009B6692"/>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2F5"/>
    <w:rsid w:val="009C2541"/>
    <w:rsid w:val="009C28C1"/>
    <w:rsid w:val="009C2C4C"/>
    <w:rsid w:val="009C2D28"/>
    <w:rsid w:val="009C3044"/>
    <w:rsid w:val="009C340B"/>
    <w:rsid w:val="009C36A3"/>
    <w:rsid w:val="009C3875"/>
    <w:rsid w:val="009C3B2D"/>
    <w:rsid w:val="009C3B73"/>
    <w:rsid w:val="009C3EB3"/>
    <w:rsid w:val="009C48BA"/>
    <w:rsid w:val="009C48D6"/>
    <w:rsid w:val="009C4B40"/>
    <w:rsid w:val="009C514A"/>
    <w:rsid w:val="009C5712"/>
    <w:rsid w:val="009C5735"/>
    <w:rsid w:val="009C5753"/>
    <w:rsid w:val="009C581C"/>
    <w:rsid w:val="009C62BE"/>
    <w:rsid w:val="009C6525"/>
    <w:rsid w:val="009C6709"/>
    <w:rsid w:val="009C6960"/>
    <w:rsid w:val="009C6D26"/>
    <w:rsid w:val="009C7112"/>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96D"/>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211"/>
    <w:rsid w:val="009D468D"/>
    <w:rsid w:val="009D4B14"/>
    <w:rsid w:val="009D5677"/>
    <w:rsid w:val="009D5D05"/>
    <w:rsid w:val="009D622C"/>
    <w:rsid w:val="009D68B1"/>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1DED"/>
    <w:rsid w:val="009E207E"/>
    <w:rsid w:val="009E2322"/>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262"/>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6AB9"/>
    <w:rsid w:val="009F720B"/>
    <w:rsid w:val="009F720E"/>
    <w:rsid w:val="009F72FC"/>
    <w:rsid w:val="009F78FB"/>
    <w:rsid w:val="009F7914"/>
    <w:rsid w:val="009F7BFF"/>
    <w:rsid w:val="009F7DA3"/>
    <w:rsid w:val="00A0019B"/>
    <w:rsid w:val="00A006FE"/>
    <w:rsid w:val="00A00B77"/>
    <w:rsid w:val="00A00C7D"/>
    <w:rsid w:val="00A01004"/>
    <w:rsid w:val="00A0114C"/>
    <w:rsid w:val="00A0162E"/>
    <w:rsid w:val="00A01CE1"/>
    <w:rsid w:val="00A01E46"/>
    <w:rsid w:val="00A0202B"/>
    <w:rsid w:val="00A027A1"/>
    <w:rsid w:val="00A028D4"/>
    <w:rsid w:val="00A02BED"/>
    <w:rsid w:val="00A02EEB"/>
    <w:rsid w:val="00A02F8D"/>
    <w:rsid w:val="00A03535"/>
    <w:rsid w:val="00A03599"/>
    <w:rsid w:val="00A03A6C"/>
    <w:rsid w:val="00A04824"/>
    <w:rsid w:val="00A04952"/>
    <w:rsid w:val="00A04BA1"/>
    <w:rsid w:val="00A04E2B"/>
    <w:rsid w:val="00A0517A"/>
    <w:rsid w:val="00A05415"/>
    <w:rsid w:val="00A05672"/>
    <w:rsid w:val="00A05AA8"/>
    <w:rsid w:val="00A05C16"/>
    <w:rsid w:val="00A0617B"/>
    <w:rsid w:val="00A067A5"/>
    <w:rsid w:val="00A068E7"/>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99E"/>
    <w:rsid w:val="00A13A36"/>
    <w:rsid w:val="00A13B23"/>
    <w:rsid w:val="00A13F13"/>
    <w:rsid w:val="00A1405E"/>
    <w:rsid w:val="00A14141"/>
    <w:rsid w:val="00A14401"/>
    <w:rsid w:val="00A146AF"/>
    <w:rsid w:val="00A14815"/>
    <w:rsid w:val="00A14898"/>
    <w:rsid w:val="00A14D96"/>
    <w:rsid w:val="00A15868"/>
    <w:rsid w:val="00A15888"/>
    <w:rsid w:val="00A15C66"/>
    <w:rsid w:val="00A15EAE"/>
    <w:rsid w:val="00A15F4D"/>
    <w:rsid w:val="00A161F9"/>
    <w:rsid w:val="00A16A40"/>
    <w:rsid w:val="00A173B1"/>
    <w:rsid w:val="00A173EF"/>
    <w:rsid w:val="00A175C8"/>
    <w:rsid w:val="00A17910"/>
    <w:rsid w:val="00A17A45"/>
    <w:rsid w:val="00A20025"/>
    <w:rsid w:val="00A2020A"/>
    <w:rsid w:val="00A204C0"/>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2EDD"/>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643"/>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57E"/>
    <w:rsid w:val="00A40958"/>
    <w:rsid w:val="00A40A38"/>
    <w:rsid w:val="00A40A3D"/>
    <w:rsid w:val="00A412D2"/>
    <w:rsid w:val="00A41492"/>
    <w:rsid w:val="00A41731"/>
    <w:rsid w:val="00A42431"/>
    <w:rsid w:val="00A42769"/>
    <w:rsid w:val="00A42A9A"/>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63CC"/>
    <w:rsid w:val="00A47065"/>
    <w:rsid w:val="00A47745"/>
    <w:rsid w:val="00A4778B"/>
    <w:rsid w:val="00A47A8E"/>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217"/>
    <w:rsid w:val="00A61623"/>
    <w:rsid w:val="00A62000"/>
    <w:rsid w:val="00A621EF"/>
    <w:rsid w:val="00A627E2"/>
    <w:rsid w:val="00A628E2"/>
    <w:rsid w:val="00A62B38"/>
    <w:rsid w:val="00A62C8E"/>
    <w:rsid w:val="00A63206"/>
    <w:rsid w:val="00A634B9"/>
    <w:rsid w:val="00A634C0"/>
    <w:rsid w:val="00A6402A"/>
    <w:rsid w:val="00A647D7"/>
    <w:rsid w:val="00A64811"/>
    <w:rsid w:val="00A64B0E"/>
    <w:rsid w:val="00A64B84"/>
    <w:rsid w:val="00A65387"/>
    <w:rsid w:val="00A653D2"/>
    <w:rsid w:val="00A65644"/>
    <w:rsid w:val="00A656B4"/>
    <w:rsid w:val="00A66194"/>
    <w:rsid w:val="00A667B8"/>
    <w:rsid w:val="00A6693D"/>
    <w:rsid w:val="00A66C8F"/>
    <w:rsid w:val="00A66CAC"/>
    <w:rsid w:val="00A67170"/>
    <w:rsid w:val="00A672E0"/>
    <w:rsid w:val="00A67E5E"/>
    <w:rsid w:val="00A7028C"/>
    <w:rsid w:val="00A70842"/>
    <w:rsid w:val="00A70AE1"/>
    <w:rsid w:val="00A70AFA"/>
    <w:rsid w:val="00A70B85"/>
    <w:rsid w:val="00A70D33"/>
    <w:rsid w:val="00A7109E"/>
    <w:rsid w:val="00A71507"/>
    <w:rsid w:val="00A71A8E"/>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820"/>
    <w:rsid w:val="00A81ADC"/>
    <w:rsid w:val="00A81E75"/>
    <w:rsid w:val="00A82264"/>
    <w:rsid w:val="00A8247A"/>
    <w:rsid w:val="00A8285F"/>
    <w:rsid w:val="00A828CD"/>
    <w:rsid w:val="00A82BF7"/>
    <w:rsid w:val="00A82C92"/>
    <w:rsid w:val="00A82E83"/>
    <w:rsid w:val="00A8304D"/>
    <w:rsid w:val="00A8310D"/>
    <w:rsid w:val="00A8314C"/>
    <w:rsid w:val="00A833AF"/>
    <w:rsid w:val="00A834CB"/>
    <w:rsid w:val="00A83B58"/>
    <w:rsid w:val="00A83E9F"/>
    <w:rsid w:val="00A83FC6"/>
    <w:rsid w:val="00A84880"/>
    <w:rsid w:val="00A848AA"/>
    <w:rsid w:val="00A84900"/>
    <w:rsid w:val="00A84E0A"/>
    <w:rsid w:val="00A85075"/>
    <w:rsid w:val="00A85181"/>
    <w:rsid w:val="00A85619"/>
    <w:rsid w:val="00A856BE"/>
    <w:rsid w:val="00A85B41"/>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E82"/>
    <w:rsid w:val="00A92F21"/>
    <w:rsid w:val="00A93333"/>
    <w:rsid w:val="00A93785"/>
    <w:rsid w:val="00A9385D"/>
    <w:rsid w:val="00A944AD"/>
    <w:rsid w:val="00A94503"/>
    <w:rsid w:val="00A947CF"/>
    <w:rsid w:val="00A94D3C"/>
    <w:rsid w:val="00A94E19"/>
    <w:rsid w:val="00A94E24"/>
    <w:rsid w:val="00A94E7C"/>
    <w:rsid w:val="00A95046"/>
    <w:rsid w:val="00A9545D"/>
    <w:rsid w:val="00A954D4"/>
    <w:rsid w:val="00A95563"/>
    <w:rsid w:val="00A95AE2"/>
    <w:rsid w:val="00A95B71"/>
    <w:rsid w:val="00A95C94"/>
    <w:rsid w:val="00A9619A"/>
    <w:rsid w:val="00A96346"/>
    <w:rsid w:val="00A96DAD"/>
    <w:rsid w:val="00A9700F"/>
    <w:rsid w:val="00A970CF"/>
    <w:rsid w:val="00A97392"/>
    <w:rsid w:val="00A97496"/>
    <w:rsid w:val="00A97FE4"/>
    <w:rsid w:val="00AA06BB"/>
    <w:rsid w:val="00AA0BEB"/>
    <w:rsid w:val="00AA0C0D"/>
    <w:rsid w:val="00AA107B"/>
    <w:rsid w:val="00AA14CE"/>
    <w:rsid w:val="00AA162A"/>
    <w:rsid w:val="00AA1B81"/>
    <w:rsid w:val="00AA1BE8"/>
    <w:rsid w:val="00AA2093"/>
    <w:rsid w:val="00AA2121"/>
    <w:rsid w:val="00AA243A"/>
    <w:rsid w:val="00AA26AC"/>
    <w:rsid w:val="00AA27EA"/>
    <w:rsid w:val="00AA2829"/>
    <w:rsid w:val="00AA29AF"/>
    <w:rsid w:val="00AA2B19"/>
    <w:rsid w:val="00AA2C55"/>
    <w:rsid w:val="00AA2F1C"/>
    <w:rsid w:val="00AA32FA"/>
    <w:rsid w:val="00AA384B"/>
    <w:rsid w:val="00AA38D8"/>
    <w:rsid w:val="00AA3DF9"/>
    <w:rsid w:val="00AA4453"/>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070"/>
    <w:rsid w:val="00AB68B6"/>
    <w:rsid w:val="00AB690E"/>
    <w:rsid w:val="00AB6B15"/>
    <w:rsid w:val="00AB6E6D"/>
    <w:rsid w:val="00AB7A03"/>
    <w:rsid w:val="00AB7B7A"/>
    <w:rsid w:val="00AB7C8A"/>
    <w:rsid w:val="00AB7D16"/>
    <w:rsid w:val="00AB7DEA"/>
    <w:rsid w:val="00AB7E97"/>
    <w:rsid w:val="00AB7EAE"/>
    <w:rsid w:val="00AC01D1"/>
    <w:rsid w:val="00AC0315"/>
    <w:rsid w:val="00AC06E7"/>
    <w:rsid w:val="00AC083F"/>
    <w:rsid w:val="00AC08EA"/>
    <w:rsid w:val="00AC0A26"/>
    <w:rsid w:val="00AC0F2C"/>
    <w:rsid w:val="00AC0F33"/>
    <w:rsid w:val="00AC15D1"/>
    <w:rsid w:val="00AC17A3"/>
    <w:rsid w:val="00AC290E"/>
    <w:rsid w:val="00AC2EDB"/>
    <w:rsid w:val="00AC3229"/>
    <w:rsid w:val="00AC342F"/>
    <w:rsid w:val="00AC380B"/>
    <w:rsid w:val="00AC3A31"/>
    <w:rsid w:val="00AC3B17"/>
    <w:rsid w:val="00AC3D95"/>
    <w:rsid w:val="00AC4169"/>
    <w:rsid w:val="00AC46CD"/>
    <w:rsid w:val="00AC46D6"/>
    <w:rsid w:val="00AC4C98"/>
    <w:rsid w:val="00AC4CDF"/>
    <w:rsid w:val="00AC4FA3"/>
    <w:rsid w:val="00AC5323"/>
    <w:rsid w:val="00AC5C1C"/>
    <w:rsid w:val="00AC5CFB"/>
    <w:rsid w:val="00AC5F12"/>
    <w:rsid w:val="00AC6394"/>
    <w:rsid w:val="00AC67CE"/>
    <w:rsid w:val="00AC69A3"/>
    <w:rsid w:val="00AC6F83"/>
    <w:rsid w:val="00AC7234"/>
    <w:rsid w:val="00AC7864"/>
    <w:rsid w:val="00AC794E"/>
    <w:rsid w:val="00AC79BD"/>
    <w:rsid w:val="00AC7D61"/>
    <w:rsid w:val="00AC7EBE"/>
    <w:rsid w:val="00AC7EE5"/>
    <w:rsid w:val="00AC7EE8"/>
    <w:rsid w:val="00AD0063"/>
    <w:rsid w:val="00AD05A0"/>
    <w:rsid w:val="00AD0702"/>
    <w:rsid w:val="00AD0787"/>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4DAB"/>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0E47"/>
    <w:rsid w:val="00AF1235"/>
    <w:rsid w:val="00AF159A"/>
    <w:rsid w:val="00AF16BA"/>
    <w:rsid w:val="00AF1924"/>
    <w:rsid w:val="00AF20A1"/>
    <w:rsid w:val="00AF293E"/>
    <w:rsid w:val="00AF2970"/>
    <w:rsid w:val="00AF34DB"/>
    <w:rsid w:val="00AF35CB"/>
    <w:rsid w:val="00AF3F6F"/>
    <w:rsid w:val="00AF421E"/>
    <w:rsid w:val="00AF428B"/>
    <w:rsid w:val="00AF4C5B"/>
    <w:rsid w:val="00AF4CE8"/>
    <w:rsid w:val="00AF4F0F"/>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68C"/>
    <w:rsid w:val="00B0088F"/>
    <w:rsid w:val="00B00CDC"/>
    <w:rsid w:val="00B0105E"/>
    <w:rsid w:val="00B0162B"/>
    <w:rsid w:val="00B01780"/>
    <w:rsid w:val="00B01825"/>
    <w:rsid w:val="00B01B6F"/>
    <w:rsid w:val="00B01BE2"/>
    <w:rsid w:val="00B01E2F"/>
    <w:rsid w:val="00B022B0"/>
    <w:rsid w:val="00B02378"/>
    <w:rsid w:val="00B02406"/>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1CFB"/>
    <w:rsid w:val="00B121A1"/>
    <w:rsid w:val="00B1262C"/>
    <w:rsid w:val="00B12D21"/>
    <w:rsid w:val="00B12F4F"/>
    <w:rsid w:val="00B136D4"/>
    <w:rsid w:val="00B1391C"/>
    <w:rsid w:val="00B140AC"/>
    <w:rsid w:val="00B14584"/>
    <w:rsid w:val="00B146C8"/>
    <w:rsid w:val="00B14854"/>
    <w:rsid w:val="00B14F9E"/>
    <w:rsid w:val="00B151AF"/>
    <w:rsid w:val="00B15B97"/>
    <w:rsid w:val="00B15FBE"/>
    <w:rsid w:val="00B16373"/>
    <w:rsid w:val="00B16472"/>
    <w:rsid w:val="00B164F3"/>
    <w:rsid w:val="00B16AB6"/>
    <w:rsid w:val="00B16B75"/>
    <w:rsid w:val="00B16BE1"/>
    <w:rsid w:val="00B17100"/>
    <w:rsid w:val="00B17132"/>
    <w:rsid w:val="00B17434"/>
    <w:rsid w:val="00B1746F"/>
    <w:rsid w:val="00B1783E"/>
    <w:rsid w:val="00B2054B"/>
    <w:rsid w:val="00B206B9"/>
    <w:rsid w:val="00B2083F"/>
    <w:rsid w:val="00B20A34"/>
    <w:rsid w:val="00B20B88"/>
    <w:rsid w:val="00B20BF3"/>
    <w:rsid w:val="00B20C69"/>
    <w:rsid w:val="00B20F3E"/>
    <w:rsid w:val="00B2129B"/>
    <w:rsid w:val="00B2140F"/>
    <w:rsid w:val="00B2216D"/>
    <w:rsid w:val="00B22576"/>
    <w:rsid w:val="00B22F5C"/>
    <w:rsid w:val="00B23087"/>
    <w:rsid w:val="00B235A2"/>
    <w:rsid w:val="00B23A36"/>
    <w:rsid w:val="00B241A4"/>
    <w:rsid w:val="00B245B6"/>
    <w:rsid w:val="00B24C9E"/>
    <w:rsid w:val="00B25351"/>
    <w:rsid w:val="00B2550F"/>
    <w:rsid w:val="00B2589D"/>
    <w:rsid w:val="00B25D23"/>
    <w:rsid w:val="00B26536"/>
    <w:rsid w:val="00B26E47"/>
    <w:rsid w:val="00B26F35"/>
    <w:rsid w:val="00B279DA"/>
    <w:rsid w:val="00B27AC5"/>
    <w:rsid w:val="00B27B83"/>
    <w:rsid w:val="00B27C0F"/>
    <w:rsid w:val="00B27E4F"/>
    <w:rsid w:val="00B27FA1"/>
    <w:rsid w:val="00B30354"/>
    <w:rsid w:val="00B30603"/>
    <w:rsid w:val="00B30A34"/>
    <w:rsid w:val="00B30E0F"/>
    <w:rsid w:val="00B31804"/>
    <w:rsid w:val="00B31919"/>
    <w:rsid w:val="00B31A09"/>
    <w:rsid w:val="00B31AB6"/>
    <w:rsid w:val="00B31DF3"/>
    <w:rsid w:val="00B31EF3"/>
    <w:rsid w:val="00B32525"/>
    <w:rsid w:val="00B32696"/>
    <w:rsid w:val="00B32D6D"/>
    <w:rsid w:val="00B32FB9"/>
    <w:rsid w:val="00B33362"/>
    <w:rsid w:val="00B333A7"/>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AB"/>
    <w:rsid w:val="00B412CD"/>
    <w:rsid w:val="00B41719"/>
    <w:rsid w:val="00B41B1E"/>
    <w:rsid w:val="00B41B58"/>
    <w:rsid w:val="00B427DA"/>
    <w:rsid w:val="00B42F77"/>
    <w:rsid w:val="00B4302C"/>
    <w:rsid w:val="00B43213"/>
    <w:rsid w:val="00B432B6"/>
    <w:rsid w:val="00B435EA"/>
    <w:rsid w:val="00B435F9"/>
    <w:rsid w:val="00B4368F"/>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3E7"/>
    <w:rsid w:val="00B514C8"/>
    <w:rsid w:val="00B51A61"/>
    <w:rsid w:val="00B51EB9"/>
    <w:rsid w:val="00B52989"/>
    <w:rsid w:val="00B52C0B"/>
    <w:rsid w:val="00B52CCA"/>
    <w:rsid w:val="00B52EF8"/>
    <w:rsid w:val="00B531D7"/>
    <w:rsid w:val="00B533C0"/>
    <w:rsid w:val="00B53423"/>
    <w:rsid w:val="00B535E2"/>
    <w:rsid w:val="00B53817"/>
    <w:rsid w:val="00B5396B"/>
    <w:rsid w:val="00B53CC1"/>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631"/>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7DC"/>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C78"/>
    <w:rsid w:val="00B83E5F"/>
    <w:rsid w:val="00B8414D"/>
    <w:rsid w:val="00B84175"/>
    <w:rsid w:val="00B8422C"/>
    <w:rsid w:val="00B845B2"/>
    <w:rsid w:val="00B84CEC"/>
    <w:rsid w:val="00B8570C"/>
    <w:rsid w:val="00B85737"/>
    <w:rsid w:val="00B857FB"/>
    <w:rsid w:val="00B85B0C"/>
    <w:rsid w:val="00B85B42"/>
    <w:rsid w:val="00B85F90"/>
    <w:rsid w:val="00B8735B"/>
    <w:rsid w:val="00B8745F"/>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180"/>
    <w:rsid w:val="00B94427"/>
    <w:rsid w:val="00B9494F"/>
    <w:rsid w:val="00B95271"/>
    <w:rsid w:val="00B95567"/>
    <w:rsid w:val="00B95C5D"/>
    <w:rsid w:val="00B95C71"/>
    <w:rsid w:val="00B96841"/>
    <w:rsid w:val="00B96EB5"/>
    <w:rsid w:val="00B971DA"/>
    <w:rsid w:val="00B9723C"/>
    <w:rsid w:val="00B973A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0C"/>
    <w:rsid w:val="00BA4A48"/>
    <w:rsid w:val="00BA4B9F"/>
    <w:rsid w:val="00BA52C9"/>
    <w:rsid w:val="00BA5B05"/>
    <w:rsid w:val="00BA5E08"/>
    <w:rsid w:val="00BA5F5F"/>
    <w:rsid w:val="00BA611B"/>
    <w:rsid w:val="00BA61E3"/>
    <w:rsid w:val="00BA6B91"/>
    <w:rsid w:val="00BA6DBD"/>
    <w:rsid w:val="00BA716D"/>
    <w:rsid w:val="00BA76EB"/>
    <w:rsid w:val="00BA7E2B"/>
    <w:rsid w:val="00BA7EAA"/>
    <w:rsid w:val="00BB01F2"/>
    <w:rsid w:val="00BB03FB"/>
    <w:rsid w:val="00BB03FF"/>
    <w:rsid w:val="00BB0735"/>
    <w:rsid w:val="00BB07F6"/>
    <w:rsid w:val="00BB094E"/>
    <w:rsid w:val="00BB0D8E"/>
    <w:rsid w:val="00BB0E48"/>
    <w:rsid w:val="00BB1215"/>
    <w:rsid w:val="00BB127D"/>
    <w:rsid w:val="00BB15A4"/>
    <w:rsid w:val="00BB2043"/>
    <w:rsid w:val="00BB277D"/>
    <w:rsid w:val="00BB28E2"/>
    <w:rsid w:val="00BB2945"/>
    <w:rsid w:val="00BB2C4C"/>
    <w:rsid w:val="00BB2FF6"/>
    <w:rsid w:val="00BB30CB"/>
    <w:rsid w:val="00BB3648"/>
    <w:rsid w:val="00BB402E"/>
    <w:rsid w:val="00BB42C9"/>
    <w:rsid w:val="00BB4445"/>
    <w:rsid w:val="00BB4B5E"/>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35C"/>
    <w:rsid w:val="00BC4566"/>
    <w:rsid w:val="00BC46D9"/>
    <w:rsid w:val="00BC47E7"/>
    <w:rsid w:val="00BC495E"/>
    <w:rsid w:val="00BC4CD2"/>
    <w:rsid w:val="00BC4E4E"/>
    <w:rsid w:val="00BC503C"/>
    <w:rsid w:val="00BC52C9"/>
    <w:rsid w:val="00BC533B"/>
    <w:rsid w:val="00BC554D"/>
    <w:rsid w:val="00BC5AFE"/>
    <w:rsid w:val="00BC5D64"/>
    <w:rsid w:val="00BC6502"/>
    <w:rsid w:val="00BC6718"/>
    <w:rsid w:val="00BC68BF"/>
    <w:rsid w:val="00BC6C0B"/>
    <w:rsid w:val="00BC726A"/>
    <w:rsid w:val="00BC79EB"/>
    <w:rsid w:val="00BC7D57"/>
    <w:rsid w:val="00BC7E7E"/>
    <w:rsid w:val="00BD024D"/>
    <w:rsid w:val="00BD0296"/>
    <w:rsid w:val="00BD062D"/>
    <w:rsid w:val="00BD0819"/>
    <w:rsid w:val="00BD0909"/>
    <w:rsid w:val="00BD0AA1"/>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8B4"/>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0FF"/>
    <w:rsid w:val="00BE1175"/>
    <w:rsid w:val="00BE12B3"/>
    <w:rsid w:val="00BE18A9"/>
    <w:rsid w:val="00BE1C1C"/>
    <w:rsid w:val="00BE1DB7"/>
    <w:rsid w:val="00BE21CC"/>
    <w:rsid w:val="00BE2810"/>
    <w:rsid w:val="00BE29D8"/>
    <w:rsid w:val="00BE2BAA"/>
    <w:rsid w:val="00BE2E98"/>
    <w:rsid w:val="00BE321C"/>
    <w:rsid w:val="00BE3229"/>
    <w:rsid w:val="00BE366B"/>
    <w:rsid w:val="00BE3820"/>
    <w:rsid w:val="00BE39AE"/>
    <w:rsid w:val="00BE3C31"/>
    <w:rsid w:val="00BE3C9C"/>
    <w:rsid w:val="00BE3DC8"/>
    <w:rsid w:val="00BE4A18"/>
    <w:rsid w:val="00BE53AA"/>
    <w:rsid w:val="00BE5689"/>
    <w:rsid w:val="00BE5875"/>
    <w:rsid w:val="00BE58C7"/>
    <w:rsid w:val="00BE59C6"/>
    <w:rsid w:val="00BE5B57"/>
    <w:rsid w:val="00BE5BC5"/>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2E3"/>
    <w:rsid w:val="00BF3595"/>
    <w:rsid w:val="00BF3817"/>
    <w:rsid w:val="00BF3822"/>
    <w:rsid w:val="00BF3878"/>
    <w:rsid w:val="00BF3D35"/>
    <w:rsid w:val="00BF45C5"/>
    <w:rsid w:val="00BF4FD2"/>
    <w:rsid w:val="00BF51C3"/>
    <w:rsid w:val="00BF5674"/>
    <w:rsid w:val="00BF5F54"/>
    <w:rsid w:val="00BF6322"/>
    <w:rsid w:val="00BF6359"/>
    <w:rsid w:val="00BF667B"/>
    <w:rsid w:val="00BF67CD"/>
    <w:rsid w:val="00BF6A36"/>
    <w:rsid w:val="00BF71E5"/>
    <w:rsid w:val="00BF7216"/>
    <w:rsid w:val="00BF731A"/>
    <w:rsid w:val="00BF7AA2"/>
    <w:rsid w:val="00BF7F2B"/>
    <w:rsid w:val="00C0016C"/>
    <w:rsid w:val="00C001F4"/>
    <w:rsid w:val="00C008B9"/>
    <w:rsid w:val="00C00929"/>
    <w:rsid w:val="00C00A3B"/>
    <w:rsid w:val="00C00CCB"/>
    <w:rsid w:val="00C00D1F"/>
    <w:rsid w:val="00C015F0"/>
    <w:rsid w:val="00C019B2"/>
    <w:rsid w:val="00C0214E"/>
    <w:rsid w:val="00C025A7"/>
    <w:rsid w:val="00C025A9"/>
    <w:rsid w:val="00C02673"/>
    <w:rsid w:val="00C029F9"/>
    <w:rsid w:val="00C02AA4"/>
    <w:rsid w:val="00C02E21"/>
    <w:rsid w:val="00C02F3B"/>
    <w:rsid w:val="00C0309F"/>
    <w:rsid w:val="00C03622"/>
    <w:rsid w:val="00C03947"/>
    <w:rsid w:val="00C039E9"/>
    <w:rsid w:val="00C03E90"/>
    <w:rsid w:val="00C04074"/>
    <w:rsid w:val="00C04192"/>
    <w:rsid w:val="00C043E5"/>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6C3"/>
    <w:rsid w:val="00C10D22"/>
    <w:rsid w:val="00C1155A"/>
    <w:rsid w:val="00C11B76"/>
    <w:rsid w:val="00C11D23"/>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5E02"/>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1EFD"/>
    <w:rsid w:val="00C221AF"/>
    <w:rsid w:val="00C22454"/>
    <w:rsid w:val="00C2290C"/>
    <w:rsid w:val="00C22B1C"/>
    <w:rsid w:val="00C22F05"/>
    <w:rsid w:val="00C2313B"/>
    <w:rsid w:val="00C234B5"/>
    <w:rsid w:val="00C235EF"/>
    <w:rsid w:val="00C239AB"/>
    <w:rsid w:val="00C23B67"/>
    <w:rsid w:val="00C23F00"/>
    <w:rsid w:val="00C24855"/>
    <w:rsid w:val="00C2532B"/>
    <w:rsid w:val="00C25346"/>
    <w:rsid w:val="00C25660"/>
    <w:rsid w:val="00C25A94"/>
    <w:rsid w:val="00C25B0F"/>
    <w:rsid w:val="00C25BB8"/>
    <w:rsid w:val="00C25E4A"/>
    <w:rsid w:val="00C2619B"/>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5B3"/>
    <w:rsid w:val="00C34B47"/>
    <w:rsid w:val="00C3501F"/>
    <w:rsid w:val="00C355D9"/>
    <w:rsid w:val="00C3576F"/>
    <w:rsid w:val="00C35A42"/>
    <w:rsid w:val="00C35E18"/>
    <w:rsid w:val="00C367DF"/>
    <w:rsid w:val="00C369DB"/>
    <w:rsid w:val="00C36E1E"/>
    <w:rsid w:val="00C378A9"/>
    <w:rsid w:val="00C37A55"/>
    <w:rsid w:val="00C37A8A"/>
    <w:rsid w:val="00C37B15"/>
    <w:rsid w:val="00C403E8"/>
    <w:rsid w:val="00C406C3"/>
    <w:rsid w:val="00C408E0"/>
    <w:rsid w:val="00C40982"/>
    <w:rsid w:val="00C40DE7"/>
    <w:rsid w:val="00C413F1"/>
    <w:rsid w:val="00C41BFA"/>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849"/>
    <w:rsid w:val="00C47AA8"/>
    <w:rsid w:val="00C47D23"/>
    <w:rsid w:val="00C5009F"/>
    <w:rsid w:val="00C50476"/>
    <w:rsid w:val="00C50A72"/>
    <w:rsid w:val="00C514AC"/>
    <w:rsid w:val="00C51A09"/>
    <w:rsid w:val="00C51E80"/>
    <w:rsid w:val="00C525DB"/>
    <w:rsid w:val="00C52B30"/>
    <w:rsid w:val="00C52F52"/>
    <w:rsid w:val="00C53BB9"/>
    <w:rsid w:val="00C53E0C"/>
    <w:rsid w:val="00C543B1"/>
    <w:rsid w:val="00C549D0"/>
    <w:rsid w:val="00C54CCB"/>
    <w:rsid w:val="00C54E72"/>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537"/>
    <w:rsid w:val="00C6364D"/>
    <w:rsid w:val="00C63761"/>
    <w:rsid w:val="00C6395C"/>
    <w:rsid w:val="00C63AEE"/>
    <w:rsid w:val="00C63F65"/>
    <w:rsid w:val="00C64094"/>
    <w:rsid w:val="00C6428F"/>
    <w:rsid w:val="00C64297"/>
    <w:rsid w:val="00C64495"/>
    <w:rsid w:val="00C6453A"/>
    <w:rsid w:val="00C64784"/>
    <w:rsid w:val="00C64A52"/>
    <w:rsid w:val="00C64EDF"/>
    <w:rsid w:val="00C64FA9"/>
    <w:rsid w:val="00C653BF"/>
    <w:rsid w:val="00C65540"/>
    <w:rsid w:val="00C655D1"/>
    <w:rsid w:val="00C65B06"/>
    <w:rsid w:val="00C65E81"/>
    <w:rsid w:val="00C660AB"/>
    <w:rsid w:val="00C66251"/>
    <w:rsid w:val="00C66B8F"/>
    <w:rsid w:val="00C66C96"/>
    <w:rsid w:val="00C66CAF"/>
    <w:rsid w:val="00C66DB4"/>
    <w:rsid w:val="00C66ECF"/>
    <w:rsid w:val="00C6757C"/>
    <w:rsid w:val="00C67740"/>
    <w:rsid w:val="00C67773"/>
    <w:rsid w:val="00C702BC"/>
    <w:rsid w:val="00C706EC"/>
    <w:rsid w:val="00C70D34"/>
    <w:rsid w:val="00C70FCA"/>
    <w:rsid w:val="00C711A4"/>
    <w:rsid w:val="00C7230D"/>
    <w:rsid w:val="00C7251C"/>
    <w:rsid w:val="00C725E5"/>
    <w:rsid w:val="00C727F2"/>
    <w:rsid w:val="00C72E23"/>
    <w:rsid w:val="00C72F6E"/>
    <w:rsid w:val="00C73364"/>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007"/>
    <w:rsid w:val="00C75DC1"/>
    <w:rsid w:val="00C75E13"/>
    <w:rsid w:val="00C75FFB"/>
    <w:rsid w:val="00C761A3"/>
    <w:rsid w:val="00C7630F"/>
    <w:rsid w:val="00C76890"/>
    <w:rsid w:val="00C76B3E"/>
    <w:rsid w:val="00C76DA4"/>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2D4A"/>
    <w:rsid w:val="00C83034"/>
    <w:rsid w:val="00C83305"/>
    <w:rsid w:val="00C83601"/>
    <w:rsid w:val="00C837D4"/>
    <w:rsid w:val="00C8381F"/>
    <w:rsid w:val="00C83C20"/>
    <w:rsid w:val="00C83C43"/>
    <w:rsid w:val="00C847BF"/>
    <w:rsid w:val="00C84BFE"/>
    <w:rsid w:val="00C84DC8"/>
    <w:rsid w:val="00C8574D"/>
    <w:rsid w:val="00C85AEC"/>
    <w:rsid w:val="00C85B88"/>
    <w:rsid w:val="00C86148"/>
    <w:rsid w:val="00C86421"/>
    <w:rsid w:val="00C8681A"/>
    <w:rsid w:val="00C87066"/>
    <w:rsid w:val="00C8714B"/>
    <w:rsid w:val="00C874CD"/>
    <w:rsid w:val="00C87611"/>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615"/>
    <w:rsid w:val="00C97752"/>
    <w:rsid w:val="00C97B50"/>
    <w:rsid w:val="00C97CA5"/>
    <w:rsid w:val="00CA0DAC"/>
    <w:rsid w:val="00CA1326"/>
    <w:rsid w:val="00CA1883"/>
    <w:rsid w:val="00CA18CC"/>
    <w:rsid w:val="00CA1CD8"/>
    <w:rsid w:val="00CA1CE2"/>
    <w:rsid w:val="00CA26E2"/>
    <w:rsid w:val="00CA32C9"/>
    <w:rsid w:val="00CA3674"/>
    <w:rsid w:val="00CA3A00"/>
    <w:rsid w:val="00CA3C14"/>
    <w:rsid w:val="00CA44C2"/>
    <w:rsid w:val="00CA46F7"/>
    <w:rsid w:val="00CA4883"/>
    <w:rsid w:val="00CA48E6"/>
    <w:rsid w:val="00CA5476"/>
    <w:rsid w:val="00CA5818"/>
    <w:rsid w:val="00CA5962"/>
    <w:rsid w:val="00CA5CED"/>
    <w:rsid w:val="00CA5CFD"/>
    <w:rsid w:val="00CA5EEF"/>
    <w:rsid w:val="00CA632D"/>
    <w:rsid w:val="00CA6A36"/>
    <w:rsid w:val="00CA6B08"/>
    <w:rsid w:val="00CA6C72"/>
    <w:rsid w:val="00CA6CB0"/>
    <w:rsid w:val="00CA70E0"/>
    <w:rsid w:val="00CA71D8"/>
    <w:rsid w:val="00CA72B9"/>
    <w:rsid w:val="00CA73DD"/>
    <w:rsid w:val="00CA75B5"/>
    <w:rsid w:val="00CA7689"/>
    <w:rsid w:val="00CA7901"/>
    <w:rsid w:val="00CA7BB9"/>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57"/>
    <w:rsid w:val="00CB3DB4"/>
    <w:rsid w:val="00CB46B4"/>
    <w:rsid w:val="00CB470D"/>
    <w:rsid w:val="00CB4AF8"/>
    <w:rsid w:val="00CB4B52"/>
    <w:rsid w:val="00CB4ECE"/>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8AF"/>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2C7"/>
    <w:rsid w:val="00CD040C"/>
    <w:rsid w:val="00CD05CC"/>
    <w:rsid w:val="00CD06EC"/>
    <w:rsid w:val="00CD0842"/>
    <w:rsid w:val="00CD11A2"/>
    <w:rsid w:val="00CD1694"/>
    <w:rsid w:val="00CD1C4B"/>
    <w:rsid w:val="00CD1CBE"/>
    <w:rsid w:val="00CD1E8D"/>
    <w:rsid w:val="00CD268D"/>
    <w:rsid w:val="00CD2731"/>
    <w:rsid w:val="00CD27D9"/>
    <w:rsid w:val="00CD2CB5"/>
    <w:rsid w:val="00CD2CFB"/>
    <w:rsid w:val="00CD3178"/>
    <w:rsid w:val="00CD34E4"/>
    <w:rsid w:val="00CD3B3F"/>
    <w:rsid w:val="00CD3BA9"/>
    <w:rsid w:val="00CD3D46"/>
    <w:rsid w:val="00CD4207"/>
    <w:rsid w:val="00CD4326"/>
    <w:rsid w:val="00CD4343"/>
    <w:rsid w:val="00CD4382"/>
    <w:rsid w:val="00CD4954"/>
    <w:rsid w:val="00CD4AF8"/>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113"/>
    <w:rsid w:val="00CE137D"/>
    <w:rsid w:val="00CE15D6"/>
    <w:rsid w:val="00CE16FD"/>
    <w:rsid w:val="00CE1A65"/>
    <w:rsid w:val="00CE1C8D"/>
    <w:rsid w:val="00CE1D07"/>
    <w:rsid w:val="00CE209F"/>
    <w:rsid w:val="00CE224A"/>
    <w:rsid w:val="00CE25FB"/>
    <w:rsid w:val="00CE2736"/>
    <w:rsid w:val="00CE28EA"/>
    <w:rsid w:val="00CE28F1"/>
    <w:rsid w:val="00CE2A1B"/>
    <w:rsid w:val="00CE31E5"/>
    <w:rsid w:val="00CE333F"/>
    <w:rsid w:val="00CE3AAA"/>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0B95"/>
    <w:rsid w:val="00CF11A8"/>
    <w:rsid w:val="00CF141A"/>
    <w:rsid w:val="00CF161A"/>
    <w:rsid w:val="00CF28C0"/>
    <w:rsid w:val="00CF2B9B"/>
    <w:rsid w:val="00CF3C96"/>
    <w:rsid w:val="00CF3D94"/>
    <w:rsid w:val="00CF3F51"/>
    <w:rsid w:val="00CF4442"/>
    <w:rsid w:val="00CF5488"/>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300"/>
    <w:rsid w:val="00D02494"/>
    <w:rsid w:val="00D0250A"/>
    <w:rsid w:val="00D025E4"/>
    <w:rsid w:val="00D0283A"/>
    <w:rsid w:val="00D02950"/>
    <w:rsid w:val="00D029AE"/>
    <w:rsid w:val="00D033D3"/>
    <w:rsid w:val="00D03449"/>
    <w:rsid w:val="00D035F2"/>
    <w:rsid w:val="00D0394A"/>
    <w:rsid w:val="00D03C22"/>
    <w:rsid w:val="00D04BE9"/>
    <w:rsid w:val="00D05B08"/>
    <w:rsid w:val="00D05B25"/>
    <w:rsid w:val="00D05B32"/>
    <w:rsid w:val="00D05BED"/>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A7B"/>
    <w:rsid w:val="00D10CF8"/>
    <w:rsid w:val="00D10D0A"/>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0328"/>
    <w:rsid w:val="00D20F4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1A2"/>
    <w:rsid w:val="00D4234C"/>
    <w:rsid w:val="00D428A4"/>
    <w:rsid w:val="00D42A08"/>
    <w:rsid w:val="00D435B0"/>
    <w:rsid w:val="00D43692"/>
    <w:rsid w:val="00D43BFD"/>
    <w:rsid w:val="00D440F7"/>
    <w:rsid w:val="00D4449B"/>
    <w:rsid w:val="00D44844"/>
    <w:rsid w:val="00D44CA8"/>
    <w:rsid w:val="00D45046"/>
    <w:rsid w:val="00D45882"/>
    <w:rsid w:val="00D459A3"/>
    <w:rsid w:val="00D45B21"/>
    <w:rsid w:val="00D45BCE"/>
    <w:rsid w:val="00D464AB"/>
    <w:rsid w:val="00D465C6"/>
    <w:rsid w:val="00D46A57"/>
    <w:rsid w:val="00D472A2"/>
    <w:rsid w:val="00D47862"/>
    <w:rsid w:val="00D47D63"/>
    <w:rsid w:val="00D50095"/>
    <w:rsid w:val="00D50130"/>
    <w:rsid w:val="00D5021E"/>
    <w:rsid w:val="00D502BE"/>
    <w:rsid w:val="00D503AA"/>
    <w:rsid w:val="00D508B1"/>
    <w:rsid w:val="00D50FDE"/>
    <w:rsid w:val="00D5121F"/>
    <w:rsid w:val="00D51B9D"/>
    <w:rsid w:val="00D51C7A"/>
    <w:rsid w:val="00D51ECC"/>
    <w:rsid w:val="00D52561"/>
    <w:rsid w:val="00D53186"/>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3EE4"/>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3D1"/>
    <w:rsid w:val="00D674E5"/>
    <w:rsid w:val="00D67547"/>
    <w:rsid w:val="00D67598"/>
    <w:rsid w:val="00D675FF"/>
    <w:rsid w:val="00D67EA0"/>
    <w:rsid w:val="00D67F2C"/>
    <w:rsid w:val="00D7037C"/>
    <w:rsid w:val="00D704FF"/>
    <w:rsid w:val="00D71110"/>
    <w:rsid w:val="00D71168"/>
    <w:rsid w:val="00D71434"/>
    <w:rsid w:val="00D71D22"/>
    <w:rsid w:val="00D71D7B"/>
    <w:rsid w:val="00D7211A"/>
    <w:rsid w:val="00D727C6"/>
    <w:rsid w:val="00D7312A"/>
    <w:rsid w:val="00D7321B"/>
    <w:rsid w:val="00D7352B"/>
    <w:rsid w:val="00D73811"/>
    <w:rsid w:val="00D73AAC"/>
    <w:rsid w:val="00D73CEC"/>
    <w:rsid w:val="00D73D72"/>
    <w:rsid w:val="00D74463"/>
    <w:rsid w:val="00D750CB"/>
    <w:rsid w:val="00D75129"/>
    <w:rsid w:val="00D75276"/>
    <w:rsid w:val="00D7549E"/>
    <w:rsid w:val="00D7562F"/>
    <w:rsid w:val="00D75975"/>
    <w:rsid w:val="00D75A6D"/>
    <w:rsid w:val="00D76187"/>
    <w:rsid w:val="00D7668F"/>
    <w:rsid w:val="00D7690B"/>
    <w:rsid w:val="00D76CD8"/>
    <w:rsid w:val="00D77AC7"/>
    <w:rsid w:val="00D77C52"/>
    <w:rsid w:val="00D77DB5"/>
    <w:rsid w:val="00D77E1F"/>
    <w:rsid w:val="00D80156"/>
    <w:rsid w:val="00D802E5"/>
    <w:rsid w:val="00D80A68"/>
    <w:rsid w:val="00D80DF9"/>
    <w:rsid w:val="00D80E57"/>
    <w:rsid w:val="00D812B5"/>
    <w:rsid w:val="00D81A04"/>
    <w:rsid w:val="00D81B41"/>
    <w:rsid w:val="00D81CF4"/>
    <w:rsid w:val="00D824C7"/>
    <w:rsid w:val="00D8297E"/>
    <w:rsid w:val="00D82C65"/>
    <w:rsid w:val="00D83024"/>
    <w:rsid w:val="00D833A2"/>
    <w:rsid w:val="00D833D6"/>
    <w:rsid w:val="00D8384A"/>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CD7"/>
    <w:rsid w:val="00D87D3D"/>
    <w:rsid w:val="00D87FB3"/>
    <w:rsid w:val="00D901C8"/>
    <w:rsid w:val="00D91ACC"/>
    <w:rsid w:val="00D91B9B"/>
    <w:rsid w:val="00D91E54"/>
    <w:rsid w:val="00D9213E"/>
    <w:rsid w:val="00D92233"/>
    <w:rsid w:val="00D92473"/>
    <w:rsid w:val="00D9283E"/>
    <w:rsid w:val="00D92F7D"/>
    <w:rsid w:val="00D931CF"/>
    <w:rsid w:val="00D932E2"/>
    <w:rsid w:val="00D93770"/>
    <w:rsid w:val="00D94B00"/>
    <w:rsid w:val="00D94C93"/>
    <w:rsid w:val="00D95242"/>
    <w:rsid w:val="00D95B31"/>
    <w:rsid w:val="00D95E09"/>
    <w:rsid w:val="00D95FAB"/>
    <w:rsid w:val="00D96436"/>
    <w:rsid w:val="00D965C6"/>
    <w:rsid w:val="00D9670F"/>
    <w:rsid w:val="00D968A4"/>
    <w:rsid w:val="00D96D5D"/>
    <w:rsid w:val="00D96EE0"/>
    <w:rsid w:val="00D97366"/>
    <w:rsid w:val="00D97675"/>
    <w:rsid w:val="00D97A29"/>
    <w:rsid w:val="00DA01FD"/>
    <w:rsid w:val="00DA0308"/>
    <w:rsid w:val="00DA086C"/>
    <w:rsid w:val="00DA098C"/>
    <w:rsid w:val="00DA0CC1"/>
    <w:rsid w:val="00DA0E49"/>
    <w:rsid w:val="00DA104A"/>
    <w:rsid w:val="00DA117D"/>
    <w:rsid w:val="00DA13C2"/>
    <w:rsid w:val="00DA1632"/>
    <w:rsid w:val="00DA1721"/>
    <w:rsid w:val="00DA17F7"/>
    <w:rsid w:val="00DA1C60"/>
    <w:rsid w:val="00DA1E2B"/>
    <w:rsid w:val="00DA261C"/>
    <w:rsid w:val="00DA27AE"/>
    <w:rsid w:val="00DA2E73"/>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5E4"/>
    <w:rsid w:val="00DB0C7F"/>
    <w:rsid w:val="00DB0E26"/>
    <w:rsid w:val="00DB0FCD"/>
    <w:rsid w:val="00DB1838"/>
    <w:rsid w:val="00DB1AF2"/>
    <w:rsid w:val="00DB1FFC"/>
    <w:rsid w:val="00DB2003"/>
    <w:rsid w:val="00DB2398"/>
    <w:rsid w:val="00DB24A0"/>
    <w:rsid w:val="00DB2708"/>
    <w:rsid w:val="00DB273C"/>
    <w:rsid w:val="00DB296C"/>
    <w:rsid w:val="00DB2F47"/>
    <w:rsid w:val="00DB30DB"/>
    <w:rsid w:val="00DB3E74"/>
    <w:rsid w:val="00DB4A28"/>
    <w:rsid w:val="00DB4B28"/>
    <w:rsid w:val="00DB4E6C"/>
    <w:rsid w:val="00DB5336"/>
    <w:rsid w:val="00DB540F"/>
    <w:rsid w:val="00DB5717"/>
    <w:rsid w:val="00DB5FDE"/>
    <w:rsid w:val="00DB6796"/>
    <w:rsid w:val="00DB67D6"/>
    <w:rsid w:val="00DB6A29"/>
    <w:rsid w:val="00DB718F"/>
    <w:rsid w:val="00DB734E"/>
    <w:rsid w:val="00DB7439"/>
    <w:rsid w:val="00DB744D"/>
    <w:rsid w:val="00DB7901"/>
    <w:rsid w:val="00DB7F86"/>
    <w:rsid w:val="00DC0164"/>
    <w:rsid w:val="00DC024C"/>
    <w:rsid w:val="00DC0391"/>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138"/>
    <w:rsid w:val="00DC4781"/>
    <w:rsid w:val="00DC4938"/>
    <w:rsid w:val="00DC573F"/>
    <w:rsid w:val="00DC5815"/>
    <w:rsid w:val="00DC5960"/>
    <w:rsid w:val="00DC5A6E"/>
    <w:rsid w:val="00DC5D55"/>
    <w:rsid w:val="00DC61F3"/>
    <w:rsid w:val="00DC79C9"/>
    <w:rsid w:val="00DC7CA1"/>
    <w:rsid w:val="00DD006B"/>
    <w:rsid w:val="00DD02F9"/>
    <w:rsid w:val="00DD0743"/>
    <w:rsid w:val="00DD09B8"/>
    <w:rsid w:val="00DD0B11"/>
    <w:rsid w:val="00DD0C0B"/>
    <w:rsid w:val="00DD0F5B"/>
    <w:rsid w:val="00DD14D0"/>
    <w:rsid w:val="00DD159F"/>
    <w:rsid w:val="00DD165A"/>
    <w:rsid w:val="00DD1887"/>
    <w:rsid w:val="00DD18F5"/>
    <w:rsid w:val="00DD19EB"/>
    <w:rsid w:val="00DD1BA6"/>
    <w:rsid w:val="00DD1C34"/>
    <w:rsid w:val="00DD1C8B"/>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84F"/>
    <w:rsid w:val="00DD5BB9"/>
    <w:rsid w:val="00DD6048"/>
    <w:rsid w:val="00DD63B7"/>
    <w:rsid w:val="00DD6833"/>
    <w:rsid w:val="00DD6B07"/>
    <w:rsid w:val="00DD6B7E"/>
    <w:rsid w:val="00DD7844"/>
    <w:rsid w:val="00DD79D3"/>
    <w:rsid w:val="00DD7B62"/>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42"/>
    <w:rsid w:val="00DE279C"/>
    <w:rsid w:val="00DE2AF4"/>
    <w:rsid w:val="00DE374F"/>
    <w:rsid w:val="00DE3CFD"/>
    <w:rsid w:val="00DE3F1A"/>
    <w:rsid w:val="00DE47C6"/>
    <w:rsid w:val="00DE4B59"/>
    <w:rsid w:val="00DE4CE6"/>
    <w:rsid w:val="00DE4F8F"/>
    <w:rsid w:val="00DE5187"/>
    <w:rsid w:val="00DE53AB"/>
    <w:rsid w:val="00DE59DF"/>
    <w:rsid w:val="00DE5EF6"/>
    <w:rsid w:val="00DE67F2"/>
    <w:rsid w:val="00DE686F"/>
    <w:rsid w:val="00DE6E0F"/>
    <w:rsid w:val="00DE714C"/>
    <w:rsid w:val="00DE7158"/>
    <w:rsid w:val="00DE729F"/>
    <w:rsid w:val="00DE74A1"/>
    <w:rsid w:val="00DE7CF1"/>
    <w:rsid w:val="00DE7ED5"/>
    <w:rsid w:val="00DF0043"/>
    <w:rsid w:val="00DF01A8"/>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36B"/>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924"/>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41E"/>
    <w:rsid w:val="00E04734"/>
    <w:rsid w:val="00E04C86"/>
    <w:rsid w:val="00E0503A"/>
    <w:rsid w:val="00E05421"/>
    <w:rsid w:val="00E056F2"/>
    <w:rsid w:val="00E05D5B"/>
    <w:rsid w:val="00E05E18"/>
    <w:rsid w:val="00E063DD"/>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A62"/>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192"/>
    <w:rsid w:val="00E26500"/>
    <w:rsid w:val="00E2673A"/>
    <w:rsid w:val="00E274E9"/>
    <w:rsid w:val="00E27561"/>
    <w:rsid w:val="00E27872"/>
    <w:rsid w:val="00E279B2"/>
    <w:rsid w:val="00E27A6C"/>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23"/>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5034E"/>
    <w:rsid w:val="00E503E2"/>
    <w:rsid w:val="00E50B77"/>
    <w:rsid w:val="00E51029"/>
    <w:rsid w:val="00E513B4"/>
    <w:rsid w:val="00E51913"/>
    <w:rsid w:val="00E52531"/>
    <w:rsid w:val="00E5272C"/>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6F"/>
    <w:rsid w:val="00E56486"/>
    <w:rsid w:val="00E568DC"/>
    <w:rsid w:val="00E56E3C"/>
    <w:rsid w:val="00E56F69"/>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6D92"/>
    <w:rsid w:val="00E670D0"/>
    <w:rsid w:val="00E6734A"/>
    <w:rsid w:val="00E67633"/>
    <w:rsid w:val="00E679BE"/>
    <w:rsid w:val="00E67F43"/>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59B0"/>
    <w:rsid w:val="00E75CE9"/>
    <w:rsid w:val="00E760CF"/>
    <w:rsid w:val="00E7627A"/>
    <w:rsid w:val="00E76733"/>
    <w:rsid w:val="00E76B08"/>
    <w:rsid w:val="00E76FF0"/>
    <w:rsid w:val="00E77080"/>
    <w:rsid w:val="00E770A0"/>
    <w:rsid w:val="00E7711B"/>
    <w:rsid w:val="00E77364"/>
    <w:rsid w:val="00E773D4"/>
    <w:rsid w:val="00E7754C"/>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03"/>
    <w:rsid w:val="00E8288A"/>
    <w:rsid w:val="00E82C75"/>
    <w:rsid w:val="00E82DC4"/>
    <w:rsid w:val="00E832A7"/>
    <w:rsid w:val="00E83A58"/>
    <w:rsid w:val="00E83C48"/>
    <w:rsid w:val="00E83D7D"/>
    <w:rsid w:val="00E8405E"/>
    <w:rsid w:val="00E84484"/>
    <w:rsid w:val="00E84880"/>
    <w:rsid w:val="00E84CED"/>
    <w:rsid w:val="00E84FD9"/>
    <w:rsid w:val="00E85190"/>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4E27"/>
    <w:rsid w:val="00E95027"/>
    <w:rsid w:val="00E95289"/>
    <w:rsid w:val="00E954CB"/>
    <w:rsid w:val="00E95918"/>
    <w:rsid w:val="00E95B04"/>
    <w:rsid w:val="00E960A1"/>
    <w:rsid w:val="00E960E3"/>
    <w:rsid w:val="00E96C6A"/>
    <w:rsid w:val="00E97141"/>
    <w:rsid w:val="00E9726B"/>
    <w:rsid w:val="00E975D7"/>
    <w:rsid w:val="00E97803"/>
    <w:rsid w:val="00E97ADC"/>
    <w:rsid w:val="00E97D86"/>
    <w:rsid w:val="00EA05C5"/>
    <w:rsid w:val="00EA0848"/>
    <w:rsid w:val="00EA0A36"/>
    <w:rsid w:val="00EA0F14"/>
    <w:rsid w:val="00EA1076"/>
    <w:rsid w:val="00EA110E"/>
    <w:rsid w:val="00EA14A9"/>
    <w:rsid w:val="00EA14AE"/>
    <w:rsid w:val="00EA1860"/>
    <w:rsid w:val="00EA18DA"/>
    <w:rsid w:val="00EA18DB"/>
    <w:rsid w:val="00EA19DA"/>
    <w:rsid w:val="00EA1A1A"/>
    <w:rsid w:val="00EA1CA4"/>
    <w:rsid w:val="00EA1E9E"/>
    <w:rsid w:val="00EA22F9"/>
    <w:rsid w:val="00EA2358"/>
    <w:rsid w:val="00EA23DC"/>
    <w:rsid w:val="00EA2624"/>
    <w:rsid w:val="00EA29E6"/>
    <w:rsid w:val="00EA31A5"/>
    <w:rsid w:val="00EA3760"/>
    <w:rsid w:val="00EA3BD7"/>
    <w:rsid w:val="00EA3C70"/>
    <w:rsid w:val="00EA3E2C"/>
    <w:rsid w:val="00EA437D"/>
    <w:rsid w:val="00EA4B9A"/>
    <w:rsid w:val="00EA4D81"/>
    <w:rsid w:val="00EA53EE"/>
    <w:rsid w:val="00EA5484"/>
    <w:rsid w:val="00EA5915"/>
    <w:rsid w:val="00EA5C65"/>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226"/>
    <w:rsid w:val="00EB271F"/>
    <w:rsid w:val="00EB2760"/>
    <w:rsid w:val="00EB2907"/>
    <w:rsid w:val="00EB3559"/>
    <w:rsid w:val="00EB3D4B"/>
    <w:rsid w:val="00EB3E6E"/>
    <w:rsid w:val="00EB3F85"/>
    <w:rsid w:val="00EB419F"/>
    <w:rsid w:val="00EB45AA"/>
    <w:rsid w:val="00EB45EC"/>
    <w:rsid w:val="00EB476C"/>
    <w:rsid w:val="00EB4926"/>
    <w:rsid w:val="00EB4CD2"/>
    <w:rsid w:val="00EB4DF3"/>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D93"/>
    <w:rsid w:val="00EC3EBE"/>
    <w:rsid w:val="00EC44AC"/>
    <w:rsid w:val="00EC4CF3"/>
    <w:rsid w:val="00EC4DF0"/>
    <w:rsid w:val="00EC52A4"/>
    <w:rsid w:val="00EC52BE"/>
    <w:rsid w:val="00EC55E8"/>
    <w:rsid w:val="00EC5C72"/>
    <w:rsid w:val="00EC5F0F"/>
    <w:rsid w:val="00EC5F70"/>
    <w:rsid w:val="00EC61C0"/>
    <w:rsid w:val="00EC620D"/>
    <w:rsid w:val="00EC6429"/>
    <w:rsid w:val="00EC6A0B"/>
    <w:rsid w:val="00EC6DAB"/>
    <w:rsid w:val="00EC72BA"/>
    <w:rsid w:val="00EC749B"/>
    <w:rsid w:val="00EC74F7"/>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6F0"/>
    <w:rsid w:val="00ED3750"/>
    <w:rsid w:val="00ED3E28"/>
    <w:rsid w:val="00ED478B"/>
    <w:rsid w:val="00ED47A3"/>
    <w:rsid w:val="00ED4AC9"/>
    <w:rsid w:val="00ED5209"/>
    <w:rsid w:val="00ED5291"/>
    <w:rsid w:val="00ED5AEE"/>
    <w:rsid w:val="00ED5D38"/>
    <w:rsid w:val="00ED641C"/>
    <w:rsid w:val="00ED64DE"/>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1DBA"/>
    <w:rsid w:val="00EE26FA"/>
    <w:rsid w:val="00EE2803"/>
    <w:rsid w:val="00EE2C9E"/>
    <w:rsid w:val="00EE3357"/>
    <w:rsid w:val="00EE3375"/>
    <w:rsid w:val="00EE3E44"/>
    <w:rsid w:val="00EE4B75"/>
    <w:rsid w:val="00EE4D9C"/>
    <w:rsid w:val="00EE52F7"/>
    <w:rsid w:val="00EE536C"/>
    <w:rsid w:val="00EE5692"/>
    <w:rsid w:val="00EE5693"/>
    <w:rsid w:val="00EE5F1B"/>
    <w:rsid w:val="00EE5FFD"/>
    <w:rsid w:val="00EE6037"/>
    <w:rsid w:val="00EE6569"/>
    <w:rsid w:val="00EE6CAB"/>
    <w:rsid w:val="00EE6FB0"/>
    <w:rsid w:val="00EE750C"/>
    <w:rsid w:val="00EE763E"/>
    <w:rsid w:val="00EE79C8"/>
    <w:rsid w:val="00EE7B88"/>
    <w:rsid w:val="00EE7C11"/>
    <w:rsid w:val="00EF01B3"/>
    <w:rsid w:val="00EF0A4C"/>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9CD"/>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860"/>
    <w:rsid w:val="00F07903"/>
    <w:rsid w:val="00F07BCF"/>
    <w:rsid w:val="00F1010D"/>
    <w:rsid w:val="00F10509"/>
    <w:rsid w:val="00F10C72"/>
    <w:rsid w:val="00F11229"/>
    <w:rsid w:val="00F112AC"/>
    <w:rsid w:val="00F11956"/>
    <w:rsid w:val="00F11A5F"/>
    <w:rsid w:val="00F12458"/>
    <w:rsid w:val="00F12A12"/>
    <w:rsid w:val="00F12BB7"/>
    <w:rsid w:val="00F13099"/>
    <w:rsid w:val="00F13917"/>
    <w:rsid w:val="00F13AD2"/>
    <w:rsid w:val="00F13D34"/>
    <w:rsid w:val="00F144D7"/>
    <w:rsid w:val="00F14546"/>
    <w:rsid w:val="00F14555"/>
    <w:rsid w:val="00F145B9"/>
    <w:rsid w:val="00F1496D"/>
    <w:rsid w:val="00F14D08"/>
    <w:rsid w:val="00F14E91"/>
    <w:rsid w:val="00F14FA4"/>
    <w:rsid w:val="00F1526F"/>
    <w:rsid w:val="00F152C8"/>
    <w:rsid w:val="00F15918"/>
    <w:rsid w:val="00F15958"/>
    <w:rsid w:val="00F15A6F"/>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2DAF"/>
    <w:rsid w:val="00F232B9"/>
    <w:rsid w:val="00F233D7"/>
    <w:rsid w:val="00F23893"/>
    <w:rsid w:val="00F241DC"/>
    <w:rsid w:val="00F2421E"/>
    <w:rsid w:val="00F247D6"/>
    <w:rsid w:val="00F24941"/>
    <w:rsid w:val="00F24BA8"/>
    <w:rsid w:val="00F24BE8"/>
    <w:rsid w:val="00F24D33"/>
    <w:rsid w:val="00F24E22"/>
    <w:rsid w:val="00F25102"/>
    <w:rsid w:val="00F25BA7"/>
    <w:rsid w:val="00F25BE8"/>
    <w:rsid w:val="00F25C1D"/>
    <w:rsid w:val="00F262D2"/>
    <w:rsid w:val="00F2643B"/>
    <w:rsid w:val="00F264E4"/>
    <w:rsid w:val="00F26A04"/>
    <w:rsid w:val="00F26CEA"/>
    <w:rsid w:val="00F26DE5"/>
    <w:rsid w:val="00F274A7"/>
    <w:rsid w:val="00F27DF1"/>
    <w:rsid w:val="00F30011"/>
    <w:rsid w:val="00F3001B"/>
    <w:rsid w:val="00F30131"/>
    <w:rsid w:val="00F3018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2D0"/>
    <w:rsid w:val="00F359A8"/>
    <w:rsid w:val="00F35F7A"/>
    <w:rsid w:val="00F361A5"/>
    <w:rsid w:val="00F361CF"/>
    <w:rsid w:val="00F3630B"/>
    <w:rsid w:val="00F3649F"/>
    <w:rsid w:val="00F3664D"/>
    <w:rsid w:val="00F36F4E"/>
    <w:rsid w:val="00F37B7A"/>
    <w:rsid w:val="00F40557"/>
    <w:rsid w:val="00F40599"/>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DDB"/>
    <w:rsid w:val="00F46FF1"/>
    <w:rsid w:val="00F4762E"/>
    <w:rsid w:val="00F4766B"/>
    <w:rsid w:val="00F47D7E"/>
    <w:rsid w:val="00F47FA2"/>
    <w:rsid w:val="00F500B3"/>
    <w:rsid w:val="00F50139"/>
    <w:rsid w:val="00F50759"/>
    <w:rsid w:val="00F5100B"/>
    <w:rsid w:val="00F51191"/>
    <w:rsid w:val="00F5139E"/>
    <w:rsid w:val="00F51476"/>
    <w:rsid w:val="00F514B6"/>
    <w:rsid w:val="00F514E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6D76"/>
    <w:rsid w:val="00F57AB2"/>
    <w:rsid w:val="00F60588"/>
    <w:rsid w:val="00F607B5"/>
    <w:rsid w:val="00F60AD8"/>
    <w:rsid w:val="00F60DF0"/>
    <w:rsid w:val="00F6114D"/>
    <w:rsid w:val="00F6165B"/>
    <w:rsid w:val="00F61803"/>
    <w:rsid w:val="00F61A4D"/>
    <w:rsid w:val="00F61CBA"/>
    <w:rsid w:val="00F61E06"/>
    <w:rsid w:val="00F6204B"/>
    <w:rsid w:val="00F626B2"/>
    <w:rsid w:val="00F6281A"/>
    <w:rsid w:val="00F6287E"/>
    <w:rsid w:val="00F62D8F"/>
    <w:rsid w:val="00F62DA6"/>
    <w:rsid w:val="00F63309"/>
    <w:rsid w:val="00F635D7"/>
    <w:rsid w:val="00F63608"/>
    <w:rsid w:val="00F63ACC"/>
    <w:rsid w:val="00F63CB4"/>
    <w:rsid w:val="00F63F0C"/>
    <w:rsid w:val="00F63FF9"/>
    <w:rsid w:val="00F642DE"/>
    <w:rsid w:val="00F64755"/>
    <w:rsid w:val="00F64B33"/>
    <w:rsid w:val="00F64E3D"/>
    <w:rsid w:val="00F65009"/>
    <w:rsid w:val="00F6514B"/>
    <w:rsid w:val="00F65346"/>
    <w:rsid w:val="00F6538F"/>
    <w:rsid w:val="00F66100"/>
    <w:rsid w:val="00F66103"/>
    <w:rsid w:val="00F6621D"/>
    <w:rsid w:val="00F6646E"/>
    <w:rsid w:val="00F6658A"/>
    <w:rsid w:val="00F66953"/>
    <w:rsid w:val="00F66B2A"/>
    <w:rsid w:val="00F66D68"/>
    <w:rsid w:val="00F66E95"/>
    <w:rsid w:val="00F67066"/>
    <w:rsid w:val="00F6726D"/>
    <w:rsid w:val="00F674B9"/>
    <w:rsid w:val="00F6763C"/>
    <w:rsid w:val="00F677A9"/>
    <w:rsid w:val="00F67883"/>
    <w:rsid w:val="00F67ED4"/>
    <w:rsid w:val="00F70369"/>
    <w:rsid w:val="00F70B3A"/>
    <w:rsid w:val="00F70E99"/>
    <w:rsid w:val="00F71108"/>
    <w:rsid w:val="00F71206"/>
    <w:rsid w:val="00F7193E"/>
    <w:rsid w:val="00F71B7B"/>
    <w:rsid w:val="00F71BB7"/>
    <w:rsid w:val="00F71C91"/>
    <w:rsid w:val="00F7243F"/>
    <w:rsid w:val="00F724A8"/>
    <w:rsid w:val="00F72CED"/>
    <w:rsid w:val="00F72D0F"/>
    <w:rsid w:val="00F73087"/>
    <w:rsid w:val="00F733A9"/>
    <w:rsid w:val="00F739A0"/>
    <w:rsid w:val="00F73A1E"/>
    <w:rsid w:val="00F73E3F"/>
    <w:rsid w:val="00F73E43"/>
    <w:rsid w:val="00F73F11"/>
    <w:rsid w:val="00F73F1A"/>
    <w:rsid w:val="00F742F3"/>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3DD1"/>
    <w:rsid w:val="00F8401D"/>
    <w:rsid w:val="00F84465"/>
    <w:rsid w:val="00F84657"/>
    <w:rsid w:val="00F84710"/>
    <w:rsid w:val="00F84B21"/>
    <w:rsid w:val="00F85AD4"/>
    <w:rsid w:val="00F85F2A"/>
    <w:rsid w:val="00F8612F"/>
    <w:rsid w:val="00F86633"/>
    <w:rsid w:val="00F86767"/>
    <w:rsid w:val="00F86A2E"/>
    <w:rsid w:val="00F8700C"/>
    <w:rsid w:val="00F87129"/>
    <w:rsid w:val="00F87601"/>
    <w:rsid w:val="00F8774B"/>
    <w:rsid w:val="00F878EB"/>
    <w:rsid w:val="00F87A23"/>
    <w:rsid w:val="00F90011"/>
    <w:rsid w:val="00F9037A"/>
    <w:rsid w:val="00F906E2"/>
    <w:rsid w:val="00F9178A"/>
    <w:rsid w:val="00F917A5"/>
    <w:rsid w:val="00F918B2"/>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4DF7"/>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DB1"/>
    <w:rsid w:val="00FA0FBA"/>
    <w:rsid w:val="00FA17AB"/>
    <w:rsid w:val="00FA1A6F"/>
    <w:rsid w:val="00FA1D1F"/>
    <w:rsid w:val="00FA1E32"/>
    <w:rsid w:val="00FA2187"/>
    <w:rsid w:val="00FA21BB"/>
    <w:rsid w:val="00FA24A3"/>
    <w:rsid w:val="00FA256D"/>
    <w:rsid w:val="00FA261D"/>
    <w:rsid w:val="00FA3081"/>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A7FD8"/>
    <w:rsid w:val="00FB053E"/>
    <w:rsid w:val="00FB088C"/>
    <w:rsid w:val="00FB0C2B"/>
    <w:rsid w:val="00FB0C37"/>
    <w:rsid w:val="00FB0DB9"/>
    <w:rsid w:val="00FB10D4"/>
    <w:rsid w:val="00FB15F7"/>
    <w:rsid w:val="00FB1620"/>
    <w:rsid w:val="00FB1868"/>
    <w:rsid w:val="00FB1A26"/>
    <w:rsid w:val="00FB1DA5"/>
    <w:rsid w:val="00FB2428"/>
    <w:rsid w:val="00FB253E"/>
    <w:rsid w:val="00FB2F09"/>
    <w:rsid w:val="00FB30F0"/>
    <w:rsid w:val="00FB333F"/>
    <w:rsid w:val="00FB34CC"/>
    <w:rsid w:val="00FB354A"/>
    <w:rsid w:val="00FB391E"/>
    <w:rsid w:val="00FB3F7D"/>
    <w:rsid w:val="00FB400B"/>
    <w:rsid w:val="00FB41BD"/>
    <w:rsid w:val="00FB42C6"/>
    <w:rsid w:val="00FB45B6"/>
    <w:rsid w:val="00FB46A6"/>
    <w:rsid w:val="00FB471F"/>
    <w:rsid w:val="00FB4FC4"/>
    <w:rsid w:val="00FB51BB"/>
    <w:rsid w:val="00FB5302"/>
    <w:rsid w:val="00FB53C7"/>
    <w:rsid w:val="00FB5594"/>
    <w:rsid w:val="00FB5640"/>
    <w:rsid w:val="00FB5D23"/>
    <w:rsid w:val="00FB5F74"/>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227"/>
    <w:rsid w:val="00FC0A42"/>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C70"/>
    <w:rsid w:val="00FC4F0F"/>
    <w:rsid w:val="00FC509C"/>
    <w:rsid w:val="00FC55B4"/>
    <w:rsid w:val="00FC55C5"/>
    <w:rsid w:val="00FC5DF5"/>
    <w:rsid w:val="00FC5ECF"/>
    <w:rsid w:val="00FC65DA"/>
    <w:rsid w:val="00FC67CE"/>
    <w:rsid w:val="00FC699D"/>
    <w:rsid w:val="00FC6AA4"/>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0F74"/>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983"/>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2A4"/>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6ED"/>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3DFC"/>
    <w:rsid w:val="00FF488A"/>
    <w:rsid w:val="00FF4956"/>
    <w:rsid w:val="00FF4A9C"/>
    <w:rsid w:val="00FF4F89"/>
    <w:rsid w:val="00FF4F8A"/>
    <w:rsid w:val="00FF5517"/>
    <w:rsid w:val="00FF5E48"/>
    <w:rsid w:val="00FF6081"/>
    <w:rsid w:val="00FF6177"/>
    <w:rsid w:val="00FF6183"/>
    <w:rsid w:val="00FF67D8"/>
    <w:rsid w:val="00FF691A"/>
    <w:rsid w:val="00FF6ABB"/>
    <w:rsid w:val="00FF6C9D"/>
    <w:rsid w:val="00FF6D85"/>
    <w:rsid w:val="00FF73E3"/>
    <w:rsid w:val="00FF74C1"/>
    <w:rsid w:val="00FF7681"/>
    <w:rsid w:val="00FF7797"/>
    <w:rsid w:val="00FF7B04"/>
    <w:rsid w:val="00FF7C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33362"/>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1</TotalTime>
  <Pages>1</Pages>
  <Words>66168</Words>
  <Characters>377163</Characters>
  <Application>Microsoft Office Word</Application>
  <DocSecurity>0</DocSecurity>
  <Lines>3143</Lines>
  <Paragraphs>8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637</cp:revision>
  <cp:lastPrinted>2021-12-16T00:05:00Z</cp:lastPrinted>
  <dcterms:created xsi:type="dcterms:W3CDTF">2021-12-03T06:32:00Z</dcterms:created>
  <dcterms:modified xsi:type="dcterms:W3CDTF">2021-12-16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